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82CD67" w14:textId="70A78F0A" w:rsidR="003B0AB0" w:rsidRPr="003C77BA" w:rsidRDefault="00B03964" w:rsidP="00A42569">
      <w:pPr>
        <w:jc w:val="both"/>
        <w:rPr>
          <w:rFonts w:ascii="Calibri" w:hAnsi="Calibri" w:cs="Calibri"/>
          <w:b/>
          <w:bCs/>
          <w:color w:val="000000" w:themeColor="text1"/>
          <w:sz w:val="32"/>
          <w:szCs w:val="32"/>
          <w:lang w:val="en-US"/>
        </w:rPr>
      </w:pPr>
      <w:r w:rsidRPr="003C77BA">
        <w:rPr>
          <w:rFonts w:ascii="Calibri" w:hAnsi="Calibri" w:cs="Calibri"/>
          <w:b/>
          <w:bCs/>
          <w:color w:val="000000" w:themeColor="text1"/>
          <w:sz w:val="32"/>
          <w:szCs w:val="32"/>
          <w:lang w:val="en-US"/>
        </w:rPr>
        <w:t>MASLD</w:t>
      </w:r>
      <w:r w:rsidR="003B0AB0" w:rsidRPr="003C77BA">
        <w:rPr>
          <w:rFonts w:ascii="Calibri" w:hAnsi="Calibri" w:cs="Calibri"/>
          <w:b/>
          <w:bCs/>
          <w:color w:val="000000" w:themeColor="text1"/>
          <w:sz w:val="32"/>
          <w:szCs w:val="32"/>
          <w:lang w:val="en-US"/>
        </w:rPr>
        <w:t xml:space="preserve"> is associated with an increased </w:t>
      </w:r>
      <w:r w:rsidR="00410660" w:rsidRPr="003C77BA">
        <w:rPr>
          <w:rFonts w:ascii="Calibri" w:hAnsi="Calibri" w:cs="Calibri"/>
          <w:b/>
          <w:bCs/>
          <w:color w:val="000000" w:themeColor="text1"/>
          <w:sz w:val="32"/>
          <w:szCs w:val="32"/>
          <w:lang w:val="en-US"/>
        </w:rPr>
        <w:t>long-term risk</w:t>
      </w:r>
      <w:r w:rsidR="00676EA4" w:rsidRPr="003C77BA">
        <w:rPr>
          <w:rFonts w:ascii="Calibri" w:hAnsi="Calibri" w:cs="Calibri"/>
          <w:b/>
          <w:bCs/>
          <w:color w:val="000000" w:themeColor="text1"/>
          <w:sz w:val="32"/>
          <w:szCs w:val="32"/>
          <w:lang w:val="en-US"/>
        </w:rPr>
        <w:t xml:space="preserve"> of</w:t>
      </w:r>
      <w:r w:rsidR="003B0AB0" w:rsidRPr="003C77BA">
        <w:rPr>
          <w:rFonts w:ascii="Calibri" w:hAnsi="Calibri" w:cs="Calibri"/>
          <w:b/>
          <w:bCs/>
          <w:color w:val="000000" w:themeColor="text1"/>
          <w:sz w:val="32"/>
          <w:szCs w:val="32"/>
          <w:lang w:val="en-US"/>
        </w:rPr>
        <w:t xml:space="preserve"> atrial fibrillation: an updated </w:t>
      </w:r>
      <w:r w:rsidR="00F92F4D" w:rsidRPr="003C77BA">
        <w:rPr>
          <w:rFonts w:ascii="Calibri" w:hAnsi="Calibri" w:cs="Calibri"/>
          <w:b/>
          <w:bCs/>
          <w:color w:val="000000" w:themeColor="text1"/>
          <w:sz w:val="32"/>
          <w:szCs w:val="32"/>
          <w:lang w:val="en-US"/>
        </w:rPr>
        <w:t xml:space="preserve">systematic review and </w:t>
      </w:r>
      <w:r w:rsidR="003B0AB0" w:rsidRPr="003C77BA">
        <w:rPr>
          <w:rFonts w:ascii="Calibri" w:hAnsi="Calibri" w:cs="Calibri"/>
          <w:b/>
          <w:bCs/>
          <w:color w:val="000000" w:themeColor="text1"/>
          <w:sz w:val="32"/>
          <w:szCs w:val="32"/>
          <w:lang w:val="en-US"/>
        </w:rPr>
        <w:t>meta-analysis</w:t>
      </w:r>
    </w:p>
    <w:p w14:paraId="2EC247E0" w14:textId="050F0CEF" w:rsidR="003D5DCE" w:rsidRPr="003C77BA" w:rsidRDefault="00CB4268" w:rsidP="00430F78">
      <w:pPr>
        <w:jc w:val="both"/>
        <w:rPr>
          <w:rFonts w:ascii="Calibri" w:hAnsi="Calibri" w:cs="Calibri"/>
          <w:color w:val="000000" w:themeColor="text1"/>
          <w:lang w:val="en-US"/>
        </w:rPr>
      </w:pPr>
      <w:r w:rsidRPr="003C77BA">
        <w:rPr>
          <w:rFonts w:ascii="Calibri" w:hAnsi="Calibri" w:cs="Calibri"/>
          <w:color w:val="000000" w:themeColor="text1"/>
          <w:lang w:val="en-US"/>
        </w:rPr>
        <w:t xml:space="preserve"> </w:t>
      </w:r>
      <w:r w:rsidRPr="003C77BA">
        <w:rPr>
          <w:rFonts w:ascii="Calibri" w:hAnsi="Calibri" w:cs="Calibri"/>
          <w:b/>
          <w:bCs/>
          <w:color w:val="000000" w:themeColor="text1"/>
          <w:lang w:val="en-US"/>
        </w:rPr>
        <w:t>Running Title</w:t>
      </w:r>
      <w:r w:rsidRPr="003C77BA">
        <w:rPr>
          <w:rFonts w:ascii="Calibri" w:hAnsi="Calibri" w:cs="Calibri"/>
          <w:color w:val="000000" w:themeColor="text1"/>
          <w:lang w:val="en-US"/>
        </w:rPr>
        <w:t>: Increased risk of atrial fibrillation in MASLD</w:t>
      </w:r>
    </w:p>
    <w:p w14:paraId="3789C0D2" w14:textId="77777777" w:rsidR="00CB4268" w:rsidRPr="003C77BA" w:rsidRDefault="00CB4268" w:rsidP="00430F78">
      <w:pPr>
        <w:jc w:val="both"/>
        <w:rPr>
          <w:rFonts w:ascii="Calibri" w:hAnsi="Calibri" w:cs="Calibri"/>
          <w:color w:val="000000" w:themeColor="text1"/>
          <w:lang w:val="en-US"/>
        </w:rPr>
      </w:pPr>
    </w:p>
    <w:p w14:paraId="3917649E" w14:textId="2D6FDD4E" w:rsidR="008A4629" w:rsidRPr="003C77BA" w:rsidRDefault="003B0AB0" w:rsidP="00430F78">
      <w:pPr>
        <w:jc w:val="both"/>
        <w:rPr>
          <w:rFonts w:ascii="Calibri" w:hAnsi="Calibri" w:cs="Calibri"/>
          <w:color w:val="000000" w:themeColor="text1"/>
          <w:vertAlign w:val="superscript"/>
        </w:rPr>
      </w:pPr>
      <w:r w:rsidRPr="003C77BA">
        <w:rPr>
          <w:rFonts w:ascii="Calibri" w:hAnsi="Calibri" w:cs="Calibri"/>
          <w:color w:val="000000" w:themeColor="text1"/>
        </w:rPr>
        <w:t>Alessandro Mantovani</w:t>
      </w:r>
      <w:r w:rsidRPr="003C77BA">
        <w:rPr>
          <w:rFonts w:ascii="Calibri" w:hAnsi="Calibri" w:cs="Calibri"/>
          <w:color w:val="000000" w:themeColor="text1"/>
          <w:vertAlign w:val="superscript"/>
        </w:rPr>
        <w:t>1</w:t>
      </w:r>
      <w:r w:rsidRPr="003C77BA">
        <w:rPr>
          <w:rFonts w:ascii="Calibri" w:hAnsi="Calibri" w:cs="Calibri"/>
          <w:color w:val="000000" w:themeColor="text1"/>
        </w:rPr>
        <w:t xml:space="preserve">, </w:t>
      </w:r>
      <w:r w:rsidR="008A4629" w:rsidRPr="003C77BA">
        <w:rPr>
          <w:rFonts w:ascii="Calibri" w:hAnsi="Calibri" w:cs="Calibri"/>
        </w:rPr>
        <w:t>Riccardo Morandin</w:t>
      </w:r>
      <w:r w:rsidR="008A4629" w:rsidRPr="003C77BA">
        <w:rPr>
          <w:rFonts w:ascii="Calibri" w:hAnsi="Calibri" w:cs="Calibri"/>
          <w:vertAlign w:val="superscript"/>
        </w:rPr>
        <w:t>1</w:t>
      </w:r>
      <w:r w:rsidR="008A4629" w:rsidRPr="003C77BA">
        <w:rPr>
          <w:rFonts w:ascii="Calibri" w:hAnsi="Calibri" w:cs="Calibri"/>
        </w:rPr>
        <w:t xml:space="preserve">, </w:t>
      </w:r>
      <w:r w:rsidR="00F97472" w:rsidRPr="003C77BA">
        <w:rPr>
          <w:rFonts w:ascii="Calibri" w:hAnsi="Calibri" w:cs="Calibri"/>
          <w:color w:val="000000" w:themeColor="text1"/>
        </w:rPr>
        <w:t>Elena Sani</w:t>
      </w:r>
      <w:r w:rsidR="00F97472" w:rsidRPr="003C77BA">
        <w:rPr>
          <w:rFonts w:ascii="Calibri" w:hAnsi="Calibri" w:cs="Calibri"/>
          <w:color w:val="000000" w:themeColor="text1"/>
          <w:vertAlign w:val="superscript"/>
        </w:rPr>
        <w:t>1</w:t>
      </w:r>
      <w:r w:rsidR="00F97472" w:rsidRPr="003C77BA">
        <w:rPr>
          <w:rFonts w:ascii="Calibri" w:hAnsi="Calibri" w:cs="Calibri"/>
          <w:color w:val="000000" w:themeColor="text1"/>
        </w:rPr>
        <w:t xml:space="preserve">, </w:t>
      </w:r>
      <w:r w:rsidR="000C3A32" w:rsidRPr="003C77BA">
        <w:rPr>
          <w:rFonts w:ascii="Calibri" w:hAnsi="Calibri" w:cs="Calibri"/>
        </w:rPr>
        <w:t>Veronica Fiorio</w:t>
      </w:r>
      <w:r w:rsidR="000C3A32" w:rsidRPr="003C77BA">
        <w:rPr>
          <w:rFonts w:ascii="Calibri" w:hAnsi="Calibri" w:cs="Calibri"/>
          <w:vertAlign w:val="superscript"/>
        </w:rPr>
        <w:t>1</w:t>
      </w:r>
      <w:r w:rsidR="000C3A32" w:rsidRPr="003C77BA">
        <w:rPr>
          <w:rFonts w:ascii="Calibri" w:hAnsi="Calibri" w:cs="Calibri"/>
        </w:rPr>
        <w:t xml:space="preserve">, </w:t>
      </w:r>
      <w:proofErr w:type="spellStart"/>
      <w:r w:rsidR="00F97472" w:rsidRPr="003C77BA">
        <w:rPr>
          <w:rFonts w:ascii="Calibri" w:hAnsi="Calibri" w:cs="Calibri"/>
          <w:color w:val="000000" w:themeColor="text1"/>
        </w:rPr>
        <w:t>Emigela</w:t>
      </w:r>
      <w:proofErr w:type="spellEnd"/>
      <w:r w:rsidR="00F97472" w:rsidRPr="003C77BA">
        <w:rPr>
          <w:rFonts w:ascii="Calibri" w:hAnsi="Calibri" w:cs="Calibri"/>
          <w:color w:val="000000" w:themeColor="text1"/>
        </w:rPr>
        <w:t xml:space="preserve"> Shtembari</w:t>
      </w:r>
      <w:r w:rsidR="00F97472" w:rsidRPr="003C77BA">
        <w:rPr>
          <w:rFonts w:ascii="Calibri" w:hAnsi="Calibri" w:cs="Calibri"/>
          <w:color w:val="000000" w:themeColor="text1"/>
          <w:vertAlign w:val="superscript"/>
        </w:rPr>
        <w:t>1</w:t>
      </w:r>
      <w:r w:rsidR="00F97472" w:rsidRPr="003C77BA">
        <w:rPr>
          <w:rFonts w:ascii="Calibri" w:hAnsi="Calibri" w:cs="Calibri"/>
          <w:color w:val="000000" w:themeColor="text1"/>
        </w:rPr>
        <w:t xml:space="preserve">, </w:t>
      </w:r>
      <w:r w:rsidR="000C3A32" w:rsidRPr="003C77BA">
        <w:rPr>
          <w:rFonts w:ascii="Calibri" w:hAnsi="Calibri" w:cs="Calibri"/>
          <w:color w:val="000000" w:themeColor="text1"/>
        </w:rPr>
        <w:t>Stefano Bonapace</w:t>
      </w:r>
      <w:r w:rsidR="000C3A32" w:rsidRPr="003C77BA">
        <w:rPr>
          <w:rFonts w:ascii="Calibri" w:hAnsi="Calibri" w:cs="Calibri"/>
          <w:color w:val="000000" w:themeColor="text1"/>
          <w:vertAlign w:val="superscript"/>
        </w:rPr>
        <w:t>2</w:t>
      </w:r>
      <w:r w:rsidR="000C3A32" w:rsidRPr="003C77BA">
        <w:rPr>
          <w:rFonts w:ascii="Calibri" w:hAnsi="Calibri" w:cs="Calibri"/>
          <w:color w:val="000000" w:themeColor="text1"/>
        </w:rPr>
        <w:t xml:space="preserve">, </w:t>
      </w:r>
      <w:r w:rsidR="003B75D8" w:rsidRPr="003C77BA">
        <w:rPr>
          <w:rFonts w:ascii="Calibri" w:hAnsi="Calibri" w:cs="Calibri"/>
          <w:color w:val="000000" w:themeColor="text1"/>
        </w:rPr>
        <w:t>Salv</w:t>
      </w:r>
      <w:r w:rsidR="00430F78" w:rsidRPr="003C77BA">
        <w:rPr>
          <w:rFonts w:ascii="Calibri" w:hAnsi="Calibri" w:cs="Calibri"/>
          <w:color w:val="000000" w:themeColor="text1"/>
        </w:rPr>
        <w:t>atore</w:t>
      </w:r>
      <w:r w:rsidR="003B75D8" w:rsidRPr="003C77BA">
        <w:rPr>
          <w:rFonts w:ascii="Calibri" w:hAnsi="Calibri" w:cs="Calibri"/>
          <w:color w:val="000000" w:themeColor="text1"/>
        </w:rPr>
        <w:t xml:space="preserve"> Petta</w:t>
      </w:r>
      <w:r w:rsidR="003B75D8" w:rsidRPr="003C77BA">
        <w:rPr>
          <w:rFonts w:ascii="Calibri" w:hAnsi="Calibri" w:cs="Calibri"/>
          <w:color w:val="000000" w:themeColor="text1"/>
          <w:vertAlign w:val="superscript"/>
        </w:rPr>
        <w:t>3</w:t>
      </w:r>
      <w:r w:rsidR="003B75D8" w:rsidRPr="003C77BA">
        <w:rPr>
          <w:rFonts w:ascii="Calibri" w:hAnsi="Calibri" w:cs="Calibri"/>
          <w:color w:val="000000" w:themeColor="text1"/>
        </w:rPr>
        <w:t xml:space="preserve">, </w:t>
      </w:r>
      <w:proofErr w:type="spellStart"/>
      <w:r w:rsidR="000C3A32" w:rsidRPr="003C77BA">
        <w:rPr>
          <w:rFonts w:ascii="Calibri" w:hAnsi="Calibri" w:cs="Calibri"/>
        </w:rPr>
        <w:t>Stergios</w:t>
      </w:r>
      <w:proofErr w:type="spellEnd"/>
      <w:r w:rsidR="000C3A32" w:rsidRPr="003C77BA">
        <w:rPr>
          <w:rFonts w:ascii="Calibri" w:hAnsi="Calibri" w:cs="Calibri"/>
        </w:rPr>
        <w:t xml:space="preserve"> A. Polyzos</w:t>
      </w:r>
      <w:r w:rsidR="003B75D8" w:rsidRPr="003C77BA">
        <w:rPr>
          <w:rFonts w:ascii="Calibri" w:hAnsi="Calibri" w:cs="Calibri"/>
          <w:vertAlign w:val="superscript"/>
        </w:rPr>
        <w:t>4</w:t>
      </w:r>
      <w:r w:rsidR="000C3A32" w:rsidRPr="003C77BA">
        <w:rPr>
          <w:rFonts w:ascii="Calibri" w:hAnsi="Calibri" w:cs="Calibri"/>
          <w:color w:val="000000" w:themeColor="text1"/>
        </w:rPr>
        <w:t xml:space="preserve">, </w:t>
      </w:r>
      <w:r w:rsidR="000C3A32" w:rsidRPr="003C77BA">
        <w:rPr>
          <w:rFonts w:ascii="Calibri" w:hAnsi="Calibri" w:cs="Calibri"/>
        </w:rPr>
        <w:t>Christopher D. Byrne</w:t>
      </w:r>
      <w:r w:rsidR="000C3A32" w:rsidRPr="003C77BA">
        <w:rPr>
          <w:rFonts w:ascii="Calibri" w:hAnsi="Calibri" w:cs="Calibri"/>
          <w:vertAlign w:val="superscript"/>
        </w:rPr>
        <w:t>5</w:t>
      </w:r>
      <w:r w:rsidR="000C3A32" w:rsidRPr="003C77BA">
        <w:rPr>
          <w:rFonts w:ascii="Calibri" w:hAnsi="Calibri" w:cs="Calibri"/>
        </w:rPr>
        <w:t xml:space="preserve">, </w:t>
      </w:r>
      <w:r w:rsidR="000C3A32" w:rsidRPr="003C77BA">
        <w:rPr>
          <w:rFonts w:ascii="Calibri" w:hAnsi="Calibri" w:cs="Calibri"/>
          <w:color w:val="000000" w:themeColor="text1"/>
        </w:rPr>
        <w:t>G</w:t>
      </w:r>
      <w:r w:rsidRPr="003C77BA">
        <w:rPr>
          <w:rFonts w:ascii="Calibri" w:hAnsi="Calibri" w:cs="Calibri"/>
          <w:color w:val="000000" w:themeColor="text1"/>
        </w:rPr>
        <w:t>iovanni Targher</w:t>
      </w:r>
      <w:r w:rsidR="000C3A32" w:rsidRPr="003C77BA">
        <w:rPr>
          <w:rFonts w:ascii="Calibri" w:hAnsi="Calibri" w:cs="Calibri"/>
          <w:color w:val="000000" w:themeColor="text1"/>
          <w:vertAlign w:val="superscript"/>
        </w:rPr>
        <w:t>6</w:t>
      </w:r>
      <w:r w:rsidR="00701E97" w:rsidRPr="003C77BA">
        <w:rPr>
          <w:rFonts w:ascii="Calibri" w:hAnsi="Calibri" w:cs="Calibri"/>
          <w:color w:val="000000" w:themeColor="text1"/>
          <w:vertAlign w:val="superscript"/>
        </w:rPr>
        <w:t>,</w:t>
      </w:r>
      <w:r w:rsidR="000C3A32" w:rsidRPr="003C77BA">
        <w:rPr>
          <w:rFonts w:ascii="Calibri" w:hAnsi="Calibri" w:cs="Calibri"/>
          <w:color w:val="000000" w:themeColor="text1"/>
          <w:vertAlign w:val="superscript"/>
        </w:rPr>
        <w:t>7</w:t>
      </w:r>
    </w:p>
    <w:p w14:paraId="720E0522" w14:textId="77777777" w:rsidR="003D5DCE" w:rsidRPr="003C77BA" w:rsidRDefault="003D5DCE" w:rsidP="00430F78">
      <w:pPr>
        <w:jc w:val="both"/>
        <w:rPr>
          <w:rFonts w:ascii="Calibri" w:hAnsi="Calibri" w:cs="Calibri"/>
          <w:color w:val="000000" w:themeColor="text1"/>
        </w:rPr>
      </w:pPr>
    </w:p>
    <w:p w14:paraId="527F03BE" w14:textId="120E57B0" w:rsidR="003B0AB0" w:rsidRPr="003C77BA" w:rsidRDefault="003D5DCE" w:rsidP="006B574D">
      <w:pPr>
        <w:spacing w:line="240" w:lineRule="auto"/>
        <w:jc w:val="both"/>
        <w:rPr>
          <w:rFonts w:ascii="Calibri" w:eastAsia="Times New Roman" w:hAnsi="Calibri" w:cs="Calibri"/>
          <w:color w:val="000000" w:themeColor="text1"/>
          <w:sz w:val="22"/>
          <w:szCs w:val="22"/>
          <w:lang w:val="en-US"/>
        </w:rPr>
      </w:pPr>
      <w:r w:rsidRPr="003C77BA">
        <w:rPr>
          <w:rFonts w:ascii="Calibri" w:eastAsia="Times New Roman" w:hAnsi="Calibri" w:cs="Calibri"/>
          <w:color w:val="000000" w:themeColor="text1"/>
          <w:sz w:val="22"/>
          <w:szCs w:val="22"/>
          <w:vertAlign w:val="superscript"/>
          <w:lang w:val="en-US"/>
        </w:rPr>
        <w:t>1</w:t>
      </w:r>
      <w:r w:rsidRPr="003C77BA">
        <w:rPr>
          <w:rFonts w:ascii="Calibri" w:eastAsia="Times New Roman" w:hAnsi="Calibri" w:cs="Calibri"/>
          <w:color w:val="000000" w:themeColor="text1"/>
          <w:sz w:val="22"/>
          <w:szCs w:val="22"/>
          <w:lang w:val="en-US"/>
        </w:rPr>
        <w:t xml:space="preserve">Section of Endocrinology, Diabetes and Metabolism, </w:t>
      </w:r>
      <w:r w:rsidR="003B0AB0" w:rsidRPr="003C77BA">
        <w:rPr>
          <w:rFonts w:ascii="Calibri" w:eastAsia="Times New Roman" w:hAnsi="Calibri" w:cs="Calibri"/>
          <w:color w:val="000000" w:themeColor="text1"/>
          <w:sz w:val="22"/>
          <w:szCs w:val="22"/>
          <w:lang w:val="en-US"/>
        </w:rPr>
        <w:t>Department of Medicine, University of Verona, Verona, Italy</w:t>
      </w:r>
    </w:p>
    <w:p w14:paraId="3646893C" w14:textId="6A53EB6A" w:rsidR="006B574D" w:rsidRPr="003C77BA" w:rsidRDefault="006B574D" w:rsidP="006B574D">
      <w:pPr>
        <w:spacing w:line="240" w:lineRule="auto"/>
        <w:jc w:val="both"/>
        <w:rPr>
          <w:rFonts w:ascii="Calibri" w:eastAsia="Times New Roman" w:hAnsi="Calibri" w:cs="Calibri"/>
          <w:color w:val="000000" w:themeColor="text1"/>
          <w:sz w:val="22"/>
          <w:szCs w:val="22"/>
          <w:lang w:val="en-US"/>
        </w:rPr>
      </w:pPr>
      <w:r w:rsidRPr="003C77BA">
        <w:rPr>
          <w:rFonts w:ascii="Calibri" w:eastAsia="Times New Roman" w:hAnsi="Calibri" w:cs="Calibri"/>
          <w:color w:val="000000" w:themeColor="text1"/>
          <w:sz w:val="22"/>
          <w:szCs w:val="22"/>
          <w:vertAlign w:val="superscript"/>
          <w:lang w:val="en-US"/>
        </w:rPr>
        <w:t>2</w:t>
      </w:r>
      <w:r w:rsidRPr="003C77BA">
        <w:rPr>
          <w:rFonts w:ascii="Calibri" w:eastAsia="Times New Roman" w:hAnsi="Calibri" w:cs="Calibri"/>
          <w:color w:val="000000" w:themeColor="text1"/>
          <w:sz w:val="22"/>
          <w:szCs w:val="22"/>
          <w:lang w:val="en-US"/>
        </w:rPr>
        <w:t xml:space="preserve">Division of Cardiology, IRCCS Sacro Cuore – Don Calabria Hospital, </w:t>
      </w:r>
      <w:proofErr w:type="spellStart"/>
      <w:r w:rsidRPr="003C77BA">
        <w:rPr>
          <w:rFonts w:ascii="Calibri" w:eastAsia="Times New Roman" w:hAnsi="Calibri" w:cs="Calibri"/>
          <w:color w:val="000000" w:themeColor="text1"/>
          <w:sz w:val="22"/>
          <w:szCs w:val="22"/>
          <w:lang w:val="en-US"/>
        </w:rPr>
        <w:t>Negrar</w:t>
      </w:r>
      <w:proofErr w:type="spellEnd"/>
      <w:r w:rsidRPr="003C77BA">
        <w:rPr>
          <w:rFonts w:ascii="Calibri" w:eastAsia="Times New Roman" w:hAnsi="Calibri" w:cs="Calibri"/>
          <w:color w:val="000000" w:themeColor="text1"/>
          <w:sz w:val="22"/>
          <w:szCs w:val="22"/>
          <w:lang w:val="en-US"/>
        </w:rPr>
        <w:t xml:space="preserve"> di Valpolicella, Italy</w:t>
      </w:r>
    </w:p>
    <w:p w14:paraId="7426FDC7" w14:textId="709F8078" w:rsidR="003B75D8" w:rsidRPr="003C77BA" w:rsidRDefault="003B75D8" w:rsidP="006B574D">
      <w:pPr>
        <w:spacing w:line="240" w:lineRule="auto"/>
        <w:jc w:val="both"/>
        <w:rPr>
          <w:rFonts w:ascii="Calibri" w:hAnsi="Calibri" w:cs="Calibri"/>
          <w:sz w:val="22"/>
          <w:szCs w:val="22"/>
          <w:vertAlign w:val="superscript"/>
          <w:lang w:val="en-US"/>
        </w:rPr>
      </w:pPr>
      <w:r w:rsidRPr="003C77BA">
        <w:rPr>
          <w:rFonts w:ascii="Calibri" w:hAnsi="Calibri" w:cs="Calibri"/>
          <w:sz w:val="22"/>
          <w:szCs w:val="22"/>
          <w:vertAlign w:val="superscript"/>
          <w:lang w:val="en-US"/>
        </w:rPr>
        <w:t>3</w:t>
      </w:r>
      <w:r w:rsidR="00430F78" w:rsidRPr="003C77BA">
        <w:rPr>
          <w:rFonts w:ascii="Calibri" w:hAnsi="Calibri" w:cs="Calibri"/>
          <w:sz w:val="22"/>
          <w:szCs w:val="22"/>
          <w:lang w:val="en-US"/>
        </w:rPr>
        <w:t>Section</w:t>
      </w:r>
      <w:r w:rsidRPr="003C77BA">
        <w:rPr>
          <w:rFonts w:ascii="Calibri" w:hAnsi="Calibri" w:cs="Calibri"/>
          <w:sz w:val="22"/>
          <w:szCs w:val="22"/>
          <w:lang w:val="en-US"/>
        </w:rPr>
        <w:t xml:space="preserve"> of Gastroenterology and Hepatology, PROMISE, University of Palermo, Palermo, Italy</w:t>
      </w:r>
    </w:p>
    <w:p w14:paraId="681D4662" w14:textId="5336B0BC" w:rsidR="000C3A32" w:rsidRPr="003C77BA" w:rsidRDefault="003B75D8" w:rsidP="006B574D">
      <w:pPr>
        <w:spacing w:line="240" w:lineRule="auto"/>
        <w:jc w:val="both"/>
        <w:rPr>
          <w:rFonts w:ascii="Calibri" w:hAnsi="Calibri" w:cs="Calibri"/>
          <w:sz w:val="22"/>
          <w:szCs w:val="22"/>
          <w:lang w:val="en-US"/>
        </w:rPr>
      </w:pPr>
      <w:r w:rsidRPr="003C77BA">
        <w:rPr>
          <w:rFonts w:ascii="Calibri" w:hAnsi="Calibri" w:cs="Calibri"/>
          <w:sz w:val="22"/>
          <w:szCs w:val="22"/>
          <w:vertAlign w:val="superscript"/>
          <w:lang w:val="en-US"/>
        </w:rPr>
        <w:t>4</w:t>
      </w:r>
      <w:r w:rsidR="000C3A32" w:rsidRPr="003C77BA">
        <w:rPr>
          <w:rFonts w:ascii="Calibri" w:hAnsi="Calibri" w:cs="Calibri"/>
          <w:sz w:val="22"/>
          <w:szCs w:val="22"/>
          <w:lang w:val="en-US"/>
        </w:rPr>
        <w:t>First Laboratory of Pharmacology, School of Medicine, Aristotle University of Thessaloniki, Thessaloniki, Greece</w:t>
      </w:r>
    </w:p>
    <w:p w14:paraId="09CFBD24" w14:textId="03D9B1B0" w:rsidR="000C3A32" w:rsidRPr="003C77BA" w:rsidRDefault="006B574D" w:rsidP="006B574D">
      <w:pPr>
        <w:spacing w:line="240" w:lineRule="auto"/>
        <w:jc w:val="both"/>
        <w:rPr>
          <w:rFonts w:ascii="Calibri" w:hAnsi="Calibri" w:cs="Calibri"/>
          <w:sz w:val="22"/>
          <w:szCs w:val="22"/>
          <w:lang w:val="en-US"/>
        </w:rPr>
      </w:pPr>
      <w:r w:rsidRPr="003C77BA">
        <w:rPr>
          <w:rFonts w:ascii="Calibri" w:hAnsi="Calibri" w:cs="Calibri"/>
          <w:sz w:val="22"/>
          <w:szCs w:val="22"/>
          <w:vertAlign w:val="superscript"/>
          <w:lang w:val="en-US"/>
        </w:rPr>
        <w:t>5</w:t>
      </w:r>
      <w:r w:rsidR="000C3A32" w:rsidRPr="003C77BA">
        <w:rPr>
          <w:rFonts w:ascii="Calibri" w:hAnsi="Calibri" w:cs="Calibri"/>
          <w:sz w:val="22"/>
          <w:szCs w:val="22"/>
          <w:lang w:val="en-US"/>
        </w:rPr>
        <w:t>National Institute for Health and Care Research, Southampton Biomedical Research Centre, University Hospital Southampton and University of Southampton, Southampton, UK</w:t>
      </w:r>
    </w:p>
    <w:p w14:paraId="69EF9600" w14:textId="77777777" w:rsidR="006B574D" w:rsidRPr="003C77BA" w:rsidRDefault="006B574D" w:rsidP="006B574D">
      <w:pPr>
        <w:spacing w:line="240" w:lineRule="auto"/>
        <w:jc w:val="both"/>
        <w:rPr>
          <w:rFonts w:ascii="Calibri" w:eastAsia="Times New Roman" w:hAnsi="Calibri" w:cs="Calibri"/>
          <w:color w:val="000000" w:themeColor="text1"/>
          <w:sz w:val="22"/>
          <w:szCs w:val="22"/>
          <w:lang w:val="en-US"/>
        </w:rPr>
      </w:pPr>
      <w:r w:rsidRPr="003C77BA">
        <w:rPr>
          <w:rFonts w:ascii="Calibri" w:eastAsia="Times New Roman" w:hAnsi="Calibri" w:cs="Calibri"/>
          <w:color w:val="000000" w:themeColor="text1"/>
          <w:sz w:val="22"/>
          <w:szCs w:val="22"/>
          <w:vertAlign w:val="superscript"/>
          <w:lang w:val="en-US"/>
        </w:rPr>
        <w:t>6</w:t>
      </w:r>
      <w:r w:rsidRPr="003C77BA">
        <w:rPr>
          <w:rFonts w:ascii="Calibri" w:eastAsia="Times New Roman" w:hAnsi="Calibri" w:cs="Calibri"/>
          <w:color w:val="000000" w:themeColor="text1"/>
          <w:sz w:val="22"/>
          <w:szCs w:val="22"/>
          <w:lang w:val="en-US"/>
        </w:rPr>
        <w:t>Department of Medicine, University of Verona, Verona, Italy</w:t>
      </w:r>
    </w:p>
    <w:p w14:paraId="6DBF6EE1" w14:textId="14153906" w:rsidR="003B0AB0" w:rsidRPr="003C77BA" w:rsidRDefault="006B574D" w:rsidP="006B574D">
      <w:pPr>
        <w:spacing w:line="240" w:lineRule="auto"/>
        <w:jc w:val="both"/>
        <w:rPr>
          <w:rFonts w:ascii="Calibri" w:eastAsia="Times New Roman" w:hAnsi="Calibri" w:cs="Calibri"/>
          <w:color w:val="000000" w:themeColor="text1"/>
          <w:sz w:val="22"/>
          <w:szCs w:val="22"/>
          <w:lang w:val="en-US"/>
        </w:rPr>
      </w:pPr>
      <w:r w:rsidRPr="003C77BA">
        <w:rPr>
          <w:rFonts w:ascii="Calibri" w:eastAsia="Times New Roman" w:hAnsi="Calibri" w:cs="Calibri"/>
          <w:color w:val="000000" w:themeColor="text1"/>
          <w:sz w:val="22"/>
          <w:szCs w:val="22"/>
          <w:vertAlign w:val="superscript"/>
          <w:lang w:val="en-US"/>
        </w:rPr>
        <w:t>7</w:t>
      </w:r>
      <w:r w:rsidR="003B0AB0" w:rsidRPr="003C77BA">
        <w:rPr>
          <w:rFonts w:ascii="Calibri" w:eastAsia="Times New Roman" w:hAnsi="Calibri" w:cs="Calibri"/>
          <w:color w:val="000000" w:themeColor="text1"/>
          <w:sz w:val="22"/>
          <w:szCs w:val="22"/>
          <w:lang w:val="en-US"/>
        </w:rPr>
        <w:t xml:space="preserve">Metabolic Diseases Research Unit, IRCCS Sacro Cuore – Don Calabria Hospital, </w:t>
      </w:r>
      <w:proofErr w:type="spellStart"/>
      <w:r w:rsidR="003B0AB0" w:rsidRPr="003C77BA">
        <w:rPr>
          <w:rFonts w:ascii="Calibri" w:eastAsia="Times New Roman" w:hAnsi="Calibri" w:cs="Calibri"/>
          <w:color w:val="000000" w:themeColor="text1"/>
          <w:sz w:val="22"/>
          <w:szCs w:val="22"/>
          <w:lang w:val="en-US"/>
        </w:rPr>
        <w:t>Negrar</w:t>
      </w:r>
      <w:proofErr w:type="spellEnd"/>
      <w:r w:rsidR="003B0AB0" w:rsidRPr="003C77BA">
        <w:rPr>
          <w:rFonts w:ascii="Calibri" w:eastAsia="Times New Roman" w:hAnsi="Calibri" w:cs="Calibri"/>
          <w:color w:val="000000" w:themeColor="text1"/>
          <w:sz w:val="22"/>
          <w:szCs w:val="22"/>
          <w:lang w:val="en-US"/>
        </w:rPr>
        <w:t xml:space="preserve"> di Valpolicella, Italy</w:t>
      </w:r>
    </w:p>
    <w:p w14:paraId="14A6F83C" w14:textId="77777777" w:rsidR="00701E97" w:rsidRPr="003C77BA" w:rsidRDefault="00701E97" w:rsidP="00A42569">
      <w:pPr>
        <w:spacing w:line="360" w:lineRule="auto"/>
        <w:jc w:val="both"/>
        <w:rPr>
          <w:rFonts w:ascii="Calibri" w:eastAsia="Times New Roman" w:hAnsi="Calibri" w:cs="Calibri"/>
          <w:color w:val="000000" w:themeColor="text1"/>
          <w:sz w:val="22"/>
          <w:szCs w:val="22"/>
          <w:lang w:val="en-US"/>
        </w:rPr>
      </w:pPr>
    </w:p>
    <w:p w14:paraId="6E7B945E" w14:textId="39891BDD" w:rsidR="003B0AB0" w:rsidRPr="003C77BA" w:rsidRDefault="003B0AB0" w:rsidP="00A42569">
      <w:pPr>
        <w:jc w:val="both"/>
        <w:rPr>
          <w:rFonts w:ascii="Calibri" w:hAnsi="Calibri" w:cs="Calibri"/>
          <w:color w:val="000000" w:themeColor="text1"/>
          <w:lang w:val="en-US"/>
        </w:rPr>
      </w:pPr>
      <w:r w:rsidRPr="003C77BA">
        <w:rPr>
          <w:rFonts w:ascii="Calibri" w:hAnsi="Calibri" w:cs="Calibri"/>
          <w:b/>
          <w:bCs/>
          <w:color w:val="000000" w:themeColor="text1"/>
          <w:lang w:val="en-US"/>
        </w:rPr>
        <w:t>Word count:</w:t>
      </w:r>
      <w:r w:rsidRPr="003C77BA">
        <w:rPr>
          <w:rFonts w:ascii="Calibri" w:hAnsi="Calibri" w:cs="Calibri"/>
          <w:color w:val="000000" w:themeColor="text1"/>
          <w:lang w:val="en-US"/>
        </w:rPr>
        <w:t xml:space="preserve"> </w:t>
      </w:r>
      <w:r w:rsidR="00C47225" w:rsidRPr="003C77BA">
        <w:rPr>
          <w:rFonts w:ascii="Calibri" w:hAnsi="Calibri" w:cs="Calibri"/>
          <w:color w:val="000000" w:themeColor="text1"/>
          <w:lang w:val="en-US"/>
        </w:rPr>
        <w:t xml:space="preserve">248 </w:t>
      </w:r>
      <w:r w:rsidR="003D5DCE" w:rsidRPr="003C77BA">
        <w:rPr>
          <w:rFonts w:ascii="Calibri" w:hAnsi="Calibri" w:cs="Calibri"/>
          <w:color w:val="000000" w:themeColor="text1"/>
          <w:lang w:val="en-US"/>
        </w:rPr>
        <w:t>A</w:t>
      </w:r>
      <w:r w:rsidRPr="003C77BA">
        <w:rPr>
          <w:rFonts w:ascii="Calibri" w:hAnsi="Calibri" w:cs="Calibri"/>
          <w:color w:val="000000" w:themeColor="text1"/>
          <w:lang w:val="en-US"/>
        </w:rPr>
        <w:t xml:space="preserve">bstract; </w:t>
      </w:r>
      <w:r w:rsidR="00CA5EA6" w:rsidRPr="003C77BA">
        <w:rPr>
          <w:rFonts w:ascii="Calibri" w:hAnsi="Calibri" w:cs="Calibri"/>
          <w:color w:val="000000" w:themeColor="text1"/>
          <w:lang w:val="en-US"/>
        </w:rPr>
        <w:t>3,</w:t>
      </w:r>
      <w:r w:rsidR="00F83EEE" w:rsidRPr="003C77BA">
        <w:rPr>
          <w:rFonts w:ascii="Calibri" w:hAnsi="Calibri" w:cs="Calibri"/>
          <w:color w:val="000000" w:themeColor="text1"/>
          <w:lang w:val="en-US"/>
        </w:rPr>
        <w:t>89</w:t>
      </w:r>
      <w:r w:rsidR="00623A09" w:rsidRPr="003C77BA">
        <w:rPr>
          <w:rFonts w:ascii="Calibri" w:hAnsi="Calibri" w:cs="Calibri"/>
          <w:color w:val="000000" w:themeColor="text1"/>
          <w:lang w:val="en-US"/>
        </w:rPr>
        <w:t xml:space="preserve">6 </w:t>
      </w:r>
      <w:r w:rsidR="003D5DCE" w:rsidRPr="003C77BA">
        <w:rPr>
          <w:rFonts w:ascii="Calibri" w:hAnsi="Calibri" w:cs="Calibri"/>
          <w:color w:val="000000" w:themeColor="text1"/>
          <w:lang w:val="en-US"/>
        </w:rPr>
        <w:t>T</w:t>
      </w:r>
      <w:r w:rsidRPr="003C77BA">
        <w:rPr>
          <w:rFonts w:ascii="Calibri" w:hAnsi="Calibri" w:cs="Calibri"/>
          <w:color w:val="000000" w:themeColor="text1"/>
          <w:lang w:val="en-US"/>
        </w:rPr>
        <w:t>ext (</w:t>
      </w:r>
      <w:r w:rsidR="00832054" w:rsidRPr="003C77BA">
        <w:rPr>
          <w:rFonts w:ascii="Calibri" w:hAnsi="Calibri" w:cs="Calibri"/>
          <w:color w:val="000000" w:themeColor="text1"/>
          <w:lang w:val="en-US"/>
        </w:rPr>
        <w:t xml:space="preserve">excluding </w:t>
      </w:r>
      <w:r w:rsidR="003D5DCE" w:rsidRPr="003C77BA">
        <w:rPr>
          <w:rFonts w:ascii="Calibri" w:hAnsi="Calibri" w:cs="Calibri"/>
          <w:color w:val="000000" w:themeColor="text1"/>
          <w:lang w:val="en-US"/>
        </w:rPr>
        <w:t xml:space="preserve">title page, </w:t>
      </w:r>
      <w:r w:rsidR="00832054" w:rsidRPr="003C77BA">
        <w:rPr>
          <w:rFonts w:ascii="Calibri" w:hAnsi="Calibri" w:cs="Calibri"/>
          <w:color w:val="000000" w:themeColor="text1"/>
          <w:lang w:val="en-US"/>
        </w:rPr>
        <w:t>tables, figure legends, acknowledgments, and references</w:t>
      </w:r>
      <w:r w:rsidR="00701E97" w:rsidRPr="003C77BA">
        <w:rPr>
          <w:rFonts w:ascii="Calibri" w:hAnsi="Calibri" w:cs="Calibri"/>
          <w:color w:val="000000" w:themeColor="text1"/>
          <w:lang w:val="en-US"/>
        </w:rPr>
        <w:t>)</w:t>
      </w:r>
      <w:r w:rsidRPr="003C77BA">
        <w:rPr>
          <w:rFonts w:ascii="Calibri" w:hAnsi="Calibri" w:cs="Calibri"/>
          <w:color w:val="000000" w:themeColor="text1"/>
          <w:lang w:val="en-US"/>
        </w:rPr>
        <w:t xml:space="preserve">. </w:t>
      </w:r>
      <w:r w:rsidRPr="003C77BA">
        <w:rPr>
          <w:rFonts w:ascii="Calibri" w:hAnsi="Calibri" w:cs="Calibri"/>
          <w:b/>
          <w:bCs/>
          <w:color w:val="000000" w:themeColor="text1"/>
          <w:lang w:val="en-US"/>
        </w:rPr>
        <w:t>Table</w:t>
      </w:r>
      <w:r w:rsidRPr="003C77BA">
        <w:rPr>
          <w:rFonts w:ascii="Calibri" w:hAnsi="Calibri" w:cs="Calibri"/>
          <w:color w:val="000000" w:themeColor="text1"/>
          <w:lang w:val="en-US"/>
        </w:rPr>
        <w:t xml:space="preserve">=1, </w:t>
      </w:r>
      <w:r w:rsidRPr="003C77BA">
        <w:rPr>
          <w:rFonts w:ascii="Calibri" w:hAnsi="Calibri" w:cs="Calibri"/>
          <w:b/>
          <w:bCs/>
          <w:color w:val="000000" w:themeColor="text1"/>
          <w:lang w:val="en-US"/>
        </w:rPr>
        <w:t>Figures</w:t>
      </w:r>
      <w:r w:rsidRPr="003C77BA">
        <w:rPr>
          <w:rFonts w:ascii="Calibri" w:hAnsi="Calibri" w:cs="Calibri"/>
          <w:color w:val="000000" w:themeColor="text1"/>
          <w:lang w:val="en-US"/>
        </w:rPr>
        <w:t>=</w:t>
      </w:r>
      <w:r w:rsidR="009F4880" w:rsidRPr="003C77BA">
        <w:rPr>
          <w:rFonts w:ascii="Calibri" w:hAnsi="Calibri" w:cs="Calibri"/>
          <w:color w:val="000000" w:themeColor="text1"/>
          <w:lang w:val="en-US"/>
        </w:rPr>
        <w:t xml:space="preserve">2; </w:t>
      </w:r>
      <w:r w:rsidR="003D5DCE" w:rsidRPr="003C77BA">
        <w:rPr>
          <w:rFonts w:ascii="Calibri" w:hAnsi="Calibri" w:cs="Calibri"/>
          <w:b/>
          <w:bCs/>
          <w:color w:val="000000" w:themeColor="text1"/>
          <w:lang w:val="en-US"/>
        </w:rPr>
        <w:t>Supplementary Material</w:t>
      </w:r>
      <w:r w:rsidR="003D5DCE" w:rsidRPr="003C77BA">
        <w:rPr>
          <w:rFonts w:ascii="Calibri" w:hAnsi="Calibri" w:cs="Calibri"/>
          <w:color w:val="000000" w:themeColor="text1"/>
          <w:lang w:val="en-US"/>
        </w:rPr>
        <w:t xml:space="preserve"> (</w:t>
      </w:r>
      <w:r w:rsidR="003751AF" w:rsidRPr="003C77BA">
        <w:rPr>
          <w:rFonts w:ascii="Calibri" w:hAnsi="Calibri" w:cs="Calibri"/>
          <w:color w:val="000000" w:themeColor="text1"/>
          <w:lang w:val="en-US"/>
        </w:rPr>
        <w:t xml:space="preserve">including </w:t>
      </w:r>
      <w:r w:rsidR="00642FC1" w:rsidRPr="003C77BA">
        <w:rPr>
          <w:rFonts w:ascii="Calibri" w:hAnsi="Calibri" w:cs="Calibri"/>
          <w:color w:val="000000" w:themeColor="text1"/>
          <w:lang w:val="en-US"/>
        </w:rPr>
        <w:t>S</w:t>
      </w:r>
      <w:r w:rsidR="005F7DBD" w:rsidRPr="003C77BA">
        <w:rPr>
          <w:rFonts w:ascii="Calibri" w:hAnsi="Calibri" w:cs="Calibri"/>
          <w:color w:val="000000" w:themeColor="text1"/>
          <w:lang w:val="en-US"/>
        </w:rPr>
        <w:t xml:space="preserve">upplementary </w:t>
      </w:r>
      <w:r w:rsidR="00642FC1" w:rsidRPr="003C77BA">
        <w:rPr>
          <w:rFonts w:ascii="Calibri" w:hAnsi="Calibri" w:cs="Calibri"/>
          <w:color w:val="000000" w:themeColor="text1"/>
          <w:lang w:val="en-US"/>
        </w:rPr>
        <w:t>F</w:t>
      </w:r>
      <w:r w:rsidR="005F7DBD" w:rsidRPr="003C77BA">
        <w:rPr>
          <w:rFonts w:ascii="Calibri" w:hAnsi="Calibri" w:cs="Calibri"/>
          <w:color w:val="000000" w:themeColor="text1"/>
          <w:lang w:val="en-US"/>
        </w:rPr>
        <w:t>igures=</w:t>
      </w:r>
      <w:r w:rsidR="003162A3" w:rsidRPr="003C77BA">
        <w:rPr>
          <w:rFonts w:ascii="Calibri" w:hAnsi="Calibri" w:cs="Calibri"/>
          <w:color w:val="000000" w:themeColor="text1"/>
          <w:lang w:val="en-US"/>
        </w:rPr>
        <w:t>1</w:t>
      </w:r>
      <w:r w:rsidR="004064D8" w:rsidRPr="003C77BA">
        <w:rPr>
          <w:rFonts w:ascii="Calibri" w:hAnsi="Calibri" w:cs="Calibri"/>
          <w:color w:val="000000" w:themeColor="text1"/>
          <w:lang w:val="en-US"/>
        </w:rPr>
        <w:t>1</w:t>
      </w:r>
      <w:r w:rsidR="003162A3" w:rsidRPr="003C77BA">
        <w:rPr>
          <w:rFonts w:ascii="Calibri" w:hAnsi="Calibri" w:cs="Calibri"/>
          <w:color w:val="000000" w:themeColor="text1"/>
          <w:lang w:val="en-US"/>
        </w:rPr>
        <w:t xml:space="preserve"> </w:t>
      </w:r>
      <w:r w:rsidR="003D5DCE" w:rsidRPr="003C77BA">
        <w:rPr>
          <w:rFonts w:ascii="Calibri" w:hAnsi="Calibri" w:cs="Calibri"/>
          <w:color w:val="000000" w:themeColor="text1"/>
          <w:lang w:val="en-US"/>
        </w:rPr>
        <w:t>and</w:t>
      </w:r>
      <w:r w:rsidR="005F7DBD" w:rsidRPr="003C77BA">
        <w:rPr>
          <w:rFonts w:ascii="Calibri" w:hAnsi="Calibri" w:cs="Calibri"/>
          <w:color w:val="000000" w:themeColor="text1"/>
          <w:lang w:val="en-US"/>
        </w:rPr>
        <w:t xml:space="preserve"> </w:t>
      </w:r>
      <w:r w:rsidR="00642FC1" w:rsidRPr="003C77BA">
        <w:rPr>
          <w:rFonts w:ascii="Calibri" w:hAnsi="Calibri" w:cs="Calibri"/>
          <w:color w:val="000000" w:themeColor="text1"/>
          <w:lang w:val="en-US"/>
        </w:rPr>
        <w:t>S</w:t>
      </w:r>
      <w:r w:rsidR="009F4880" w:rsidRPr="003C77BA">
        <w:rPr>
          <w:rFonts w:ascii="Calibri" w:hAnsi="Calibri" w:cs="Calibri"/>
          <w:color w:val="000000" w:themeColor="text1"/>
          <w:lang w:val="en-US"/>
        </w:rPr>
        <w:t xml:space="preserve">upplementary </w:t>
      </w:r>
      <w:r w:rsidR="00642FC1" w:rsidRPr="003C77BA">
        <w:rPr>
          <w:rFonts w:ascii="Calibri" w:hAnsi="Calibri" w:cs="Calibri"/>
          <w:color w:val="000000" w:themeColor="text1"/>
          <w:lang w:val="en-US"/>
        </w:rPr>
        <w:t>T</w:t>
      </w:r>
      <w:r w:rsidR="005F7DBD" w:rsidRPr="003C77BA">
        <w:rPr>
          <w:rFonts w:ascii="Calibri" w:hAnsi="Calibri" w:cs="Calibri"/>
          <w:color w:val="000000" w:themeColor="text1"/>
          <w:lang w:val="en-US"/>
        </w:rPr>
        <w:t>ables</w:t>
      </w:r>
      <w:r w:rsidR="009F4880" w:rsidRPr="003C77BA">
        <w:rPr>
          <w:rFonts w:ascii="Calibri" w:hAnsi="Calibri" w:cs="Calibri"/>
          <w:color w:val="000000" w:themeColor="text1"/>
          <w:lang w:val="en-US"/>
        </w:rPr>
        <w:t>=</w:t>
      </w:r>
      <w:r w:rsidR="003F24C6" w:rsidRPr="003C77BA">
        <w:rPr>
          <w:rFonts w:ascii="Calibri" w:hAnsi="Calibri" w:cs="Calibri"/>
          <w:color w:val="000000" w:themeColor="text1"/>
          <w:lang w:val="en-US"/>
        </w:rPr>
        <w:t>2</w:t>
      </w:r>
      <w:r w:rsidR="003D5DCE" w:rsidRPr="003C77BA">
        <w:rPr>
          <w:rFonts w:ascii="Calibri" w:hAnsi="Calibri" w:cs="Calibri"/>
          <w:color w:val="000000" w:themeColor="text1"/>
          <w:lang w:val="en-US"/>
        </w:rPr>
        <w:t>)</w:t>
      </w:r>
    </w:p>
    <w:p w14:paraId="5D86C2A3" w14:textId="77777777" w:rsidR="003B0AB0" w:rsidRPr="003C77BA" w:rsidRDefault="003B0AB0" w:rsidP="00A42569">
      <w:pPr>
        <w:jc w:val="both"/>
        <w:rPr>
          <w:rFonts w:ascii="Calibri" w:hAnsi="Calibri" w:cs="Calibri"/>
          <w:color w:val="000000" w:themeColor="text1"/>
          <w:lang w:val="en-US"/>
        </w:rPr>
      </w:pPr>
    </w:p>
    <w:p w14:paraId="5448D764" w14:textId="18C5CB37" w:rsidR="003B0AB0" w:rsidRPr="003C77BA" w:rsidRDefault="003B0AB0" w:rsidP="008A4629">
      <w:pPr>
        <w:spacing w:after="0" w:line="240" w:lineRule="auto"/>
        <w:jc w:val="both"/>
        <w:rPr>
          <w:rFonts w:ascii="Calibri" w:hAnsi="Calibri" w:cs="Calibri"/>
          <w:b/>
          <w:bCs/>
          <w:color w:val="000000" w:themeColor="text1"/>
          <w:lang w:val="en-US"/>
        </w:rPr>
      </w:pPr>
      <w:r w:rsidRPr="003C77BA">
        <w:rPr>
          <w:rFonts w:ascii="Calibri" w:hAnsi="Calibri" w:cs="Calibri"/>
          <w:b/>
          <w:bCs/>
          <w:color w:val="000000" w:themeColor="text1"/>
          <w:lang w:val="en-US"/>
        </w:rPr>
        <w:t>Address for correspondence:</w:t>
      </w:r>
    </w:p>
    <w:p w14:paraId="44D03D2A" w14:textId="77777777" w:rsidR="008A4629" w:rsidRPr="003C77BA" w:rsidRDefault="008A4629" w:rsidP="008A4629">
      <w:pPr>
        <w:spacing w:after="0" w:line="240" w:lineRule="auto"/>
        <w:rPr>
          <w:rFonts w:ascii="Calibri" w:hAnsi="Calibri" w:cs="Calibri"/>
          <w:lang w:val="en-US"/>
        </w:rPr>
      </w:pPr>
      <w:r w:rsidRPr="003C77BA">
        <w:rPr>
          <w:rFonts w:ascii="Calibri" w:hAnsi="Calibri" w:cs="Calibri"/>
          <w:lang w:val="en-US"/>
        </w:rPr>
        <w:t>Prof. Giovanni Targher, MD</w:t>
      </w:r>
    </w:p>
    <w:p w14:paraId="03C750CC" w14:textId="77777777" w:rsidR="008A4629" w:rsidRPr="003C77BA" w:rsidRDefault="008A4629" w:rsidP="008A4629">
      <w:pPr>
        <w:spacing w:after="0" w:line="240" w:lineRule="auto"/>
        <w:rPr>
          <w:rFonts w:ascii="Calibri" w:hAnsi="Calibri" w:cs="Calibri"/>
          <w:lang w:val="en-US"/>
        </w:rPr>
      </w:pPr>
      <w:r w:rsidRPr="003C77BA">
        <w:rPr>
          <w:rFonts w:ascii="Calibri" w:hAnsi="Calibri" w:cs="Calibri"/>
          <w:lang w:val="en-US"/>
        </w:rPr>
        <w:t>Metabolic Diseases Research Unit</w:t>
      </w:r>
    </w:p>
    <w:p w14:paraId="1073621A" w14:textId="77777777" w:rsidR="008A4629" w:rsidRPr="003C77BA" w:rsidRDefault="008A4629" w:rsidP="008A4629">
      <w:pPr>
        <w:spacing w:after="0" w:line="240" w:lineRule="auto"/>
        <w:rPr>
          <w:rFonts w:ascii="Calibri" w:hAnsi="Calibri" w:cs="Calibri"/>
          <w:lang w:val="en-US"/>
        </w:rPr>
      </w:pPr>
      <w:r w:rsidRPr="003C77BA">
        <w:rPr>
          <w:rFonts w:ascii="Calibri" w:hAnsi="Calibri" w:cs="Calibri"/>
          <w:lang w:val="en-US"/>
        </w:rPr>
        <w:t>IRCCS Sacro Cuore - Don Calabria Hospital</w:t>
      </w:r>
    </w:p>
    <w:p w14:paraId="35873791" w14:textId="77777777" w:rsidR="008A4629" w:rsidRPr="003C77BA" w:rsidRDefault="008A4629" w:rsidP="008A4629">
      <w:pPr>
        <w:spacing w:after="0" w:line="240" w:lineRule="auto"/>
        <w:rPr>
          <w:rFonts w:ascii="Calibri" w:hAnsi="Calibri" w:cs="Calibri"/>
        </w:rPr>
      </w:pPr>
      <w:r w:rsidRPr="003C77BA">
        <w:rPr>
          <w:rFonts w:ascii="Calibri" w:hAnsi="Calibri" w:cs="Calibri"/>
        </w:rPr>
        <w:t>Viale Luigi Rizzardi, 4</w:t>
      </w:r>
    </w:p>
    <w:p w14:paraId="1F6B9164" w14:textId="6AFC6C4E" w:rsidR="008A4629" w:rsidRPr="003C77BA" w:rsidRDefault="008A4629" w:rsidP="008A4629">
      <w:pPr>
        <w:spacing w:after="0" w:line="240" w:lineRule="auto"/>
        <w:rPr>
          <w:rFonts w:ascii="Calibri" w:hAnsi="Calibri" w:cs="Calibri"/>
        </w:rPr>
      </w:pPr>
      <w:r w:rsidRPr="003C77BA">
        <w:rPr>
          <w:rFonts w:ascii="Calibri" w:hAnsi="Calibri" w:cs="Calibri"/>
        </w:rPr>
        <w:t xml:space="preserve">37024 Negrar di Valpolicella, </w:t>
      </w:r>
      <w:proofErr w:type="spellStart"/>
      <w:r w:rsidRPr="003C77BA">
        <w:rPr>
          <w:rFonts w:ascii="Calibri" w:hAnsi="Calibri" w:cs="Calibri"/>
        </w:rPr>
        <w:t>Italy</w:t>
      </w:r>
      <w:proofErr w:type="spellEnd"/>
    </w:p>
    <w:p w14:paraId="64D2F7C8" w14:textId="4934B317" w:rsidR="00917EF1" w:rsidRPr="003C77BA" w:rsidRDefault="008A4629" w:rsidP="009A1A16">
      <w:pPr>
        <w:spacing w:after="0" w:line="240" w:lineRule="auto"/>
        <w:rPr>
          <w:rFonts w:ascii="Calibri" w:hAnsi="Calibri" w:cs="Calibri"/>
        </w:rPr>
      </w:pPr>
      <w:r w:rsidRPr="003C77BA">
        <w:rPr>
          <w:rFonts w:ascii="Calibri" w:hAnsi="Calibri" w:cs="Calibri"/>
        </w:rPr>
        <w:t>E-mail:</w:t>
      </w:r>
      <w:r w:rsidRPr="003C77BA">
        <w:rPr>
          <w:rFonts w:ascii="Calibri" w:hAnsi="Calibri" w:cs="Calibri"/>
          <w:color w:val="000000" w:themeColor="text1"/>
        </w:rPr>
        <w:t xml:space="preserve"> </w:t>
      </w:r>
      <w:hyperlink r:id="rId8" w:history="1">
        <w:r w:rsidR="00917EF1" w:rsidRPr="003C77BA">
          <w:rPr>
            <w:rStyle w:val="Collegamentoipertestuale"/>
            <w:rFonts w:ascii="Calibri" w:hAnsi="Calibri" w:cs="Calibri"/>
            <w:color w:val="000000" w:themeColor="text1"/>
            <w:u w:val="none"/>
          </w:rPr>
          <w:t>giovanni.targher@univr.it</w:t>
        </w:r>
      </w:hyperlink>
    </w:p>
    <w:p w14:paraId="4C144839" w14:textId="77777777" w:rsidR="00917EF1" w:rsidRPr="003C77BA" w:rsidRDefault="00917EF1" w:rsidP="009A1A16">
      <w:pPr>
        <w:spacing w:after="0" w:line="240" w:lineRule="auto"/>
        <w:rPr>
          <w:rFonts w:ascii="Calibri" w:hAnsi="Calibri" w:cs="Calibri"/>
        </w:rPr>
      </w:pPr>
    </w:p>
    <w:p w14:paraId="27398CAA" w14:textId="77777777" w:rsidR="00917EF1" w:rsidRPr="003C77BA" w:rsidRDefault="00917EF1" w:rsidP="00917EF1">
      <w:pPr>
        <w:spacing w:after="0" w:line="240" w:lineRule="auto"/>
        <w:rPr>
          <w:rFonts w:ascii="Calibri" w:hAnsi="Calibri" w:cs="Calibri"/>
          <w:b/>
          <w:bCs/>
        </w:rPr>
      </w:pPr>
    </w:p>
    <w:p w14:paraId="69B5A910" w14:textId="5B5D5959" w:rsidR="00917EF1" w:rsidRPr="003C77BA" w:rsidRDefault="00917EF1" w:rsidP="00917EF1">
      <w:pPr>
        <w:spacing w:after="0" w:line="240" w:lineRule="auto"/>
        <w:rPr>
          <w:rFonts w:ascii="Calibri" w:hAnsi="Calibri" w:cs="Calibri"/>
          <w:b/>
          <w:bCs/>
          <w:lang w:val="en-US"/>
        </w:rPr>
      </w:pPr>
      <w:r w:rsidRPr="003C77BA">
        <w:rPr>
          <w:rFonts w:ascii="Calibri" w:hAnsi="Calibri" w:cs="Calibri"/>
          <w:b/>
          <w:bCs/>
          <w:lang w:val="en-US"/>
        </w:rPr>
        <w:t>LIST OF ABBREVIATIONS</w:t>
      </w:r>
    </w:p>
    <w:p w14:paraId="44A29FD5" w14:textId="77777777" w:rsidR="00917EF1" w:rsidRPr="003C77BA" w:rsidRDefault="00917EF1" w:rsidP="00917EF1">
      <w:pPr>
        <w:spacing w:after="0" w:line="240" w:lineRule="auto"/>
        <w:rPr>
          <w:rFonts w:ascii="Calibri" w:hAnsi="Calibri" w:cs="Calibri"/>
          <w:lang w:val="en-US"/>
        </w:rPr>
      </w:pPr>
      <w:r w:rsidRPr="003C77BA">
        <w:rPr>
          <w:rFonts w:ascii="Calibri" w:hAnsi="Calibri" w:cs="Calibri"/>
          <w:lang w:val="en-US"/>
        </w:rPr>
        <w:t>AF, atrial fibrillation</w:t>
      </w:r>
    </w:p>
    <w:p w14:paraId="7923CD09" w14:textId="2E8BCF76" w:rsidR="00917EF1" w:rsidRPr="003C77BA" w:rsidRDefault="00917EF1" w:rsidP="00917EF1">
      <w:pPr>
        <w:spacing w:after="0" w:line="240" w:lineRule="auto"/>
        <w:rPr>
          <w:rFonts w:ascii="Calibri" w:hAnsi="Calibri" w:cs="Calibri"/>
          <w:lang w:val="en-US"/>
        </w:rPr>
      </w:pPr>
      <w:r w:rsidRPr="003C77BA">
        <w:rPr>
          <w:rFonts w:ascii="Calibri" w:hAnsi="Calibri" w:cs="Calibri"/>
          <w:lang w:val="en-US"/>
        </w:rPr>
        <w:t>NAFLD, non-alcoholic fatty liver disease</w:t>
      </w:r>
    </w:p>
    <w:p w14:paraId="6D7DC6A1" w14:textId="77777777" w:rsidR="00917EF1" w:rsidRPr="003C77BA" w:rsidRDefault="00917EF1" w:rsidP="00917EF1">
      <w:pPr>
        <w:spacing w:after="0" w:line="240" w:lineRule="auto"/>
        <w:rPr>
          <w:rFonts w:ascii="Calibri" w:hAnsi="Calibri" w:cs="Calibri"/>
          <w:lang w:val="en-US"/>
        </w:rPr>
      </w:pPr>
      <w:r w:rsidRPr="003C77BA">
        <w:rPr>
          <w:rFonts w:ascii="Calibri" w:hAnsi="Calibri" w:cs="Calibri"/>
          <w:lang w:val="en-US"/>
        </w:rPr>
        <w:t xml:space="preserve">MASLD, metabolic dysfunction-associated </w:t>
      </w:r>
      <w:proofErr w:type="spellStart"/>
      <w:r w:rsidRPr="003C77BA">
        <w:rPr>
          <w:rFonts w:ascii="Calibri" w:hAnsi="Calibri" w:cs="Calibri"/>
          <w:lang w:val="en-US"/>
        </w:rPr>
        <w:t>steatotic</w:t>
      </w:r>
      <w:proofErr w:type="spellEnd"/>
      <w:r w:rsidRPr="003C77BA">
        <w:rPr>
          <w:rFonts w:ascii="Calibri" w:hAnsi="Calibri" w:cs="Calibri"/>
          <w:lang w:val="en-US"/>
        </w:rPr>
        <w:t xml:space="preserve"> liver disease </w:t>
      </w:r>
    </w:p>
    <w:p w14:paraId="07D6A81A" w14:textId="77777777" w:rsidR="00917EF1" w:rsidRPr="003C77BA" w:rsidRDefault="00917EF1" w:rsidP="00917EF1">
      <w:pPr>
        <w:spacing w:after="0" w:line="240" w:lineRule="auto"/>
        <w:rPr>
          <w:rFonts w:ascii="Calibri" w:hAnsi="Calibri" w:cs="Calibri"/>
          <w:lang w:val="en-US"/>
        </w:rPr>
      </w:pPr>
      <w:r w:rsidRPr="003C77BA">
        <w:rPr>
          <w:rFonts w:ascii="Calibri" w:hAnsi="Calibri" w:cs="Calibri"/>
          <w:lang w:val="en-US"/>
        </w:rPr>
        <w:t xml:space="preserve">PRISMA, Preferred Reporting Items for Systematic Reviews and Meta-Analyses </w:t>
      </w:r>
    </w:p>
    <w:p w14:paraId="50FBA9B0" w14:textId="715C5360" w:rsidR="00917EF1" w:rsidRPr="003C77BA" w:rsidRDefault="00917EF1" w:rsidP="00917EF1">
      <w:pPr>
        <w:spacing w:after="0" w:line="240" w:lineRule="auto"/>
        <w:rPr>
          <w:rFonts w:ascii="Calibri" w:hAnsi="Calibri" w:cs="Calibri"/>
          <w:lang w:val="en-US"/>
        </w:rPr>
      </w:pPr>
      <w:r w:rsidRPr="003C77BA">
        <w:rPr>
          <w:rFonts w:ascii="Calibri" w:hAnsi="Calibri" w:cs="Calibri"/>
          <w:lang w:val="en-US"/>
        </w:rPr>
        <w:t xml:space="preserve">NOS, Newcastle-Ottawa Quality Assessment Scale </w:t>
      </w:r>
    </w:p>
    <w:p w14:paraId="6F4DAED6" w14:textId="77777777" w:rsidR="00B03964" w:rsidRPr="003C77BA" w:rsidRDefault="00B03964" w:rsidP="00DD3186">
      <w:pPr>
        <w:spacing w:line="360" w:lineRule="auto"/>
        <w:jc w:val="both"/>
        <w:rPr>
          <w:rFonts w:ascii="Calibri" w:hAnsi="Calibri" w:cs="Calibri"/>
          <w:b/>
          <w:bCs/>
          <w:lang w:val="en-US"/>
        </w:rPr>
      </w:pPr>
    </w:p>
    <w:p w14:paraId="2BFF6E8C" w14:textId="67277202" w:rsidR="00323037" w:rsidRPr="003C77BA" w:rsidRDefault="003B0AB0" w:rsidP="00DD3186">
      <w:pPr>
        <w:spacing w:line="360" w:lineRule="auto"/>
        <w:jc w:val="both"/>
        <w:rPr>
          <w:rFonts w:ascii="Calibri" w:hAnsi="Calibri" w:cs="Calibri"/>
          <w:b/>
          <w:bCs/>
          <w:lang w:val="en-US"/>
        </w:rPr>
      </w:pPr>
      <w:r w:rsidRPr="003C77BA">
        <w:rPr>
          <w:rFonts w:ascii="Calibri" w:hAnsi="Calibri" w:cs="Calibri"/>
          <w:b/>
          <w:bCs/>
          <w:lang w:val="en-US"/>
        </w:rPr>
        <w:lastRenderedPageBreak/>
        <w:t>ABSTRACT</w:t>
      </w:r>
    </w:p>
    <w:p w14:paraId="196F0C61" w14:textId="5EEED6AC" w:rsidR="009A1A16" w:rsidRPr="003C77BA" w:rsidRDefault="009F6A53" w:rsidP="00DD3186">
      <w:pPr>
        <w:spacing w:line="360" w:lineRule="auto"/>
        <w:jc w:val="both"/>
        <w:rPr>
          <w:rFonts w:ascii="Calibri" w:hAnsi="Calibri" w:cs="Calibri"/>
          <w:lang w:val="en-US"/>
        </w:rPr>
      </w:pPr>
      <w:r w:rsidRPr="003C77BA">
        <w:rPr>
          <w:rFonts w:ascii="Calibri" w:hAnsi="Calibri" w:cs="Calibri"/>
          <w:b/>
          <w:bCs/>
          <w:lang w:val="en-US"/>
        </w:rPr>
        <w:t>Background</w:t>
      </w:r>
      <w:r w:rsidRPr="003C77BA">
        <w:rPr>
          <w:rFonts w:ascii="Calibri" w:hAnsi="Calibri" w:cs="Calibri"/>
          <w:lang w:val="en-US"/>
        </w:rPr>
        <w:t xml:space="preserve">: </w:t>
      </w:r>
      <w:r w:rsidR="00642FC1" w:rsidRPr="003C77BA">
        <w:rPr>
          <w:rFonts w:ascii="Calibri" w:hAnsi="Calibri" w:cs="Calibri"/>
          <w:lang w:val="en-US"/>
        </w:rPr>
        <w:t>S</w:t>
      </w:r>
      <w:r w:rsidR="000940AF" w:rsidRPr="003C77BA">
        <w:rPr>
          <w:rFonts w:ascii="Calibri" w:hAnsi="Calibri" w:cs="Calibri"/>
          <w:lang w:val="en-US"/>
        </w:rPr>
        <w:t xml:space="preserve">tudies have reported an association between metabolic dysfunction-associated </w:t>
      </w:r>
      <w:proofErr w:type="spellStart"/>
      <w:r w:rsidR="000940AF" w:rsidRPr="003C77BA">
        <w:rPr>
          <w:rFonts w:ascii="Calibri" w:hAnsi="Calibri" w:cs="Calibri"/>
          <w:lang w:val="en-US"/>
        </w:rPr>
        <w:t>steatotic</w:t>
      </w:r>
      <w:proofErr w:type="spellEnd"/>
      <w:r w:rsidR="000940AF" w:rsidRPr="003C77BA">
        <w:rPr>
          <w:rFonts w:ascii="Calibri" w:hAnsi="Calibri" w:cs="Calibri"/>
          <w:lang w:val="en-US"/>
        </w:rPr>
        <w:t xml:space="preserve"> liver disease (MASLD) and </w:t>
      </w:r>
      <w:r w:rsidR="000573EC" w:rsidRPr="003C77BA">
        <w:rPr>
          <w:rFonts w:ascii="Calibri" w:hAnsi="Calibri" w:cs="Calibri"/>
          <w:lang w:val="en-US"/>
        </w:rPr>
        <w:t xml:space="preserve">an </w:t>
      </w:r>
      <w:r w:rsidR="000940AF" w:rsidRPr="003C77BA">
        <w:rPr>
          <w:rFonts w:ascii="Calibri" w:hAnsi="Calibri" w:cs="Calibri"/>
          <w:lang w:val="en-US"/>
        </w:rPr>
        <w:t xml:space="preserve">increased risk of </w:t>
      </w:r>
      <w:r w:rsidR="00917EF1" w:rsidRPr="003C77BA">
        <w:rPr>
          <w:rFonts w:ascii="Calibri" w:hAnsi="Calibri" w:cs="Calibri"/>
          <w:lang w:val="en-US"/>
        </w:rPr>
        <w:t xml:space="preserve">developing </w:t>
      </w:r>
      <w:r w:rsidR="000940AF" w:rsidRPr="003C77BA">
        <w:rPr>
          <w:rFonts w:ascii="Calibri" w:hAnsi="Calibri" w:cs="Calibri"/>
          <w:lang w:val="en-US"/>
        </w:rPr>
        <w:t>atrial fibrillation</w:t>
      </w:r>
      <w:r w:rsidR="00642FC1" w:rsidRPr="003C77BA">
        <w:rPr>
          <w:rFonts w:ascii="Calibri" w:hAnsi="Calibri" w:cs="Calibri"/>
          <w:lang w:val="en-US"/>
        </w:rPr>
        <w:t xml:space="preserve"> (AF)</w:t>
      </w:r>
      <w:r w:rsidR="000940AF" w:rsidRPr="003C77BA">
        <w:rPr>
          <w:rFonts w:ascii="Calibri" w:hAnsi="Calibri" w:cs="Calibri"/>
          <w:lang w:val="en-US"/>
        </w:rPr>
        <w:t xml:space="preserve">. However, the magnitude of </w:t>
      </w:r>
      <w:r w:rsidR="00642FC1" w:rsidRPr="003C77BA">
        <w:rPr>
          <w:rFonts w:ascii="Calibri" w:hAnsi="Calibri" w:cs="Calibri"/>
          <w:lang w:val="en-US"/>
        </w:rPr>
        <w:t>the</w:t>
      </w:r>
      <w:r w:rsidR="000940AF" w:rsidRPr="003C77BA">
        <w:rPr>
          <w:rFonts w:ascii="Calibri" w:hAnsi="Calibri" w:cs="Calibri"/>
          <w:lang w:val="en-US"/>
        </w:rPr>
        <w:t xml:space="preserve"> risk and whether this risk varies with the severity of MASLD remains uncertain.</w:t>
      </w:r>
    </w:p>
    <w:p w14:paraId="7A63C139" w14:textId="27FA9AA3" w:rsidR="003B0AB0" w:rsidRPr="003C77BA" w:rsidRDefault="00917EF1" w:rsidP="00917EF1">
      <w:pPr>
        <w:spacing w:line="360" w:lineRule="auto"/>
        <w:jc w:val="both"/>
        <w:rPr>
          <w:rFonts w:ascii="Calibri" w:hAnsi="Calibri" w:cs="Calibri"/>
          <w:lang w:val="en-US"/>
        </w:rPr>
      </w:pPr>
      <w:r w:rsidRPr="003C77BA">
        <w:rPr>
          <w:rFonts w:ascii="Calibri" w:hAnsi="Calibri" w:cs="Calibri"/>
          <w:b/>
          <w:bCs/>
          <w:lang w:val="en-US"/>
        </w:rPr>
        <w:t>Methods</w:t>
      </w:r>
      <w:r w:rsidR="009A1A16" w:rsidRPr="003C77BA">
        <w:rPr>
          <w:rFonts w:ascii="Calibri" w:hAnsi="Calibri" w:cs="Calibri"/>
          <w:lang w:val="en-US"/>
        </w:rPr>
        <w:t xml:space="preserve">: </w:t>
      </w:r>
      <w:r w:rsidR="0046522B" w:rsidRPr="003C77BA">
        <w:rPr>
          <w:rFonts w:ascii="Calibri" w:hAnsi="Calibri" w:cs="Calibri"/>
          <w:lang w:val="en-US"/>
        </w:rPr>
        <w:t>In this systematic review and meta-analysis, w</w:t>
      </w:r>
      <w:r w:rsidR="00AD7CD0" w:rsidRPr="003C77BA">
        <w:rPr>
          <w:rFonts w:ascii="Calibri" w:hAnsi="Calibri" w:cs="Calibri"/>
          <w:lang w:val="en-US"/>
        </w:rPr>
        <w:t xml:space="preserve">e searched </w:t>
      </w:r>
      <w:r w:rsidR="00642FC1" w:rsidRPr="003C77BA">
        <w:rPr>
          <w:rFonts w:ascii="Calibri" w:hAnsi="Calibri" w:cs="Calibri"/>
          <w:lang w:val="en-US"/>
        </w:rPr>
        <w:t xml:space="preserve">three </w:t>
      </w:r>
      <w:r w:rsidR="00554372" w:rsidRPr="003C77BA">
        <w:rPr>
          <w:rFonts w:ascii="Calibri" w:hAnsi="Calibri" w:cs="Calibri"/>
          <w:lang w:val="en-US"/>
        </w:rPr>
        <w:t>large electronic</w:t>
      </w:r>
      <w:r w:rsidR="00AD7CD0" w:rsidRPr="003C77BA">
        <w:rPr>
          <w:rFonts w:ascii="Calibri" w:hAnsi="Calibri" w:cs="Calibri"/>
          <w:lang w:val="en-US"/>
        </w:rPr>
        <w:t xml:space="preserve"> databases using predefined keywords to identify </w:t>
      </w:r>
      <w:r w:rsidR="00205D17" w:rsidRPr="003C77BA">
        <w:rPr>
          <w:rFonts w:ascii="Calibri" w:hAnsi="Calibri" w:cs="Calibri"/>
          <w:lang w:val="en-US"/>
        </w:rPr>
        <w:t>cohort</w:t>
      </w:r>
      <w:r w:rsidR="00AD7CD0" w:rsidRPr="003C77BA">
        <w:rPr>
          <w:rFonts w:ascii="Calibri" w:hAnsi="Calibri" w:cs="Calibri"/>
          <w:lang w:val="en-US"/>
        </w:rPr>
        <w:t xml:space="preserve"> studies (published up to September </w:t>
      </w:r>
      <w:r w:rsidR="0046522B" w:rsidRPr="003C77BA">
        <w:rPr>
          <w:rFonts w:ascii="Calibri" w:hAnsi="Calibri" w:cs="Calibri"/>
          <w:lang w:val="en-US"/>
        </w:rPr>
        <w:t xml:space="preserve">30, </w:t>
      </w:r>
      <w:r w:rsidR="00AD7CD0" w:rsidRPr="003C77BA">
        <w:rPr>
          <w:rFonts w:ascii="Calibri" w:hAnsi="Calibri" w:cs="Calibri"/>
          <w:lang w:val="en-US"/>
        </w:rPr>
        <w:t xml:space="preserve">2024) in which MASLD was diagnosed by </w:t>
      </w:r>
      <w:r w:rsidR="00701E97" w:rsidRPr="003C77BA">
        <w:rPr>
          <w:rFonts w:ascii="Calibri" w:hAnsi="Calibri" w:cs="Calibri"/>
          <w:lang w:val="en-US"/>
        </w:rPr>
        <w:t xml:space="preserve">liver </w:t>
      </w:r>
      <w:r w:rsidR="00AD7CD0" w:rsidRPr="003C77BA">
        <w:rPr>
          <w:rFonts w:ascii="Calibri" w:hAnsi="Calibri" w:cs="Calibri"/>
          <w:lang w:val="en-US"/>
        </w:rPr>
        <w:t>biopsy, imaging</w:t>
      </w:r>
      <w:r w:rsidR="00645B81" w:rsidRPr="003C77BA">
        <w:rPr>
          <w:rFonts w:ascii="Calibri" w:hAnsi="Calibri" w:cs="Calibri"/>
          <w:lang w:val="en-US"/>
        </w:rPr>
        <w:t xml:space="preserve"> methods</w:t>
      </w:r>
      <w:r w:rsidR="00913E50" w:rsidRPr="003C77BA">
        <w:rPr>
          <w:rFonts w:ascii="Calibri" w:hAnsi="Calibri" w:cs="Calibri"/>
          <w:lang w:val="en-US"/>
        </w:rPr>
        <w:t xml:space="preserve">, </w:t>
      </w:r>
      <w:r w:rsidR="008272BD" w:rsidRPr="003C77BA">
        <w:rPr>
          <w:rFonts w:ascii="Calibri" w:hAnsi="Calibri" w:cs="Calibri"/>
          <w:lang w:val="en-US"/>
        </w:rPr>
        <w:t xml:space="preserve">International Classification of Diseases </w:t>
      </w:r>
      <w:r w:rsidR="009B6224" w:rsidRPr="003C77BA">
        <w:rPr>
          <w:rFonts w:ascii="Calibri" w:hAnsi="Calibri" w:cs="Calibri"/>
          <w:lang w:val="en-US"/>
        </w:rPr>
        <w:t xml:space="preserve">(ICD) </w:t>
      </w:r>
      <w:r w:rsidR="00913E50" w:rsidRPr="003C77BA">
        <w:rPr>
          <w:rFonts w:ascii="Calibri" w:hAnsi="Calibri" w:cs="Calibri"/>
          <w:lang w:val="en-US"/>
        </w:rPr>
        <w:t>codes</w:t>
      </w:r>
      <w:r w:rsidR="000573EC" w:rsidRPr="003C77BA">
        <w:rPr>
          <w:rFonts w:ascii="Calibri" w:hAnsi="Calibri" w:cs="Calibri"/>
          <w:lang w:val="en-US"/>
        </w:rPr>
        <w:t>,</w:t>
      </w:r>
      <w:r w:rsidR="00AD7CD0" w:rsidRPr="003C77BA">
        <w:rPr>
          <w:rFonts w:ascii="Calibri" w:hAnsi="Calibri" w:cs="Calibri"/>
          <w:lang w:val="en-US"/>
        </w:rPr>
        <w:t xml:space="preserve"> or </w:t>
      </w:r>
      <w:r w:rsidR="004B6B22" w:rsidRPr="003C77BA">
        <w:rPr>
          <w:rFonts w:ascii="Calibri" w:hAnsi="Calibri" w:cs="Calibri"/>
          <w:lang w:val="en-US"/>
        </w:rPr>
        <w:t>blood-based scores</w:t>
      </w:r>
      <w:r w:rsidR="000940AF" w:rsidRPr="003C77BA">
        <w:rPr>
          <w:rFonts w:ascii="Calibri" w:hAnsi="Calibri" w:cs="Calibri"/>
          <w:lang w:val="en-US"/>
        </w:rPr>
        <w:t xml:space="preserve">. The </w:t>
      </w:r>
      <w:r w:rsidR="002A1CA8" w:rsidRPr="003C77BA">
        <w:rPr>
          <w:rFonts w:ascii="Calibri" w:hAnsi="Calibri" w:cs="Calibri"/>
          <w:lang w:val="en-US"/>
        </w:rPr>
        <w:t>primary outcome</w:t>
      </w:r>
      <w:r w:rsidR="000940AF" w:rsidRPr="003C77BA">
        <w:rPr>
          <w:rFonts w:ascii="Calibri" w:hAnsi="Calibri" w:cs="Calibri"/>
          <w:lang w:val="en-US"/>
        </w:rPr>
        <w:t xml:space="preserve"> </w:t>
      </w:r>
      <w:r w:rsidR="002A1CA8" w:rsidRPr="003C77BA">
        <w:rPr>
          <w:rFonts w:ascii="Calibri" w:hAnsi="Calibri" w:cs="Calibri"/>
          <w:lang w:val="en-US"/>
        </w:rPr>
        <w:t>was the occurrence of</w:t>
      </w:r>
      <w:r w:rsidR="000940AF" w:rsidRPr="003C77BA">
        <w:rPr>
          <w:rFonts w:ascii="Calibri" w:hAnsi="Calibri" w:cs="Calibri"/>
          <w:lang w:val="en-US"/>
        </w:rPr>
        <w:t xml:space="preserve"> </w:t>
      </w:r>
      <w:r w:rsidR="00AD7CD0" w:rsidRPr="003C77BA">
        <w:rPr>
          <w:rFonts w:ascii="Calibri" w:hAnsi="Calibri" w:cs="Calibri"/>
          <w:lang w:val="en-US"/>
        </w:rPr>
        <w:t xml:space="preserve">AF </w:t>
      </w:r>
      <w:r w:rsidR="00642FC1" w:rsidRPr="003C77BA">
        <w:rPr>
          <w:rFonts w:ascii="Calibri" w:hAnsi="Calibri" w:cs="Calibri"/>
          <w:lang w:val="en-US"/>
        </w:rPr>
        <w:t>based</w:t>
      </w:r>
      <w:r w:rsidR="00AD7CD0" w:rsidRPr="003C77BA">
        <w:rPr>
          <w:rFonts w:ascii="Calibri" w:hAnsi="Calibri" w:cs="Calibri"/>
          <w:lang w:val="en-US"/>
        </w:rPr>
        <w:t xml:space="preserve"> </w:t>
      </w:r>
      <w:r w:rsidR="00642FC1" w:rsidRPr="003C77BA">
        <w:rPr>
          <w:rFonts w:ascii="Calibri" w:hAnsi="Calibri" w:cs="Calibri"/>
          <w:lang w:val="en-US"/>
        </w:rPr>
        <w:t>on</w:t>
      </w:r>
      <w:r w:rsidR="00AD7CD0" w:rsidRPr="003C77BA">
        <w:rPr>
          <w:rFonts w:ascii="Calibri" w:hAnsi="Calibri" w:cs="Calibri"/>
          <w:lang w:val="en-US"/>
        </w:rPr>
        <w:t xml:space="preserve"> </w:t>
      </w:r>
      <w:r w:rsidR="009B6224" w:rsidRPr="003C77BA">
        <w:rPr>
          <w:rFonts w:ascii="Calibri" w:hAnsi="Calibri" w:cs="Calibri"/>
          <w:lang w:val="en-US"/>
        </w:rPr>
        <w:t xml:space="preserve">ICD codes, </w:t>
      </w:r>
      <w:r w:rsidR="00AD7CD0" w:rsidRPr="003C77BA">
        <w:rPr>
          <w:rFonts w:ascii="Calibri" w:hAnsi="Calibri" w:cs="Calibri"/>
          <w:lang w:val="en-US"/>
        </w:rPr>
        <w:t xml:space="preserve">medical </w:t>
      </w:r>
      <w:r w:rsidR="007E545D" w:rsidRPr="003C77BA">
        <w:rPr>
          <w:rFonts w:ascii="Calibri" w:hAnsi="Calibri" w:cs="Calibri"/>
          <w:lang w:val="en-US"/>
        </w:rPr>
        <w:t>records</w:t>
      </w:r>
      <w:r w:rsidR="000573EC" w:rsidRPr="003C77BA">
        <w:rPr>
          <w:rFonts w:ascii="Calibri" w:hAnsi="Calibri" w:cs="Calibri"/>
          <w:lang w:val="en-US"/>
        </w:rPr>
        <w:t>,</w:t>
      </w:r>
      <w:r w:rsidR="00AD7CD0" w:rsidRPr="003C77BA">
        <w:rPr>
          <w:rFonts w:ascii="Calibri" w:hAnsi="Calibri" w:cs="Calibri"/>
          <w:lang w:val="en-US"/>
        </w:rPr>
        <w:t xml:space="preserve"> </w:t>
      </w:r>
      <w:r w:rsidR="009B6224" w:rsidRPr="003C77BA">
        <w:rPr>
          <w:rFonts w:ascii="Calibri" w:hAnsi="Calibri" w:cs="Calibri"/>
          <w:lang w:val="en-US"/>
        </w:rPr>
        <w:t>or</w:t>
      </w:r>
      <w:r w:rsidR="00AD7CD0" w:rsidRPr="003C77BA">
        <w:rPr>
          <w:rFonts w:ascii="Calibri" w:hAnsi="Calibri" w:cs="Calibri"/>
          <w:lang w:val="en-US"/>
        </w:rPr>
        <w:t xml:space="preserve"> electrocardiograms. Meta-analysis was performed using random-effects model</w:t>
      </w:r>
      <w:r w:rsidR="00642FC1" w:rsidRPr="003C77BA">
        <w:rPr>
          <w:rFonts w:ascii="Calibri" w:hAnsi="Calibri" w:cs="Calibri"/>
          <w:lang w:val="en-US"/>
        </w:rPr>
        <w:t>l</w:t>
      </w:r>
      <w:r w:rsidR="00AD7CD0" w:rsidRPr="003C77BA">
        <w:rPr>
          <w:rFonts w:ascii="Calibri" w:hAnsi="Calibri" w:cs="Calibri"/>
          <w:lang w:val="en-US"/>
        </w:rPr>
        <w:t>ing.</w:t>
      </w:r>
    </w:p>
    <w:p w14:paraId="25A456A6" w14:textId="0BAE6FC9" w:rsidR="009A1A16" w:rsidRPr="003C77BA" w:rsidRDefault="00B03964" w:rsidP="00DD3186">
      <w:pPr>
        <w:spacing w:line="360" w:lineRule="auto"/>
        <w:jc w:val="both"/>
        <w:rPr>
          <w:rFonts w:ascii="Calibri" w:hAnsi="Calibri" w:cs="Calibri"/>
          <w:lang w:val="en-US"/>
        </w:rPr>
      </w:pPr>
      <w:r w:rsidRPr="003C77BA">
        <w:rPr>
          <w:rFonts w:ascii="Calibri" w:hAnsi="Calibri" w:cs="Calibri"/>
          <w:b/>
          <w:bCs/>
          <w:lang w:val="en-US"/>
        </w:rPr>
        <w:t>Results</w:t>
      </w:r>
      <w:r w:rsidR="004014D9" w:rsidRPr="003C77BA">
        <w:rPr>
          <w:rFonts w:ascii="Calibri" w:hAnsi="Calibri" w:cs="Calibri"/>
          <w:lang w:val="en-US"/>
        </w:rPr>
        <w:t xml:space="preserve">: </w:t>
      </w:r>
      <w:r w:rsidR="00554372" w:rsidRPr="003C77BA">
        <w:rPr>
          <w:rFonts w:ascii="Calibri" w:hAnsi="Calibri" w:cs="Calibri"/>
          <w:lang w:val="en-US"/>
        </w:rPr>
        <w:t xml:space="preserve">We identified 16 </w:t>
      </w:r>
      <w:r w:rsidR="00C47225" w:rsidRPr="003C77BA">
        <w:rPr>
          <w:rFonts w:ascii="Calibri" w:hAnsi="Calibri" w:cs="Calibri"/>
          <w:lang w:val="en-US"/>
        </w:rPr>
        <w:t xml:space="preserve">retrospective </w:t>
      </w:r>
      <w:r w:rsidR="00554372" w:rsidRPr="003C77BA">
        <w:rPr>
          <w:rFonts w:ascii="Calibri" w:hAnsi="Calibri" w:cs="Calibri"/>
          <w:lang w:val="en-US"/>
        </w:rPr>
        <w:t xml:space="preserve">cohort studies with aggregate data on </w:t>
      </w:r>
      <w:r w:rsidR="00554372" w:rsidRPr="003C77BA">
        <w:rPr>
          <w:rFonts w:ascii="Calibri" w:hAnsi="Calibri" w:cs="Calibri"/>
          <w:lang w:val="en-US"/>
        </w:rPr>
        <w:sym w:font="Symbol" w:char="F07E"/>
      </w:r>
      <w:r w:rsidR="00554372" w:rsidRPr="003C77BA">
        <w:rPr>
          <w:rFonts w:ascii="Calibri" w:hAnsi="Calibri" w:cs="Calibri"/>
          <w:lang w:val="en-US"/>
        </w:rPr>
        <w:t xml:space="preserve">19.5 million individuals followed for a median of 7.2 years. </w:t>
      </w:r>
      <w:r w:rsidR="00281F05" w:rsidRPr="003C77BA">
        <w:rPr>
          <w:rFonts w:ascii="Calibri" w:hAnsi="Calibri" w:cs="Calibri"/>
          <w:lang w:val="en-US"/>
        </w:rPr>
        <w:t>MASLD</w:t>
      </w:r>
      <w:r w:rsidR="004014D9" w:rsidRPr="003C77BA">
        <w:rPr>
          <w:rFonts w:ascii="Calibri" w:hAnsi="Calibri" w:cs="Calibri"/>
          <w:lang w:val="en-US"/>
        </w:rPr>
        <w:t xml:space="preserve"> was </w:t>
      </w:r>
      <w:r w:rsidR="00C47225" w:rsidRPr="003C77BA">
        <w:rPr>
          <w:rFonts w:ascii="Calibri" w:hAnsi="Calibri" w:cs="Calibri"/>
          <w:lang w:val="en-US"/>
        </w:rPr>
        <w:t xml:space="preserve">significantly </w:t>
      </w:r>
      <w:r w:rsidR="004014D9" w:rsidRPr="003C77BA">
        <w:rPr>
          <w:rFonts w:ascii="Calibri" w:hAnsi="Calibri" w:cs="Calibri"/>
          <w:lang w:val="en-US"/>
        </w:rPr>
        <w:t xml:space="preserve">associated with an increased risk of </w:t>
      </w:r>
      <w:r w:rsidR="000940AF" w:rsidRPr="003C77BA">
        <w:rPr>
          <w:rFonts w:ascii="Calibri" w:hAnsi="Calibri" w:cs="Calibri"/>
          <w:lang w:val="en-US"/>
        </w:rPr>
        <w:t>incident</w:t>
      </w:r>
      <w:r w:rsidR="004014D9" w:rsidRPr="003C77BA">
        <w:rPr>
          <w:rFonts w:ascii="Calibri" w:hAnsi="Calibri" w:cs="Calibri"/>
          <w:lang w:val="en-US"/>
        </w:rPr>
        <w:t xml:space="preserve"> AF (random-effects </w:t>
      </w:r>
      <w:r w:rsidR="00533F63" w:rsidRPr="003C77BA">
        <w:rPr>
          <w:rFonts w:ascii="Calibri" w:hAnsi="Calibri" w:cs="Calibri"/>
          <w:lang w:val="en-US"/>
        </w:rPr>
        <w:t>hazard</w:t>
      </w:r>
      <w:r w:rsidR="004014D9" w:rsidRPr="003C77BA">
        <w:rPr>
          <w:rFonts w:ascii="Calibri" w:hAnsi="Calibri" w:cs="Calibri"/>
          <w:lang w:val="en-US"/>
        </w:rPr>
        <w:t xml:space="preserve"> ratio </w:t>
      </w:r>
      <w:r w:rsidR="005109C1" w:rsidRPr="003C77BA">
        <w:rPr>
          <w:rFonts w:ascii="Calibri" w:hAnsi="Calibri" w:cs="Calibri"/>
          <w:lang w:val="en-US"/>
        </w:rPr>
        <w:t>1.20</w:t>
      </w:r>
      <w:r w:rsidR="004014D9" w:rsidRPr="003C77BA">
        <w:rPr>
          <w:rFonts w:ascii="Calibri" w:hAnsi="Calibri" w:cs="Calibri"/>
          <w:lang w:val="en-US"/>
        </w:rPr>
        <w:t>, 95%CI 1.</w:t>
      </w:r>
      <w:r w:rsidR="005109C1" w:rsidRPr="003C77BA">
        <w:rPr>
          <w:rFonts w:ascii="Calibri" w:hAnsi="Calibri" w:cs="Calibri"/>
          <w:lang w:val="en-US"/>
        </w:rPr>
        <w:t>10</w:t>
      </w:r>
      <w:r w:rsidR="004014D9" w:rsidRPr="003C77BA">
        <w:rPr>
          <w:rFonts w:ascii="Calibri" w:hAnsi="Calibri" w:cs="Calibri"/>
          <w:lang w:val="en-US"/>
        </w:rPr>
        <w:t>-</w:t>
      </w:r>
      <w:r w:rsidR="005109C1" w:rsidRPr="003C77BA">
        <w:rPr>
          <w:rFonts w:ascii="Calibri" w:hAnsi="Calibri" w:cs="Calibri"/>
          <w:lang w:val="en-US"/>
        </w:rPr>
        <w:t>1</w:t>
      </w:r>
      <w:r w:rsidR="004014D9" w:rsidRPr="003C77BA">
        <w:rPr>
          <w:rFonts w:ascii="Calibri" w:hAnsi="Calibri" w:cs="Calibri"/>
          <w:lang w:val="en-US"/>
        </w:rPr>
        <w:t>.</w:t>
      </w:r>
      <w:r w:rsidR="005109C1" w:rsidRPr="003C77BA">
        <w:rPr>
          <w:rFonts w:ascii="Calibri" w:hAnsi="Calibri" w:cs="Calibri"/>
          <w:lang w:val="en-US"/>
        </w:rPr>
        <w:t>32</w:t>
      </w:r>
      <w:r w:rsidR="004014D9" w:rsidRPr="003C77BA">
        <w:rPr>
          <w:rFonts w:ascii="Calibri" w:hAnsi="Calibri" w:cs="Calibri"/>
          <w:lang w:val="en-US"/>
        </w:rPr>
        <w:t xml:space="preserve">; </w:t>
      </w:r>
      <w:r w:rsidR="004014D9" w:rsidRPr="003C77BA">
        <w:rPr>
          <w:rFonts w:ascii="Calibri" w:hAnsi="Calibri" w:cs="Calibri"/>
          <w:i/>
          <w:iCs/>
          <w:lang w:val="en-US"/>
        </w:rPr>
        <w:t>I</w:t>
      </w:r>
      <w:r w:rsidR="004014D9" w:rsidRPr="003C77BA">
        <w:rPr>
          <w:rFonts w:ascii="Calibri" w:hAnsi="Calibri" w:cs="Calibri"/>
          <w:i/>
          <w:iCs/>
          <w:vertAlign w:val="superscript"/>
          <w:lang w:val="en-US"/>
        </w:rPr>
        <w:t>2</w:t>
      </w:r>
      <w:r w:rsidR="004014D9" w:rsidRPr="003C77BA">
        <w:rPr>
          <w:rFonts w:ascii="Calibri" w:hAnsi="Calibri" w:cs="Calibri"/>
          <w:lang w:val="en-US"/>
        </w:rPr>
        <w:t>=</w:t>
      </w:r>
      <w:r w:rsidR="005109C1" w:rsidRPr="003C77BA">
        <w:rPr>
          <w:rFonts w:ascii="Calibri" w:hAnsi="Calibri" w:cs="Calibri"/>
          <w:lang w:val="en-US"/>
        </w:rPr>
        <w:t>92</w:t>
      </w:r>
      <w:r w:rsidR="004014D9" w:rsidRPr="003C77BA">
        <w:rPr>
          <w:rFonts w:ascii="Calibri" w:hAnsi="Calibri" w:cs="Calibri"/>
          <w:lang w:val="en-US"/>
        </w:rPr>
        <w:t>%)</w:t>
      </w:r>
      <w:r w:rsidR="005109C1" w:rsidRPr="003C77BA">
        <w:rPr>
          <w:rFonts w:ascii="Calibri" w:hAnsi="Calibri" w:cs="Calibri"/>
          <w:lang w:val="en-US"/>
        </w:rPr>
        <w:t xml:space="preserve">. </w:t>
      </w:r>
      <w:r w:rsidR="00C40EBC" w:rsidRPr="003C77BA">
        <w:rPr>
          <w:rFonts w:ascii="Calibri" w:hAnsi="Calibri" w:cs="Calibri"/>
          <w:lang w:val="en-US"/>
        </w:rPr>
        <w:t>Th</w:t>
      </w:r>
      <w:r w:rsidR="00642FC1" w:rsidRPr="003C77BA">
        <w:rPr>
          <w:rFonts w:ascii="Calibri" w:hAnsi="Calibri" w:cs="Calibri"/>
          <w:lang w:val="en-US"/>
        </w:rPr>
        <w:t>is</w:t>
      </w:r>
      <w:r w:rsidR="00C40EBC" w:rsidRPr="003C77BA">
        <w:rPr>
          <w:rFonts w:ascii="Calibri" w:hAnsi="Calibri" w:cs="Calibri"/>
          <w:lang w:val="en-US"/>
        </w:rPr>
        <w:t xml:space="preserve"> </w:t>
      </w:r>
      <w:r w:rsidR="00642FC1" w:rsidRPr="003C77BA">
        <w:rPr>
          <w:rFonts w:ascii="Calibri" w:hAnsi="Calibri" w:cs="Calibri"/>
          <w:lang w:val="en-US"/>
        </w:rPr>
        <w:t xml:space="preserve">risk did not appear </w:t>
      </w:r>
      <w:r w:rsidR="001C164B" w:rsidRPr="003C77BA">
        <w:rPr>
          <w:rFonts w:ascii="Calibri" w:hAnsi="Calibri" w:cs="Calibri"/>
          <w:lang w:val="en-US"/>
        </w:rPr>
        <w:t xml:space="preserve">to </w:t>
      </w:r>
      <w:r w:rsidR="004064D8" w:rsidRPr="003C77BA">
        <w:rPr>
          <w:rFonts w:ascii="Calibri" w:hAnsi="Calibri" w:cs="Calibri"/>
          <w:lang w:val="en-US"/>
        </w:rPr>
        <w:t xml:space="preserve">further </w:t>
      </w:r>
      <w:r w:rsidR="00645B81" w:rsidRPr="003C77BA">
        <w:rPr>
          <w:rFonts w:ascii="Calibri" w:hAnsi="Calibri" w:cs="Calibri"/>
          <w:lang w:val="en-US"/>
        </w:rPr>
        <w:t xml:space="preserve">increase </w:t>
      </w:r>
      <w:r w:rsidR="001C164B" w:rsidRPr="003C77BA">
        <w:rPr>
          <w:rFonts w:ascii="Calibri" w:hAnsi="Calibri" w:cs="Calibri"/>
          <w:lang w:val="en-US"/>
        </w:rPr>
        <w:t xml:space="preserve">with the severity of liver fibrosis </w:t>
      </w:r>
      <w:r w:rsidR="00C40EBC" w:rsidRPr="003C77BA">
        <w:rPr>
          <w:rFonts w:ascii="Calibri" w:hAnsi="Calibri" w:cs="Calibri"/>
          <w:lang w:val="en-US"/>
        </w:rPr>
        <w:t>(</w:t>
      </w:r>
      <w:r w:rsidR="000940AF" w:rsidRPr="003C77BA">
        <w:rPr>
          <w:rFonts w:ascii="Calibri" w:hAnsi="Calibri" w:cs="Calibri"/>
          <w:lang w:val="en-US"/>
        </w:rPr>
        <w:t xml:space="preserve">n=3 studies; </w:t>
      </w:r>
      <w:r w:rsidR="00C40EBC" w:rsidRPr="003C77BA">
        <w:rPr>
          <w:rFonts w:ascii="Calibri" w:hAnsi="Calibri" w:cs="Calibri"/>
          <w:lang w:val="en-US"/>
        </w:rPr>
        <w:t xml:space="preserve">random-effects </w:t>
      </w:r>
      <w:r w:rsidR="00533F63" w:rsidRPr="003C77BA">
        <w:rPr>
          <w:rFonts w:ascii="Calibri" w:hAnsi="Calibri" w:cs="Calibri"/>
          <w:lang w:val="en-US"/>
        </w:rPr>
        <w:t>hazard</w:t>
      </w:r>
      <w:r w:rsidR="00C40EBC" w:rsidRPr="003C77BA">
        <w:rPr>
          <w:rFonts w:ascii="Calibri" w:hAnsi="Calibri" w:cs="Calibri"/>
          <w:lang w:val="en-US"/>
        </w:rPr>
        <w:t xml:space="preserve"> ratio 1.22, 95%CI 1.18-1.26; </w:t>
      </w:r>
      <w:r w:rsidR="00C40EBC" w:rsidRPr="003C77BA">
        <w:rPr>
          <w:rFonts w:ascii="Calibri" w:hAnsi="Calibri" w:cs="Calibri"/>
          <w:i/>
          <w:iCs/>
          <w:lang w:val="en-US"/>
        </w:rPr>
        <w:t>I</w:t>
      </w:r>
      <w:r w:rsidR="00C40EBC" w:rsidRPr="003C77BA">
        <w:rPr>
          <w:rFonts w:ascii="Calibri" w:hAnsi="Calibri" w:cs="Calibri"/>
          <w:i/>
          <w:iCs/>
          <w:vertAlign w:val="superscript"/>
          <w:lang w:val="en-US"/>
        </w:rPr>
        <w:t>2</w:t>
      </w:r>
      <w:r w:rsidR="00C40EBC" w:rsidRPr="003C77BA">
        <w:rPr>
          <w:rFonts w:ascii="Calibri" w:hAnsi="Calibri" w:cs="Calibri"/>
          <w:lang w:val="en-US"/>
        </w:rPr>
        <w:t xml:space="preserve">=10%). </w:t>
      </w:r>
      <w:r w:rsidR="00642FC1" w:rsidRPr="003C77BA">
        <w:rPr>
          <w:rFonts w:ascii="Calibri" w:hAnsi="Calibri" w:cs="Calibri"/>
          <w:lang w:val="en-US"/>
        </w:rPr>
        <w:t>The</w:t>
      </w:r>
      <w:r w:rsidR="00205D17" w:rsidRPr="003C77BA">
        <w:rPr>
          <w:rFonts w:ascii="Calibri" w:hAnsi="Calibri" w:cs="Calibri"/>
          <w:lang w:val="en-US"/>
        </w:rPr>
        <w:t xml:space="preserve"> risk </w:t>
      </w:r>
      <w:r w:rsidR="00642FC1" w:rsidRPr="003C77BA">
        <w:rPr>
          <w:rFonts w:ascii="Calibri" w:hAnsi="Calibri" w:cs="Calibri"/>
          <w:lang w:val="en-US"/>
        </w:rPr>
        <w:t xml:space="preserve">of AF remained significant </w:t>
      </w:r>
      <w:r w:rsidR="00C47225" w:rsidRPr="003C77BA">
        <w:rPr>
          <w:rFonts w:ascii="Calibri" w:hAnsi="Calibri" w:cs="Calibri"/>
          <w:lang w:val="en-US"/>
        </w:rPr>
        <w:t xml:space="preserve">even </w:t>
      </w:r>
      <w:r w:rsidR="00642FC1" w:rsidRPr="003C77BA">
        <w:rPr>
          <w:rFonts w:ascii="Calibri" w:hAnsi="Calibri" w:cs="Calibri"/>
          <w:lang w:val="en-US"/>
        </w:rPr>
        <w:t xml:space="preserve">after adjusting for </w:t>
      </w:r>
      <w:r w:rsidR="00205D17" w:rsidRPr="003C77BA">
        <w:rPr>
          <w:rFonts w:ascii="Calibri" w:hAnsi="Calibri" w:cs="Calibri"/>
          <w:lang w:val="en-US"/>
        </w:rPr>
        <w:t xml:space="preserve">age, sex, </w:t>
      </w:r>
      <w:r w:rsidR="00446DE5" w:rsidRPr="003C77BA">
        <w:rPr>
          <w:rFonts w:ascii="Calibri" w:hAnsi="Calibri" w:cs="Calibri"/>
          <w:lang w:val="en-US"/>
        </w:rPr>
        <w:t>body mass index</w:t>
      </w:r>
      <w:r w:rsidR="00205D17" w:rsidRPr="003C77BA">
        <w:rPr>
          <w:rFonts w:ascii="Calibri" w:hAnsi="Calibri" w:cs="Calibri"/>
          <w:lang w:val="en-US"/>
        </w:rPr>
        <w:t xml:space="preserve">, </w:t>
      </w:r>
      <w:r w:rsidR="00642FC1" w:rsidRPr="003C77BA">
        <w:rPr>
          <w:rFonts w:ascii="Calibri" w:hAnsi="Calibri" w:cs="Calibri"/>
          <w:lang w:val="en-US"/>
        </w:rPr>
        <w:t xml:space="preserve">hypertension, </w:t>
      </w:r>
      <w:r w:rsidR="00C47225" w:rsidRPr="003C77BA">
        <w:rPr>
          <w:rFonts w:ascii="Calibri" w:hAnsi="Calibri" w:cs="Calibri"/>
          <w:lang w:val="en-US"/>
        </w:rPr>
        <w:t xml:space="preserve">type 2 </w:t>
      </w:r>
      <w:r w:rsidR="00205D17" w:rsidRPr="003C77BA">
        <w:rPr>
          <w:rFonts w:ascii="Calibri" w:hAnsi="Calibri" w:cs="Calibri"/>
          <w:lang w:val="en-US"/>
        </w:rPr>
        <w:t>diabetes</w:t>
      </w:r>
      <w:r w:rsidR="00645B81" w:rsidRPr="003C77BA">
        <w:rPr>
          <w:rFonts w:ascii="Calibri" w:hAnsi="Calibri" w:cs="Calibri"/>
          <w:lang w:val="en-US"/>
        </w:rPr>
        <w:t>,</w:t>
      </w:r>
      <w:r w:rsidR="00205D17" w:rsidRPr="003C77BA">
        <w:rPr>
          <w:rFonts w:ascii="Calibri" w:hAnsi="Calibri" w:cs="Calibri"/>
          <w:lang w:val="en-US"/>
        </w:rPr>
        <w:t xml:space="preserve"> or other cardiometabolic risk factors. </w:t>
      </w:r>
      <w:r w:rsidR="00554372" w:rsidRPr="003C77BA">
        <w:rPr>
          <w:rFonts w:ascii="Calibri" w:hAnsi="Calibri" w:cs="Calibri"/>
          <w:lang w:val="en-US"/>
        </w:rPr>
        <w:t xml:space="preserve">Sensitivity analyses did not modify these findings. </w:t>
      </w:r>
      <w:r w:rsidR="00F806B4" w:rsidRPr="003C77BA">
        <w:rPr>
          <w:rFonts w:ascii="Calibri" w:hAnsi="Calibri" w:cs="Calibri"/>
          <w:lang w:val="en-US"/>
        </w:rPr>
        <w:t>The funnel</w:t>
      </w:r>
      <w:r w:rsidR="005109C1" w:rsidRPr="003C77BA">
        <w:rPr>
          <w:rFonts w:ascii="Calibri" w:hAnsi="Calibri" w:cs="Calibri"/>
          <w:lang w:val="en-US"/>
        </w:rPr>
        <w:t xml:space="preserve"> plot </w:t>
      </w:r>
      <w:r w:rsidR="00446DE5" w:rsidRPr="003C77BA">
        <w:rPr>
          <w:rFonts w:ascii="Calibri" w:hAnsi="Calibri" w:cs="Calibri"/>
          <w:lang w:val="en-US"/>
        </w:rPr>
        <w:t>and Egger</w:t>
      </w:r>
      <w:r w:rsidR="00364C5A" w:rsidRPr="003C77BA">
        <w:rPr>
          <w:rFonts w:ascii="Calibri" w:hAnsi="Calibri" w:cs="Calibri"/>
          <w:lang w:val="en-US"/>
        </w:rPr>
        <w:t>’</w:t>
      </w:r>
      <w:r w:rsidR="00446DE5" w:rsidRPr="003C77BA">
        <w:rPr>
          <w:rFonts w:ascii="Calibri" w:hAnsi="Calibri" w:cs="Calibri"/>
          <w:lang w:val="en-US"/>
        </w:rPr>
        <w:t xml:space="preserve">s test </w:t>
      </w:r>
      <w:r w:rsidR="00422F8C" w:rsidRPr="003C77BA">
        <w:rPr>
          <w:rFonts w:ascii="Calibri" w:hAnsi="Calibri" w:cs="Calibri"/>
          <w:lang w:val="en-US"/>
        </w:rPr>
        <w:t>showed no</w:t>
      </w:r>
      <w:r w:rsidR="00554372" w:rsidRPr="003C77BA">
        <w:rPr>
          <w:rFonts w:ascii="Calibri" w:hAnsi="Calibri" w:cs="Calibri"/>
          <w:lang w:val="en-US"/>
        </w:rPr>
        <w:t xml:space="preserve"> </w:t>
      </w:r>
      <w:r w:rsidR="005109C1" w:rsidRPr="003C77BA">
        <w:rPr>
          <w:rFonts w:ascii="Calibri" w:hAnsi="Calibri" w:cs="Calibri"/>
          <w:lang w:val="en-US"/>
        </w:rPr>
        <w:t>significant publication bias.</w:t>
      </w:r>
    </w:p>
    <w:p w14:paraId="3F0A534F" w14:textId="5287D1A9" w:rsidR="005109C1" w:rsidRPr="003C77BA" w:rsidRDefault="001409B7" w:rsidP="00DD3186">
      <w:pPr>
        <w:spacing w:line="360" w:lineRule="auto"/>
        <w:jc w:val="both"/>
        <w:rPr>
          <w:rFonts w:ascii="Calibri" w:hAnsi="Calibri" w:cs="Calibri"/>
          <w:lang w:val="en-US"/>
        </w:rPr>
      </w:pPr>
      <w:r w:rsidRPr="003C77BA">
        <w:rPr>
          <w:rFonts w:ascii="Calibri" w:hAnsi="Calibri" w:cs="Calibri"/>
          <w:b/>
          <w:bCs/>
          <w:lang w:val="en-US"/>
        </w:rPr>
        <w:t>Conclusions</w:t>
      </w:r>
      <w:r w:rsidR="005109C1" w:rsidRPr="003C77BA">
        <w:rPr>
          <w:rFonts w:ascii="Calibri" w:hAnsi="Calibri" w:cs="Calibri"/>
          <w:lang w:val="en-US"/>
        </w:rPr>
        <w:t xml:space="preserve">: </w:t>
      </w:r>
      <w:r w:rsidR="000940AF" w:rsidRPr="003C77BA">
        <w:rPr>
          <w:rFonts w:ascii="Calibri" w:hAnsi="Calibri" w:cs="Calibri"/>
          <w:lang w:val="en-US"/>
        </w:rPr>
        <w:t>This</w:t>
      </w:r>
      <w:r w:rsidR="00E8163E" w:rsidRPr="003C77BA">
        <w:rPr>
          <w:rFonts w:ascii="Calibri" w:hAnsi="Calibri" w:cs="Calibri"/>
          <w:lang w:val="en-US"/>
        </w:rPr>
        <w:t xml:space="preserve"> </w:t>
      </w:r>
      <w:r w:rsidR="007F1554" w:rsidRPr="003C77BA">
        <w:rPr>
          <w:rFonts w:ascii="Calibri" w:hAnsi="Calibri" w:cs="Calibri"/>
          <w:lang w:val="en-US"/>
        </w:rPr>
        <w:t xml:space="preserve">updated </w:t>
      </w:r>
      <w:r w:rsidR="000940AF" w:rsidRPr="003C77BA">
        <w:rPr>
          <w:rFonts w:ascii="Calibri" w:hAnsi="Calibri" w:cs="Calibri"/>
          <w:lang w:val="en-US"/>
        </w:rPr>
        <w:t xml:space="preserve">and comprehensive </w:t>
      </w:r>
      <w:r w:rsidR="007F1554" w:rsidRPr="003C77BA">
        <w:rPr>
          <w:rFonts w:ascii="Calibri" w:hAnsi="Calibri" w:cs="Calibri"/>
          <w:lang w:val="en-US"/>
        </w:rPr>
        <w:t xml:space="preserve">meta-analysis </w:t>
      </w:r>
      <w:r w:rsidR="000940AF" w:rsidRPr="003C77BA">
        <w:rPr>
          <w:rFonts w:ascii="Calibri" w:hAnsi="Calibri" w:cs="Calibri"/>
          <w:lang w:val="en-US"/>
        </w:rPr>
        <w:t>provides evidence</w:t>
      </w:r>
      <w:r w:rsidR="007F1554" w:rsidRPr="003C77BA">
        <w:rPr>
          <w:rFonts w:ascii="Calibri" w:hAnsi="Calibri" w:cs="Calibri"/>
          <w:lang w:val="en-US"/>
        </w:rPr>
        <w:t xml:space="preserve"> that MASLD </w:t>
      </w:r>
      <w:r w:rsidR="00A42569" w:rsidRPr="003C77BA">
        <w:rPr>
          <w:rFonts w:ascii="Calibri" w:hAnsi="Calibri" w:cs="Calibri"/>
          <w:lang w:val="en-US"/>
        </w:rPr>
        <w:t>is</w:t>
      </w:r>
      <w:r w:rsidR="007F1554" w:rsidRPr="003C77BA">
        <w:rPr>
          <w:rFonts w:ascii="Calibri" w:hAnsi="Calibri" w:cs="Calibri"/>
          <w:lang w:val="en-US"/>
        </w:rPr>
        <w:t xml:space="preserve"> </w:t>
      </w:r>
      <w:r w:rsidR="00917EF1" w:rsidRPr="003C77BA">
        <w:rPr>
          <w:rFonts w:ascii="Calibri" w:hAnsi="Calibri" w:cs="Calibri"/>
          <w:lang w:val="en-US"/>
        </w:rPr>
        <w:t xml:space="preserve">significantly </w:t>
      </w:r>
      <w:r w:rsidR="007F1554" w:rsidRPr="003C77BA">
        <w:rPr>
          <w:rFonts w:ascii="Calibri" w:hAnsi="Calibri" w:cs="Calibri"/>
          <w:lang w:val="en-US"/>
        </w:rPr>
        <w:t xml:space="preserve">associated with an increased </w:t>
      </w:r>
      <w:r w:rsidR="00205D17" w:rsidRPr="003C77BA">
        <w:rPr>
          <w:rFonts w:ascii="Calibri" w:hAnsi="Calibri" w:cs="Calibri"/>
          <w:lang w:val="en-US"/>
        </w:rPr>
        <w:t xml:space="preserve">long-term </w:t>
      </w:r>
      <w:r w:rsidR="007F1554" w:rsidRPr="003C77BA">
        <w:rPr>
          <w:rFonts w:ascii="Calibri" w:hAnsi="Calibri" w:cs="Calibri"/>
          <w:lang w:val="en-US"/>
        </w:rPr>
        <w:t xml:space="preserve">risk of </w:t>
      </w:r>
      <w:r w:rsidR="00701E97" w:rsidRPr="003C77BA">
        <w:rPr>
          <w:rFonts w:ascii="Calibri" w:hAnsi="Calibri" w:cs="Calibri"/>
          <w:lang w:val="en-US"/>
        </w:rPr>
        <w:t xml:space="preserve">developing </w:t>
      </w:r>
      <w:r w:rsidR="007F1554" w:rsidRPr="003C77BA">
        <w:rPr>
          <w:rFonts w:ascii="Calibri" w:hAnsi="Calibri" w:cs="Calibri"/>
          <w:lang w:val="en-US"/>
        </w:rPr>
        <w:t xml:space="preserve">incident AF. </w:t>
      </w:r>
      <w:r w:rsidR="0046522B" w:rsidRPr="003C77BA">
        <w:rPr>
          <w:rFonts w:ascii="Calibri" w:hAnsi="Calibri" w:cs="Calibri"/>
          <w:lang w:val="en-US"/>
        </w:rPr>
        <w:t>Further research is required to better decipher the link between MASLD</w:t>
      </w:r>
      <w:r w:rsidR="0046522B" w:rsidRPr="003C77BA">
        <w:rPr>
          <w:rFonts w:ascii="Calibri" w:hAnsi="Calibri" w:cs="Calibri"/>
          <w:i/>
          <w:iCs/>
          <w:lang w:val="en-US"/>
        </w:rPr>
        <w:t xml:space="preserve"> </w:t>
      </w:r>
      <w:r w:rsidR="0046522B" w:rsidRPr="003C77BA">
        <w:rPr>
          <w:rFonts w:ascii="Calibri" w:hAnsi="Calibri" w:cs="Calibri"/>
          <w:lang w:val="en-US"/>
        </w:rPr>
        <w:t>and increased AF incidence.</w:t>
      </w:r>
    </w:p>
    <w:p w14:paraId="19B96B98" w14:textId="4F26C9AF" w:rsidR="00917EF1" w:rsidRPr="003C77BA" w:rsidRDefault="00917EF1" w:rsidP="00917EF1">
      <w:pPr>
        <w:spacing w:line="360" w:lineRule="auto"/>
        <w:jc w:val="both"/>
        <w:rPr>
          <w:rFonts w:ascii="Calibri" w:hAnsi="Calibri" w:cs="Calibri"/>
          <w:bCs/>
          <w:color w:val="467886" w:themeColor="hyperlink"/>
          <w:u w:val="single"/>
          <w:lang w:val="en-US"/>
        </w:rPr>
      </w:pPr>
      <w:r w:rsidRPr="003C77BA">
        <w:rPr>
          <w:rFonts w:ascii="Calibri" w:hAnsi="Calibri" w:cs="Calibri"/>
          <w:b/>
          <w:lang w:val="en-US"/>
        </w:rPr>
        <w:t xml:space="preserve">Keywords: </w:t>
      </w:r>
      <w:r w:rsidRPr="003C77BA">
        <w:rPr>
          <w:rFonts w:ascii="Calibri" w:hAnsi="Calibri" w:cs="Calibri"/>
          <w:lang w:val="en-US"/>
        </w:rPr>
        <w:t xml:space="preserve">metabolic dysfunction-associated </w:t>
      </w:r>
      <w:proofErr w:type="spellStart"/>
      <w:r w:rsidRPr="003C77BA">
        <w:rPr>
          <w:rFonts w:ascii="Calibri" w:hAnsi="Calibri" w:cs="Calibri"/>
          <w:lang w:val="en-US"/>
        </w:rPr>
        <w:t>steatotic</w:t>
      </w:r>
      <w:proofErr w:type="spellEnd"/>
      <w:r w:rsidRPr="003C77BA">
        <w:rPr>
          <w:rFonts w:ascii="Calibri" w:hAnsi="Calibri" w:cs="Calibri"/>
          <w:lang w:val="en-US"/>
        </w:rPr>
        <w:t xml:space="preserve"> liver disease; MASLD; </w:t>
      </w:r>
      <w:r w:rsidRPr="003C77BA">
        <w:rPr>
          <w:rFonts w:ascii="Calibri" w:hAnsi="Calibri" w:cs="Calibri"/>
          <w:bCs/>
          <w:lang w:val="en-US"/>
        </w:rPr>
        <w:t xml:space="preserve">nonalcoholic fatty liver disease; NAFLD; </w:t>
      </w:r>
      <w:r w:rsidRPr="003C77BA">
        <w:rPr>
          <w:rFonts w:ascii="Calibri" w:hAnsi="Calibri" w:cs="Calibri"/>
          <w:lang w:val="en-US"/>
        </w:rPr>
        <w:t xml:space="preserve">atrial fibrillation; </w:t>
      </w:r>
      <w:r w:rsidR="00645B81" w:rsidRPr="003C77BA">
        <w:rPr>
          <w:rFonts w:ascii="Calibri" w:hAnsi="Calibri" w:cs="Calibri"/>
          <w:lang w:val="en-US"/>
        </w:rPr>
        <w:t>arrhythmias</w:t>
      </w:r>
    </w:p>
    <w:p w14:paraId="34B61DBB" w14:textId="77777777" w:rsidR="00917EF1" w:rsidRPr="003C77BA" w:rsidRDefault="00917EF1" w:rsidP="00917EF1">
      <w:pPr>
        <w:rPr>
          <w:b/>
          <w:bCs/>
          <w:lang w:val="en-US"/>
        </w:rPr>
      </w:pPr>
    </w:p>
    <w:p w14:paraId="072FDDD0" w14:textId="7034CD55" w:rsidR="00917EF1" w:rsidRPr="003C77BA" w:rsidRDefault="00917EF1" w:rsidP="00917EF1">
      <w:pPr>
        <w:rPr>
          <w:b/>
          <w:bCs/>
          <w:lang w:val="en-US"/>
        </w:rPr>
      </w:pPr>
      <w:r w:rsidRPr="003C77BA">
        <w:rPr>
          <w:b/>
          <w:bCs/>
          <w:lang w:val="en-US"/>
        </w:rPr>
        <w:t>LAY SUMMARY</w:t>
      </w:r>
    </w:p>
    <w:p w14:paraId="2B474AA7" w14:textId="4FA11B58" w:rsidR="00DD3186" w:rsidRPr="003C77BA" w:rsidRDefault="00917EF1" w:rsidP="00917EF1">
      <w:pPr>
        <w:spacing w:line="360" w:lineRule="auto"/>
        <w:jc w:val="both"/>
        <w:rPr>
          <w:rFonts w:ascii="Calibri" w:hAnsi="Calibri" w:cs="Calibri"/>
          <w:lang w:val="en-US"/>
        </w:rPr>
      </w:pPr>
      <w:r w:rsidRPr="003C77BA">
        <w:rPr>
          <w:rFonts w:ascii="Calibri" w:hAnsi="Calibri" w:cs="Calibri"/>
          <w:lang w:val="en-US"/>
        </w:rPr>
        <w:t xml:space="preserve">This meta-analysis of observational </w:t>
      </w:r>
      <w:r w:rsidR="0076119B" w:rsidRPr="003C77BA">
        <w:rPr>
          <w:rFonts w:ascii="Calibri" w:hAnsi="Calibri" w:cs="Calibri"/>
          <w:lang w:val="en-US"/>
        </w:rPr>
        <w:t xml:space="preserve">retrospective </w:t>
      </w:r>
      <w:r w:rsidRPr="003C77BA">
        <w:rPr>
          <w:rFonts w:ascii="Calibri" w:hAnsi="Calibri" w:cs="Calibri"/>
          <w:lang w:val="en-US"/>
        </w:rPr>
        <w:t>cohort studies shows</w:t>
      </w:r>
      <w:r w:rsidRPr="003C77BA">
        <w:rPr>
          <w:rFonts w:ascii="Calibri" w:hAnsi="Calibri" w:cs="Calibri"/>
          <w:i/>
          <w:iCs/>
          <w:lang w:val="en-US"/>
        </w:rPr>
        <w:t xml:space="preserve"> </w:t>
      </w:r>
      <w:r w:rsidRPr="003C77BA">
        <w:rPr>
          <w:rFonts w:ascii="Calibri" w:hAnsi="Calibri" w:cs="Calibri"/>
          <w:lang w:val="en-US"/>
        </w:rPr>
        <w:t xml:space="preserve">metabolic dysfunction-associated </w:t>
      </w:r>
      <w:proofErr w:type="spellStart"/>
      <w:r w:rsidRPr="003C77BA">
        <w:rPr>
          <w:rFonts w:ascii="Calibri" w:hAnsi="Calibri" w:cs="Calibri"/>
          <w:lang w:val="en-US"/>
        </w:rPr>
        <w:t>steatotic</w:t>
      </w:r>
      <w:proofErr w:type="spellEnd"/>
      <w:r w:rsidRPr="003C77BA">
        <w:rPr>
          <w:rFonts w:ascii="Calibri" w:hAnsi="Calibri" w:cs="Calibri"/>
          <w:lang w:val="en-US"/>
        </w:rPr>
        <w:t xml:space="preserve"> liver disease (MASLD) is significantly associated with an increased long-term risk of developing incident atrial fibrillation. Further prospective and mechanistic studies are needed to better elucidate the possible link between MASLD and the increased risk of atrial fibrillation.</w:t>
      </w:r>
    </w:p>
    <w:p w14:paraId="6ED61142" w14:textId="1A496A90" w:rsidR="00DD3186" w:rsidRPr="003C77BA" w:rsidRDefault="00DD3186" w:rsidP="00DD3186">
      <w:pPr>
        <w:spacing w:line="360" w:lineRule="auto"/>
        <w:jc w:val="both"/>
        <w:rPr>
          <w:rFonts w:ascii="Calibri" w:hAnsi="Calibri" w:cs="Calibri"/>
          <w:b/>
          <w:bCs/>
          <w:lang w:val="en-US"/>
        </w:rPr>
      </w:pPr>
      <w:r w:rsidRPr="003C77BA">
        <w:rPr>
          <w:rFonts w:ascii="Calibri" w:hAnsi="Calibri" w:cs="Calibri"/>
          <w:b/>
          <w:bCs/>
          <w:lang w:val="en-US"/>
        </w:rPr>
        <w:lastRenderedPageBreak/>
        <w:t>INTRODUCTION</w:t>
      </w:r>
    </w:p>
    <w:p w14:paraId="146BE870" w14:textId="369943BF" w:rsidR="0092174B" w:rsidRPr="003C77BA" w:rsidRDefault="00A43685" w:rsidP="00C650CC">
      <w:pPr>
        <w:spacing w:line="360" w:lineRule="auto"/>
        <w:jc w:val="both"/>
        <w:rPr>
          <w:rFonts w:ascii="Calibri" w:hAnsi="Calibri" w:cs="Calibri"/>
          <w:lang w:val="en-US"/>
        </w:rPr>
      </w:pPr>
      <w:r w:rsidRPr="003C77BA">
        <w:rPr>
          <w:rFonts w:ascii="Calibri" w:hAnsi="Calibri" w:cs="Calibri"/>
          <w:lang w:val="en-US"/>
        </w:rPr>
        <w:t xml:space="preserve">Metabolic dysfunction-associated </w:t>
      </w:r>
      <w:proofErr w:type="spellStart"/>
      <w:r w:rsidRPr="003C77BA">
        <w:rPr>
          <w:rFonts w:ascii="Calibri" w:hAnsi="Calibri" w:cs="Calibri"/>
          <w:lang w:val="en-US"/>
        </w:rPr>
        <w:t>steatotic</w:t>
      </w:r>
      <w:proofErr w:type="spellEnd"/>
      <w:r w:rsidRPr="003C77BA">
        <w:rPr>
          <w:rFonts w:ascii="Calibri" w:hAnsi="Calibri" w:cs="Calibri"/>
          <w:lang w:val="en-US"/>
        </w:rPr>
        <w:t xml:space="preserve"> liver disease (MASLD), </w:t>
      </w:r>
      <w:r w:rsidR="00A42569" w:rsidRPr="003C77BA">
        <w:rPr>
          <w:rFonts w:ascii="Calibri" w:hAnsi="Calibri" w:cs="Calibri"/>
          <w:lang w:val="en-US"/>
        </w:rPr>
        <w:t>formerly</w:t>
      </w:r>
      <w:r w:rsidRPr="003C77BA">
        <w:rPr>
          <w:rFonts w:ascii="Calibri" w:hAnsi="Calibri" w:cs="Calibri"/>
          <w:lang w:val="en-US"/>
        </w:rPr>
        <w:t xml:space="preserve"> </w:t>
      </w:r>
      <w:r w:rsidR="00701E97" w:rsidRPr="003C77BA">
        <w:rPr>
          <w:rFonts w:ascii="Calibri" w:hAnsi="Calibri" w:cs="Calibri"/>
          <w:lang w:val="en-US"/>
        </w:rPr>
        <w:t>known as</w:t>
      </w:r>
      <w:r w:rsidRPr="003C77BA">
        <w:rPr>
          <w:rFonts w:ascii="Calibri" w:hAnsi="Calibri" w:cs="Calibri"/>
          <w:lang w:val="en-US"/>
        </w:rPr>
        <w:t xml:space="preserve"> non</w:t>
      </w:r>
      <w:r w:rsidR="00917EF1" w:rsidRPr="003C77BA">
        <w:rPr>
          <w:rFonts w:ascii="Calibri" w:hAnsi="Calibri" w:cs="Calibri"/>
          <w:lang w:val="en-US"/>
        </w:rPr>
        <w:t>-</w:t>
      </w:r>
      <w:r w:rsidRPr="003C77BA">
        <w:rPr>
          <w:rFonts w:ascii="Calibri" w:hAnsi="Calibri" w:cs="Calibri"/>
          <w:lang w:val="en-US"/>
        </w:rPr>
        <w:t>alcoholic fatty liver disease</w:t>
      </w:r>
      <w:r w:rsidR="00917EF1" w:rsidRPr="003C77BA">
        <w:rPr>
          <w:rFonts w:ascii="Calibri" w:hAnsi="Calibri" w:cs="Calibri"/>
          <w:lang w:val="en-US"/>
        </w:rPr>
        <w:t xml:space="preserve"> (NAFLD)</w:t>
      </w:r>
      <w:r w:rsidRPr="003C77BA">
        <w:rPr>
          <w:rFonts w:ascii="Calibri" w:hAnsi="Calibri" w:cs="Calibri"/>
          <w:lang w:val="en-US"/>
        </w:rPr>
        <w:t xml:space="preserve">, is </w:t>
      </w:r>
      <w:r w:rsidR="00A42569" w:rsidRPr="003C77BA">
        <w:rPr>
          <w:rFonts w:ascii="Calibri" w:hAnsi="Calibri" w:cs="Calibri"/>
          <w:lang w:val="en-US"/>
        </w:rPr>
        <w:t xml:space="preserve">an increasingly recognized public health problem, affecting up to </w:t>
      </w:r>
      <w:r w:rsidR="00045647" w:rsidRPr="003C77BA">
        <w:rPr>
          <w:rFonts w:ascii="Calibri" w:hAnsi="Calibri" w:cs="Calibri"/>
          <w:lang w:val="en-US"/>
        </w:rPr>
        <w:t>~30%-35%</w:t>
      </w:r>
      <w:r w:rsidR="00A42569" w:rsidRPr="003C77BA">
        <w:rPr>
          <w:rFonts w:ascii="Calibri" w:hAnsi="Calibri" w:cs="Calibri"/>
          <w:lang w:val="en-US"/>
        </w:rPr>
        <w:t xml:space="preserve"> of the world's adult population </w:t>
      </w:r>
      <w:r w:rsidR="00172511" w:rsidRPr="003C77BA">
        <w:rPr>
          <w:rFonts w:ascii="Calibri" w:hAnsi="Calibri" w:cs="Calibri"/>
          <w:lang w:val="en-US"/>
        </w:rPr>
        <w:fldChar w:fldCharType="begin"/>
      </w:r>
      <w:r w:rsidR="003964C5" w:rsidRPr="003C77BA">
        <w:rPr>
          <w:rFonts w:ascii="Calibri" w:hAnsi="Calibri" w:cs="Calibri"/>
          <w:lang w:val="en-US"/>
        </w:rPr>
        <w:instrText xml:space="preserve"> ADDIN ZOTERO_ITEM CSL_CITATION {"citationID":"MMNvUsWK","properties":{"formattedCitation":"(1)","plainCitation":"(1)","noteIndex":0},"citationItems":[{"id":6,"uris":["http://zotero.org/users/local/3aA6NeCb/items/YX5T9VDY"],"itemData":{"id":6,"type":"article-journal","abstract":"Metabolic dysfunction-associated steatotic liver disease (MASLD), previously termed non-alcoholic fatty liver disease (NAFLD), is defined as steatotic liver  disease (SLD) in the presence of one or more cardiometabolic risk factor(s) and  the absence of harmful alcohol intake. The spectrum of MASLD includes steatosis,  metabolic dysfunction-associated steatohepatitis (MASH, previously NASH),  fibrosis, cirrhosis and MASH-related hepatocellular carcinoma (HCC). This joint  EASL-EASD-EASO guideline provides an update on definitions, prevention,  screening, diagnosis and treatment for MASLD. Case-finding strategies for MASLD  with liver fibrosis, using non-invasive tests, should be applied in individuals  with cardiometabolic risk factors, abnormal liver enzymes, and/or radiological  signs of hepatic steatosis, particularly in the presence of type 2 diabetes (T2D)  or obesity with additional metabolic risk factor(s). A stepwise approach using  blood-based scores (such as FIB-4) and, sequentially, imaging techniques (such as  transient elastography) is suitable to rule-out/in advanced fibrosis, which is  predictive of liver-related outcomes. In adults with MASLD, lifestyle  modification - including weight loss, dietary changes, physical exercise and  discouraging alcohol consumption - as well as optimal management of comorbidities  - including use of incretin-based therapies (e.g. semaglutide, tirzepatide) for  T2D or obesity, if indicated - is advised. Bariatric surgery is also an option in  individuals with MASLD and obesity. If locally approved and dependent on the  label, adults with non-cirrhotic MASH and significant liver fibrosis (stage ≥2)  should be considered for a MASH-targeted treatment with resmetirom, which  demonstrated histological effectiveness on steatohepatitis and fibrosis with an  acceptable safety and tolerability profile. No MASH-targeted pharmacotherapy can  currently be recommended for the cirrhotic stage. Management of MASH-related  cirrhosis includes adaptations of metabolic drugs, nutritional counselling,  surveillance for portal hypertension and HCC, as well as liver transplantation in  decompensated cirrhosis.","container-title":"Journal of hepatology","DOI":"10.1016/j.jhep.2024.04.031","ISSN":"1600-0641 0168-8278","issue":"3","journalAbbreviation":"J Hepatol","language":"eng","license":"Copyright © 2024 The Author(s). Published by Elsevier B.V. All rights reserved.","note":"publisher-place: Netherlands\nPMID: 38851997","page":"492-542","title":"EASL-EASD-EASO Clinical Practice Guidelines on the management of metabolic dysfunction-associated steatotic liver disease (MASLD).","volume":"81","issued":{"date-parts":[["2024",9]]}}}],"schema":"https://github.com/citation-style-language/schema/raw/master/csl-citation.json"} </w:instrText>
      </w:r>
      <w:r w:rsidR="00172511" w:rsidRPr="003C77BA">
        <w:rPr>
          <w:rFonts w:ascii="Calibri" w:hAnsi="Calibri" w:cs="Calibri"/>
          <w:lang w:val="en-US"/>
        </w:rPr>
        <w:fldChar w:fldCharType="separate"/>
      </w:r>
      <w:r w:rsidR="00FA7E4C" w:rsidRPr="003C77BA">
        <w:rPr>
          <w:rFonts w:ascii="Calibri" w:hAnsi="Calibri" w:cs="Calibri"/>
          <w:kern w:val="0"/>
          <w:lang w:val="en-US"/>
        </w:rPr>
        <w:t>(1)</w:t>
      </w:r>
      <w:r w:rsidR="00172511" w:rsidRPr="003C77BA">
        <w:rPr>
          <w:rFonts w:ascii="Calibri" w:hAnsi="Calibri" w:cs="Calibri"/>
          <w:lang w:val="en-US"/>
        </w:rPr>
        <w:fldChar w:fldCharType="end"/>
      </w:r>
      <w:r w:rsidRPr="003C77BA">
        <w:rPr>
          <w:rFonts w:ascii="Calibri" w:hAnsi="Calibri" w:cs="Calibri"/>
          <w:lang w:val="en-US"/>
        </w:rPr>
        <w:t xml:space="preserve">. </w:t>
      </w:r>
      <w:r w:rsidR="00A42569" w:rsidRPr="003C77BA">
        <w:rPr>
          <w:rFonts w:ascii="Calibri" w:hAnsi="Calibri" w:cs="Calibri"/>
          <w:lang w:val="en-US"/>
        </w:rPr>
        <w:t>MASLD creates a considerable health and economic burden worldwide</w:t>
      </w:r>
      <w:r w:rsidR="00446DE5" w:rsidRPr="003C77BA">
        <w:rPr>
          <w:rFonts w:ascii="Calibri" w:hAnsi="Calibri" w:cs="Calibri"/>
          <w:lang w:val="en-US"/>
        </w:rPr>
        <w:t xml:space="preserve"> </w:t>
      </w:r>
      <w:r w:rsidR="00952DD2"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sxDe2tRG","properties":{"formattedCitation":"(2)","plainCitation":"(2)","noteIndex":0},"citationItems":[{"id":108,"uris":["http://zotero.org/users/local/3aA6NeCb/items/LENW9V9W"],"itemData":{"id":108,"type":"article-journal","abstract":"Metabolic dysfunction–associated steatohepatitis (MASH) is associated with high health care costs. This US study investigated the economic burden of MASH, particularly in patients without cirrhosis, and the impact of comorbidities on health care ...","container-title":"Hepatology Communications","DOI":"10.1097/HC9.0000000000000488","issue":"8","language":"en","note":"PMID: 39037377","page":"e0488","source":"pmc.ncbi.nlm.nih.gov","title":"Estimating the economic impact of comorbidities in patients with MASH and defining high-cost burden in patients with noncirrhotic MASH","volume":"8","author":[{"family":"Younossi","given":"Zobair M."},{"family":"Mangla","given":"Kamal Kant"},{"family":"Chandramouli","given":"Abhishek Shankar"},{"family":"Lazarus","given":"Jeffrey V."}],"issued":{"date-parts":[["2024",7,22]]}}}],"schema":"https://github.com/citation-style-language/schema/raw/master/csl-citation.json"} </w:instrText>
      </w:r>
      <w:r w:rsidR="00952DD2" w:rsidRPr="003C77BA">
        <w:rPr>
          <w:rFonts w:ascii="Calibri" w:hAnsi="Calibri" w:cs="Calibri"/>
          <w:lang w:val="en-US"/>
        </w:rPr>
        <w:fldChar w:fldCharType="separate"/>
      </w:r>
      <w:r w:rsidR="00952DD2" w:rsidRPr="003C77BA">
        <w:rPr>
          <w:rFonts w:ascii="Calibri" w:hAnsi="Calibri" w:cs="Calibri"/>
          <w:noProof/>
          <w:lang w:val="en-US"/>
        </w:rPr>
        <w:t>(2)</w:t>
      </w:r>
      <w:r w:rsidR="00952DD2" w:rsidRPr="003C77BA">
        <w:rPr>
          <w:rFonts w:ascii="Calibri" w:hAnsi="Calibri" w:cs="Calibri"/>
          <w:lang w:val="en-US"/>
        </w:rPr>
        <w:fldChar w:fldCharType="end"/>
      </w:r>
      <w:r w:rsidR="00A42569" w:rsidRPr="003C77BA">
        <w:rPr>
          <w:rFonts w:ascii="Calibri" w:hAnsi="Calibri" w:cs="Calibri"/>
          <w:lang w:val="en-US"/>
        </w:rPr>
        <w:t xml:space="preserve">. Substantial epidemiological evidence indicates that MASLD is associated not only with increased liver-related morbidity and mortality but also with an increased risk of developing serious extra-hepatic </w:t>
      </w:r>
      <w:r w:rsidR="00045647" w:rsidRPr="003C77BA">
        <w:rPr>
          <w:rFonts w:ascii="Calibri" w:hAnsi="Calibri" w:cs="Calibri"/>
          <w:lang w:val="en-US"/>
        </w:rPr>
        <w:t>complications</w:t>
      </w:r>
      <w:r w:rsidR="00A42569" w:rsidRPr="003C77BA">
        <w:rPr>
          <w:rFonts w:ascii="Calibri" w:hAnsi="Calibri" w:cs="Calibri"/>
          <w:lang w:val="en-US"/>
        </w:rPr>
        <w:t xml:space="preserve">, such as cardiovascular disease, </w:t>
      </w:r>
      <w:r w:rsidR="004366A4" w:rsidRPr="003C77BA">
        <w:rPr>
          <w:rFonts w:ascii="Calibri" w:hAnsi="Calibri" w:cs="Calibri"/>
          <w:lang w:val="en-US"/>
        </w:rPr>
        <w:t>chronic kidney disease</w:t>
      </w:r>
      <w:r w:rsidR="000573EC" w:rsidRPr="003C77BA">
        <w:rPr>
          <w:rFonts w:ascii="Calibri" w:hAnsi="Calibri" w:cs="Calibri"/>
          <w:lang w:val="en-US"/>
        </w:rPr>
        <w:t>,</w:t>
      </w:r>
      <w:r w:rsidR="004366A4" w:rsidRPr="003C77BA">
        <w:rPr>
          <w:rFonts w:ascii="Calibri" w:hAnsi="Calibri" w:cs="Calibri"/>
          <w:lang w:val="en-US"/>
        </w:rPr>
        <w:t xml:space="preserve"> and certain </w:t>
      </w:r>
      <w:r w:rsidR="00A42569" w:rsidRPr="003C77BA">
        <w:rPr>
          <w:rFonts w:ascii="Calibri" w:hAnsi="Calibri" w:cs="Calibri"/>
          <w:lang w:val="en-US"/>
        </w:rPr>
        <w:t xml:space="preserve">extra-hepatic cancers (mainly </w:t>
      </w:r>
      <w:r w:rsidR="000B179F" w:rsidRPr="003C77BA">
        <w:rPr>
          <w:rFonts w:ascii="Calibri" w:hAnsi="Calibri" w:cs="Calibri"/>
          <w:lang w:val="en-US"/>
        </w:rPr>
        <w:t>non-liver gastrointestinal</w:t>
      </w:r>
      <w:r w:rsidR="00A42569" w:rsidRPr="003C77BA">
        <w:rPr>
          <w:rFonts w:ascii="Calibri" w:hAnsi="Calibri" w:cs="Calibri"/>
          <w:lang w:val="en-US"/>
        </w:rPr>
        <w:t xml:space="preserve"> cancers)</w:t>
      </w:r>
      <w:r w:rsidR="004366A4" w:rsidRPr="003C77BA">
        <w:rPr>
          <w:rFonts w:ascii="Calibri" w:hAnsi="Calibri" w:cs="Calibri"/>
          <w:lang w:val="en-US"/>
        </w:rPr>
        <w:t xml:space="preserve"> </w:t>
      </w:r>
      <w:r w:rsidR="003776AA"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J3DTjbHg","properties":{"formattedCitation":"(1,3,4)","plainCitation":"(1,3,4)","noteIndex":0},"citationItems":[{"id":6,"uris":["http://zotero.org/users/local/3aA6NeCb/items/YX5T9VDY"],"itemData":{"id":6,"type":"article-journal","abstract":"Metabolic dysfunction-associated steatotic liver disease (MASLD), previously termed non-alcoholic fatty liver disease (NAFLD), is defined as steatotic liver  disease (SLD) in the presence of one or more cardiometabolic risk factor(s) and  the absence of harmful alcohol intake. The spectrum of MASLD includes steatosis,  metabolic dysfunction-associated steatohepatitis (MASH, previously NASH),  fibrosis, cirrhosis and MASH-related hepatocellular carcinoma (HCC). This joint  EASL-EASD-EASO guideline provides an update on definitions, prevention,  screening, diagnosis and treatment for MASLD. Case-finding strategies for MASLD  with liver fibrosis, using non-invasive tests, should be applied in individuals  with cardiometabolic risk factors, abnormal liver enzymes, and/or radiological  signs of hepatic steatosis, particularly in the presence of type 2 diabetes (T2D)  or obesity with additional metabolic risk factor(s). A stepwise approach using  blood-based scores (such as FIB-4) and, sequentially, imaging techniques (such as  transient elastography) is suitable to rule-out/in advanced fibrosis, which is  predictive of liver-related outcomes. In adults with MASLD, lifestyle  modification - including weight loss, dietary changes, physical exercise and  discouraging alcohol consumption - as well as optimal management of comorbidities  - including use of incretin-based therapies (e.g. semaglutide, tirzepatide) for  T2D or obesity, if indicated - is advised. Bariatric surgery is also an option in  individuals with MASLD and obesity. If locally approved and dependent on the  label, adults with non-cirrhotic MASH and significant liver fibrosis (stage ≥2)  should be considered for a MASH-targeted treatment with resmetirom, which  demonstrated histological effectiveness on steatohepatitis and fibrosis with an  acceptable safety and tolerability profile. No MASH-targeted pharmacotherapy can  currently be recommended for the cirrhotic stage. Management of MASH-related  cirrhosis includes adaptations of metabolic drugs, nutritional counselling,  surveillance for portal hypertension and HCC, as well as liver transplantation in  decompensated cirrhosis.","container-title":"Journal of hepatology","DOI":"10.1016/j.jhep.2024.04.031","ISSN":"1600-0641 0168-8278","issue":"3","journalAbbreviation":"J Hepatol","language":"eng","license":"Copyright © 2024 The Author(s). Published by Elsevier B.V. All rights reserved.","note":"publisher-place: Netherlands\nPMID: 38851997","page":"492-542","title":"EASL-EASD-EASO Clinical Practice Guidelines on the management of metabolic dysfunction-associated steatotic liver disease (MASLD).","volume":"81","issued":{"date-parts":[["2024",9]]}}},{"id":7,"uris":["http://zotero.org/users/local/3aA6NeCb/items/8P4PT6XA"],"itemData":{"id":7,"type":"article-journal","container-title":"The Lancet Gastroenterology &amp; Hepatology","DOI":"10.1016/S2468-1253(21)00308-3","ISSN":"2468-1253, 2468-1156","issue":"11","journalAbbreviation":"The Lancet Gastroenterology &amp; Hepatology","language":"English","note":"publisher: Elsevier\nPMID: 34555346","page":"903-913","source":"www.thelancet.com","title":"Non-alcoholic fatty liver disease and risk of fatal and non-fatal cardiovascular events: an updated systematic review and meta-analysis","title-short":"Non-alcoholic fatty liver disease and risk of fatal and non-fatal cardiovascular events","volume":"6","author":[{"family":"Mantovani","given":"Alessandro"},{"family":"Csermely","given":"Alessandro"},{"family":"Petracca","given":"Graziana"},{"family":"Beatrice","given":"Giorgia"},{"family":"Corey","given":"Kathleen E."},{"family":"Simon","given":"Tracey G."},{"family":"Byrne","given":"Christopher D."},{"family":"Targher","given":"Giovanni"}],"issued":{"date-parts":[["2021",11,1]]}}},{"id":93,"uris":["http://zotero.org/users/local/3aA6NeCb/items/PZQQEFJ5"],"itemData":{"id":93,"type":"article-journal","container-title":"Metabolism - Clinical and Experimental","DOI":"10.1016/j.metabol.2024.156014","ISSN":"0026-0495, 1532-8600","journalAbbreviation":"Metabolism - Clinical and Experimental","language":"English","note":"publisher: Elsevier\nPMID: 39182602","source":"www.metabolismjournal.com","title":"Metabolic dysfunction-associated steatotic liver disease and extrahepatic gastrointestinal cancers","URL":"https://www.metabolismjournal.com/article/S0026-0495(24)00241-5/abstract","volume":"160","author":[{"family":"Mantovani","given":"Alessandro"},{"family":"Lonardo","given":"Amedeo"},{"family":"Stefan","given":"Norbert"},{"family":"Targher","given":"Giovanni"}],"accessed":{"date-parts":[["2024",10,18]]},"issued":{"date-parts":[["2024",11,1]]}}}],"schema":"https://github.com/citation-style-language/schema/raw/master/csl-citation.json"} </w:instrText>
      </w:r>
      <w:r w:rsidR="003776AA" w:rsidRPr="003C77BA">
        <w:rPr>
          <w:rFonts w:ascii="Calibri" w:hAnsi="Calibri" w:cs="Calibri"/>
          <w:lang w:val="en-US"/>
        </w:rPr>
        <w:fldChar w:fldCharType="separate"/>
      </w:r>
      <w:r w:rsidR="00952DD2" w:rsidRPr="003C77BA">
        <w:rPr>
          <w:rFonts w:ascii="Calibri" w:hAnsi="Calibri" w:cs="Calibri"/>
          <w:kern w:val="0"/>
          <w:lang w:val="en-US"/>
        </w:rPr>
        <w:t>(1,3,4)</w:t>
      </w:r>
      <w:r w:rsidR="003776AA" w:rsidRPr="003C77BA">
        <w:rPr>
          <w:rFonts w:ascii="Calibri" w:hAnsi="Calibri" w:cs="Calibri"/>
          <w:lang w:val="en-US"/>
        </w:rPr>
        <w:fldChar w:fldCharType="end"/>
      </w:r>
      <w:r w:rsidRPr="003C77BA">
        <w:rPr>
          <w:rFonts w:ascii="Calibri" w:hAnsi="Calibri" w:cs="Calibri"/>
          <w:lang w:val="en-US"/>
        </w:rPr>
        <w:t xml:space="preserve">. </w:t>
      </w:r>
      <w:r w:rsidR="0062326D" w:rsidRPr="003C77BA">
        <w:rPr>
          <w:rFonts w:ascii="Calibri" w:hAnsi="Calibri" w:cs="Calibri"/>
          <w:lang w:val="en-US"/>
        </w:rPr>
        <w:t xml:space="preserve">Notably, </w:t>
      </w:r>
      <w:r w:rsidR="00C650CC" w:rsidRPr="003C77BA">
        <w:rPr>
          <w:rFonts w:ascii="Calibri" w:hAnsi="Calibri" w:cs="Calibri"/>
          <w:lang w:val="en-US"/>
        </w:rPr>
        <w:t xml:space="preserve">cardiovascular disease is the </w:t>
      </w:r>
      <w:r w:rsidR="0005563A" w:rsidRPr="003C77BA">
        <w:rPr>
          <w:rFonts w:ascii="Calibri" w:hAnsi="Calibri" w:cs="Calibri"/>
          <w:lang w:val="en-US"/>
        </w:rPr>
        <w:t>leading</w:t>
      </w:r>
      <w:r w:rsidR="00C650CC" w:rsidRPr="003C77BA">
        <w:rPr>
          <w:rFonts w:ascii="Calibri" w:hAnsi="Calibri" w:cs="Calibri"/>
          <w:lang w:val="en-US"/>
        </w:rPr>
        <w:t xml:space="preserve"> cause of </w:t>
      </w:r>
      <w:r w:rsidR="00AA24C5" w:rsidRPr="003C77BA">
        <w:rPr>
          <w:rFonts w:ascii="Calibri" w:hAnsi="Calibri" w:cs="Calibri"/>
          <w:lang w:val="en-US"/>
        </w:rPr>
        <w:t>mortality</w:t>
      </w:r>
      <w:r w:rsidR="00C650CC" w:rsidRPr="003C77BA">
        <w:rPr>
          <w:rFonts w:ascii="Calibri" w:hAnsi="Calibri" w:cs="Calibri"/>
          <w:lang w:val="en-US"/>
        </w:rPr>
        <w:t xml:space="preserve"> in </w:t>
      </w:r>
      <w:r w:rsidR="00A42569" w:rsidRPr="003C77BA">
        <w:rPr>
          <w:rFonts w:ascii="Calibri" w:hAnsi="Calibri" w:cs="Calibri"/>
          <w:lang w:val="en-US"/>
        </w:rPr>
        <w:t xml:space="preserve">people with </w:t>
      </w:r>
      <w:r w:rsidR="00C650CC" w:rsidRPr="003C77BA">
        <w:rPr>
          <w:rFonts w:ascii="Calibri" w:hAnsi="Calibri" w:cs="Calibri"/>
          <w:lang w:val="en-US"/>
        </w:rPr>
        <w:t xml:space="preserve">MASLD, followed by extra-hepatic </w:t>
      </w:r>
      <w:r w:rsidR="004366A4" w:rsidRPr="003C77BA">
        <w:rPr>
          <w:rFonts w:ascii="Calibri" w:hAnsi="Calibri" w:cs="Calibri"/>
          <w:lang w:val="en-US"/>
        </w:rPr>
        <w:t>cancers</w:t>
      </w:r>
      <w:r w:rsidR="00C650CC" w:rsidRPr="003C77BA">
        <w:rPr>
          <w:rFonts w:ascii="Calibri" w:hAnsi="Calibri" w:cs="Calibri"/>
          <w:lang w:val="en-US"/>
        </w:rPr>
        <w:t xml:space="preserve"> and liver-related </w:t>
      </w:r>
      <w:r w:rsidR="00AA24C5" w:rsidRPr="003C77BA">
        <w:rPr>
          <w:rFonts w:ascii="Calibri" w:hAnsi="Calibri" w:cs="Calibri"/>
          <w:lang w:val="en-US"/>
        </w:rPr>
        <w:t>complications</w:t>
      </w:r>
      <w:r w:rsidR="003776AA" w:rsidRPr="003C77BA">
        <w:rPr>
          <w:rFonts w:ascii="Calibri" w:hAnsi="Calibri" w:cs="Calibri"/>
          <w:lang w:val="en-US"/>
        </w:rPr>
        <w:t xml:space="preserve"> </w:t>
      </w:r>
      <w:r w:rsidR="003776AA"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4ff7pGBA","properties":{"formattedCitation":"(1,5,6)","plainCitation":"(1,5,6)","noteIndex":0},"citationItems":[{"id":6,"uris":["http://zotero.org/users/local/3aA6NeCb/items/YX5T9VDY"],"itemData":{"id":6,"type":"article-journal","abstract":"Metabolic dysfunction-associated steatotic liver disease (MASLD), previously termed non-alcoholic fatty liver disease (NAFLD), is defined as steatotic liver  disease (SLD) in the presence of one or more cardiometabolic risk factor(s) and  the absence of harmful alcohol intake. The spectrum of MASLD includes steatosis,  metabolic dysfunction-associated steatohepatitis (MASH, previously NASH),  fibrosis, cirrhosis and MASH-related hepatocellular carcinoma (HCC). This joint  EASL-EASD-EASO guideline provides an update on definitions, prevention,  screening, diagnosis and treatment for MASLD. Case-finding strategies for MASLD  with liver fibrosis, using non-invasive tests, should be applied in individuals  with cardiometabolic risk factors, abnormal liver enzymes, and/or radiological  signs of hepatic steatosis, particularly in the presence of type 2 diabetes (T2D)  or obesity with additional metabolic risk factor(s). A stepwise approach using  blood-based scores (such as FIB-4) and, sequentially, imaging techniques (such as  transient elastography) is suitable to rule-out/in advanced fibrosis, which is  predictive of liver-related outcomes. In adults with MASLD, lifestyle  modification - including weight loss, dietary changes, physical exercise and  discouraging alcohol consumption - as well as optimal management of comorbidities  - including use of incretin-based therapies (e.g. semaglutide, tirzepatide) for  T2D or obesity, if indicated - is advised. Bariatric surgery is also an option in  individuals with MASLD and obesity. If locally approved and dependent on the  label, adults with non-cirrhotic MASH and significant liver fibrosis (stage ≥2)  should be considered for a MASH-targeted treatment with resmetirom, which  demonstrated histological effectiveness on steatohepatitis and fibrosis with an  acceptable safety and tolerability profile. No MASH-targeted pharmacotherapy can  currently be recommended for the cirrhotic stage. Management of MASH-related  cirrhosis includes adaptations of metabolic drugs, nutritional counselling,  surveillance for portal hypertension and HCC, as well as liver transplantation in  decompensated cirrhosis.","container-title":"Journal of hepatology","DOI":"10.1016/j.jhep.2024.04.031","ISSN":"1600-0641 0168-8278","issue":"3","journalAbbreviation":"J Hepatol","language":"eng","license":"Copyright © 2024 The Author(s). Published by Elsevier B.V. All rights reserved.","note":"publisher-place: Netherlands\nPMID: 38851997","page":"492-542","title":"EASL-EASD-EASO Clinical Practice Guidelines on the management of metabolic dysfunction-associated steatotic liver disease (MASLD).","volume":"81","issued":{"date-parts":[["2024",9]]}}},{"id":10,"uris":["http://zotero.org/users/local/3aA6NeCb/items/JGLBWJNU"],"itemData":{"id":10,"type":"article-journal","container-title":"Metabolism - Clinical and Experimental","DOI":"10.1016/j.metabol.2020.154170","ISSN":"0026-0495, 1532-8600","journalAbbreviation":"Metabolism - Clinical and Experimental","language":"English","note":"publisher: Elsevier\nPMID: 32006558","source":"www.metabolismjournal.com","title":"Complications, morbidity and mortality of nonalcoholic fatty liver disease","URL":"https://www.metabolismjournal.com/article/S0026-0495(20)30034-2/abstract","volume":"111","author":[{"family":"Mantovani","given":"Alessandro"},{"family":"Scorletti","given":"Eleonora"},{"family":"Mosca","given":"Antonella"},{"family":"Alisi","given":"Anna"},{"family":"Byrne","given":"Christopher D."},{"family":"Targher","given":"Giovanni"}],"accessed":{"date-parts":[["2024",10,14]]},"issued":{"date-parts":[["2020",10,1]]}}},{"id":5,"uris":["http://zotero.org/users/local/3aA6NeCb/items/PDIXDGH3"],"itemData":{"id":5,"type":"article-journal","abstract":"Non-alcoholic fatty liver disease (NAFLD) has rapidly become the most common chronic liver disease globally and is currently estimated to affect up to 38% of  the global adult population. NAFLD is a multisystem disease where systemic  insulin resistance and related metabolic dysfunction play a pathogenic role in  the development of NAFLD and its most relevant liver-related morbidities  (cirrhosis, liver failure and hepatocellular carcinoma) and extrahepatic  complications, such as cardiovascular disease (CVD), type 2 diabetes mellitus,  chronic kidney disease, and certain types of extrahepatic cancers. In 2023, three  large multinational liver associations proposed that metabolic  dysfunction-associated steatotic liver disease (MASLD) should replace the term  NAFLD; the name chosen to replace non-alcoholic steatohepatitis was metabolic  dysfunction-associated steatohepatitis (MASH). Emerging epidemiological evidence  suggests an excellent concordance rate between NAFLD and MASLD definitions-that  is, ~99% of individuals with NAFLD meet MASLD criteria. In this narrative review,  we provide an overview of the literature on (a) the recent epidemiological data  on MASLD and the risk of developing CVD and malignant complications, (b) the  underlying mechanisms by which MASLD (and factors strongly linked with MASLD) may  increase the risk of these extrahepatic complications and (c) the diagnosis and  assessment of CVD risk and potential treatments to reduce CVD risk in people with  MASLD or MASH.","container-title":"Gut","DOI":"10.1136/gutjnl-2023-330595","ISSN":"1468-3288 0017-5749","issue":"4","journalAbbreviation":"Gut","language":"eng","license":"© Author(s) (or their employer(s)) 2024. No commercial re-use. See rights and permissions. Published by BMJ.","note":"publisher-place: England\nPMID: 38228377","page":"691-702","title":"MASLD: a systemic metabolic disorder with cardiovascular and malignant complications.","volume":"73","author":[{"family":"Targher","given":"Giovanni"},{"family":"Byrne","given":"Christopher D."},{"family":"Tilg","given":"Herbert"}],"issued":{"date-parts":[["2024",3,7]]}}}],"schema":"https://github.com/citation-style-language/schema/raw/master/csl-citation.json"} </w:instrText>
      </w:r>
      <w:r w:rsidR="003776AA" w:rsidRPr="003C77BA">
        <w:rPr>
          <w:rFonts w:ascii="Calibri" w:hAnsi="Calibri" w:cs="Calibri"/>
          <w:lang w:val="en-US"/>
        </w:rPr>
        <w:fldChar w:fldCharType="separate"/>
      </w:r>
      <w:r w:rsidR="00952DD2" w:rsidRPr="003C77BA">
        <w:rPr>
          <w:rFonts w:ascii="Calibri" w:hAnsi="Calibri" w:cs="Calibri"/>
          <w:kern w:val="0"/>
          <w:lang w:val="en-US"/>
        </w:rPr>
        <w:t>(1,5,6)</w:t>
      </w:r>
      <w:r w:rsidR="003776AA" w:rsidRPr="003C77BA">
        <w:rPr>
          <w:rFonts w:ascii="Calibri" w:hAnsi="Calibri" w:cs="Calibri"/>
          <w:lang w:val="en-US"/>
        </w:rPr>
        <w:fldChar w:fldCharType="end"/>
      </w:r>
      <w:r w:rsidR="003776AA" w:rsidRPr="003C77BA">
        <w:rPr>
          <w:rFonts w:ascii="Calibri" w:hAnsi="Calibri" w:cs="Calibri"/>
          <w:lang w:val="en-US"/>
        </w:rPr>
        <w:t xml:space="preserve">. </w:t>
      </w:r>
    </w:p>
    <w:p w14:paraId="1895C752" w14:textId="6677EF97" w:rsidR="00B008CA" w:rsidRPr="003C77BA" w:rsidRDefault="002F7495" w:rsidP="002F7495">
      <w:pPr>
        <w:spacing w:line="360" w:lineRule="auto"/>
        <w:jc w:val="both"/>
        <w:rPr>
          <w:rFonts w:ascii="Calibri" w:hAnsi="Calibri" w:cs="Calibri"/>
          <w:lang w:val="en-US"/>
        </w:rPr>
      </w:pPr>
      <w:r w:rsidRPr="003C77BA">
        <w:rPr>
          <w:rFonts w:ascii="Calibri" w:hAnsi="Calibri" w:cs="Calibri"/>
          <w:lang w:val="en-US"/>
        </w:rPr>
        <w:t>In</w:t>
      </w:r>
      <w:r w:rsidR="004E21FA" w:rsidRPr="003C77BA">
        <w:rPr>
          <w:rFonts w:ascii="Calibri" w:hAnsi="Calibri" w:cs="Calibri"/>
          <w:lang w:val="en-US"/>
        </w:rPr>
        <w:t xml:space="preserve"> recent</w:t>
      </w:r>
      <w:r w:rsidRPr="003C77BA">
        <w:rPr>
          <w:rFonts w:ascii="Calibri" w:hAnsi="Calibri" w:cs="Calibri"/>
          <w:lang w:val="en-US"/>
        </w:rPr>
        <w:t xml:space="preserve"> </w:t>
      </w:r>
      <w:r w:rsidR="005912F7" w:rsidRPr="003C77BA">
        <w:rPr>
          <w:rFonts w:ascii="Calibri" w:hAnsi="Calibri" w:cs="Calibri"/>
          <w:lang w:val="en-US"/>
        </w:rPr>
        <w:t>years</w:t>
      </w:r>
      <w:r w:rsidRPr="003C77BA">
        <w:rPr>
          <w:rFonts w:ascii="Calibri" w:hAnsi="Calibri" w:cs="Calibri"/>
          <w:lang w:val="en-US"/>
        </w:rPr>
        <w:t xml:space="preserve">, it has </w:t>
      </w:r>
      <w:r w:rsidR="00701E97" w:rsidRPr="003C77BA">
        <w:rPr>
          <w:rFonts w:ascii="Calibri" w:hAnsi="Calibri" w:cs="Calibri"/>
          <w:lang w:val="en-US"/>
        </w:rPr>
        <w:t>also become</w:t>
      </w:r>
      <w:r w:rsidR="005912F7" w:rsidRPr="003C77BA">
        <w:rPr>
          <w:rFonts w:ascii="Calibri" w:hAnsi="Calibri" w:cs="Calibri"/>
          <w:lang w:val="en-US"/>
        </w:rPr>
        <w:t xml:space="preserve"> increasingly</w:t>
      </w:r>
      <w:r w:rsidR="00487ECD" w:rsidRPr="003C77BA">
        <w:rPr>
          <w:rFonts w:ascii="Calibri" w:hAnsi="Calibri" w:cs="Calibri"/>
          <w:lang w:val="en-US"/>
        </w:rPr>
        <w:t xml:space="preserve"> </w:t>
      </w:r>
      <w:r w:rsidR="00AA24C5" w:rsidRPr="003C77BA">
        <w:rPr>
          <w:rFonts w:ascii="Calibri" w:hAnsi="Calibri" w:cs="Calibri"/>
          <w:lang w:val="en-US"/>
        </w:rPr>
        <w:t>clear</w:t>
      </w:r>
      <w:r w:rsidRPr="003C77BA">
        <w:rPr>
          <w:rFonts w:ascii="Calibri" w:hAnsi="Calibri" w:cs="Calibri"/>
          <w:lang w:val="en-US"/>
        </w:rPr>
        <w:t xml:space="preserve"> that </w:t>
      </w:r>
      <w:r w:rsidR="000B179F" w:rsidRPr="003C77BA">
        <w:rPr>
          <w:rFonts w:ascii="Calibri" w:hAnsi="Calibri" w:cs="Calibri"/>
          <w:lang w:val="en-US"/>
        </w:rPr>
        <w:t xml:space="preserve">MASLD adversely affects not only the coronary arteries but also all other anatomical structures of the heart, conferring an increased risk of myocardial </w:t>
      </w:r>
      <w:r w:rsidR="00DC2CEE" w:rsidRPr="003C77BA">
        <w:rPr>
          <w:rFonts w:ascii="Calibri" w:hAnsi="Calibri" w:cs="Calibri"/>
          <w:lang w:val="en-US"/>
        </w:rPr>
        <w:t xml:space="preserve">structural and functional </w:t>
      </w:r>
      <w:r w:rsidR="000B179F" w:rsidRPr="003C77BA">
        <w:rPr>
          <w:rFonts w:ascii="Calibri" w:hAnsi="Calibri" w:cs="Calibri"/>
          <w:lang w:val="en-US"/>
        </w:rPr>
        <w:t>alterations (</w:t>
      </w:r>
      <w:r w:rsidR="00DC2CEE" w:rsidRPr="003C77BA">
        <w:rPr>
          <w:rFonts w:ascii="Calibri" w:hAnsi="Calibri" w:cs="Calibri"/>
          <w:lang w:val="en-US"/>
        </w:rPr>
        <w:t>e.g.</w:t>
      </w:r>
      <w:r w:rsidR="00F756E5" w:rsidRPr="003C77BA">
        <w:rPr>
          <w:rFonts w:ascii="Calibri" w:hAnsi="Calibri" w:cs="Calibri"/>
          <w:lang w:val="en-US"/>
        </w:rPr>
        <w:t>,</w:t>
      </w:r>
      <w:r w:rsidR="00DC2CEE" w:rsidRPr="003C77BA">
        <w:rPr>
          <w:rFonts w:ascii="Calibri" w:hAnsi="Calibri" w:cs="Calibri"/>
          <w:lang w:val="en-US"/>
        </w:rPr>
        <w:t xml:space="preserve"> </w:t>
      </w:r>
      <w:r w:rsidR="000B179F" w:rsidRPr="003C77BA">
        <w:rPr>
          <w:rFonts w:ascii="Calibri" w:hAnsi="Calibri" w:cs="Calibri"/>
          <w:lang w:val="en-US"/>
        </w:rPr>
        <w:t>cardiac remodeling and hypertrophy, leading to new-onset heart failure), and cardiac arrhythmias</w:t>
      </w:r>
      <w:r w:rsidR="00970C94" w:rsidRPr="003C77BA">
        <w:rPr>
          <w:rFonts w:ascii="Calibri" w:hAnsi="Calibri" w:cs="Calibri"/>
          <w:lang w:val="en-US"/>
        </w:rPr>
        <w:t xml:space="preserve"> </w:t>
      </w:r>
      <w:r w:rsidR="00970C94"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unI4fdia","properties":{"formattedCitation":"(7)","plainCitation":"(7)","noteIndex":0},"citationItems":[{"id":82,"uris":["http://zotero.org/users/local/3aA6NeCb/items/ZUI3TKID"],"itemData":{"id":82,"type":"article-journal","abstract":"Nonalcoholic fatty liver disease (NAFLD) is a common, progressive liver disease that affects up to one-quarter of the adult population worldwide. The clinical and economic burden of NAFLD is mainly due to liver-related morbidity and mortality (nonalcoholic steatohepatitis, cirrhosis or hepatocellular carcinoma) and an increased risk of developing fatal and nonfatal cardiovascular disease, chronic kidney disease and certain types of extrahepatic cancers (for example, colorectal cancer and breast cancer). Additionally, there is now accumulating evidence that NAFLD adversely affects not only the coronary arteries (promoting accelerated coronary atherosclerosis) but also all other anatomical structures of the heart, conferring an increased risk of cardiomyopathy (mainly left ventricular diastolic dysfunction and hypertrophy, leading to the development of congestive heart failure), cardiac valvular calcification (mainly aortic-valve sclerosis), cardiac arrhythmias (mainly atrial fibrillation) and some cardiac conduction defects. This Review focuses on the association between NAFLD and non-ischaemia-related cardiac disease, discusses the putative pathophysiological mechanisms and briefly summarizes current treatment options for NAFLD that might also beneficially affect cardiac disease.","container-title":"Nature Reviews Gastroenterology &amp; Hepatology","DOI":"10.1038/s41575-018-0010-0","ISSN":"1759-5053","issue":"7","journalAbbreviation":"Nat Rev Gastroenterol Hepatol","language":"en","license":"2018 Macmillan Publishers Ltd., part of Springer Nature","note":"publisher: Nature Publishing Group","page":"425-439","source":"www.nature.com","title":"Risk of cardiomyopathy and cardiac arrhythmias in patients with nonalcoholic fatty liver disease","volume":"15","author":[{"family":"Anstee","given":"Quentin M."},{"family":"Mantovani","given":"Alessandro"},{"family":"Tilg","given":"Herbert"},{"family":"Targher","given":"Giovanni"}],"issued":{"date-parts":[["2018",7]]}}}],"schema":"https://github.com/citation-style-language/schema/raw/master/csl-citation.json"} </w:instrText>
      </w:r>
      <w:r w:rsidR="00970C94" w:rsidRPr="003C77BA">
        <w:rPr>
          <w:rFonts w:ascii="Calibri" w:hAnsi="Calibri" w:cs="Calibri"/>
          <w:lang w:val="en-US"/>
        </w:rPr>
        <w:fldChar w:fldCharType="separate"/>
      </w:r>
      <w:r w:rsidR="00952DD2" w:rsidRPr="003C77BA">
        <w:rPr>
          <w:rFonts w:ascii="Calibri" w:hAnsi="Calibri" w:cs="Calibri"/>
          <w:noProof/>
          <w:lang w:val="en-US"/>
        </w:rPr>
        <w:t>(7)</w:t>
      </w:r>
      <w:r w:rsidR="00970C94" w:rsidRPr="003C77BA">
        <w:rPr>
          <w:rFonts w:ascii="Calibri" w:hAnsi="Calibri" w:cs="Calibri"/>
          <w:lang w:val="en-US"/>
        </w:rPr>
        <w:fldChar w:fldCharType="end"/>
      </w:r>
      <w:r w:rsidRPr="003C77BA">
        <w:rPr>
          <w:rFonts w:ascii="Calibri" w:hAnsi="Calibri" w:cs="Calibri"/>
          <w:lang w:val="en-US"/>
        </w:rPr>
        <w:t xml:space="preserve">. Among the sustained </w:t>
      </w:r>
      <w:r w:rsidR="0005563A" w:rsidRPr="003C77BA">
        <w:rPr>
          <w:rFonts w:ascii="Calibri" w:hAnsi="Calibri" w:cs="Calibri"/>
          <w:lang w:val="en-US"/>
        </w:rPr>
        <w:t>tachy</w:t>
      </w:r>
      <w:r w:rsidRPr="003C77BA">
        <w:rPr>
          <w:rFonts w:ascii="Calibri" w:hAnsi="Calibri" w:cs="Calibri"/>
          <w:lang w:val="en-US"/>
        </w:rPr>
        <w:t xml:space="preserve">arrhythmias, atrial fibrillation (AF) is the most common </w:t>
      </w:r>
      <w:r w:rsidR="00E83A30" w:rsidRPr="003C77BA">
        <w:rPr>
          <w:rFonts w:ascii="Calibri" w:hAnsi="Calibri" w:cs="Calibri"/>
          <w:lang w:val="en-US"/>
        </w:rPr>
        <w:t xml:space="preserve">arrhythmia seen </w:t>
      </w:r>
      <w:r w:rsidRPr="003C77BA">
        <w:rPr>
          <w:rFonts w:ascii="Calibri" w:hAnsi="Calibri" w:cs="Calibri"/>
          <w:lang w:val="en-US"/>
        </w:rPr>
        <w:t xml:space="preserve">in clinical practice and is </w:t>
      </w:r>
      <w:r w:rsidR="0005563A" w:rsidRPr="003C77BA">
        <w:rPr>
          <w:rFonts w:ascii="Calibri" w:hAnsi="Calibri" w:cs="Calibri"/>
          <w:lang w:val="en-US"/>
        </w:rPr>
        <w:t>strongly</w:t>
      </w:r>
      <w:r w:rsidR="00D809F2" w:rsidRPr="003C77BA">
        <w:rPr>
          <w:rFonts w:ascii="Calibri" w:hAnsi="Calibri" w:cs="Calibri"/>
          <w:lang w:val="en-US"/>
        </w:rPr>
        <w:t xml:space="preserve"> </w:t>
      </w:r>
      <w:r w:rsidRPr="003C77BA">
        <w:rPr>
          <w:rFonts w:ascii="Calibri" w:hAnsi="Calibri" w:cs="Calibri"/>
          <w:lang w:val="en-US"/>
        </w:rPr>
        <w:t>associated with a</w:t>
      </w:r>
      <w:r w:rsidR="005912F7" w:rsidRPr="003C77BA">
        <w:rPr>
          <w:rFonts w:ascii="Calibri" w:hAnsi="Calibri" w:cs="Calibri"/>
          <w:lang w:val="en-US"/>
        </w:rPr>
        <w:t xml:space="preserve"> higher </w:t>
      </w:r>
      <w:r w:rsidRPr="003C77BA">
        <w:rPr>
          <w:rFonts w:ascii="Calibri" w:hAnsi="Calibri" w:cs="Calibri"/>
          <w:lang w:val="en-US"/>
        </w:rPr>
        <w:t xml:space="preserve">risk of </w:t>
      </w:r>
      <w:r w:rsidR="00E83A30" w:rsidRPr="003C77BA">
        <w:rPr>
          <w:rFonts w:ascii="Calibri" w:hAnsi="Calibri" w:cs="Calibri"/>
          <w:lang w:val="en-US"/>
        </w:rPr>
        <w:t xml:space="preserve">cardiovascular </w:t>
      </w:r>
      <w:r w:rsidRPr="003C77BA">
        <w:rPr>
          <w:rFonts w:ascii="Calibri" w:hAnsi="Calibri" w:cs="Calibri"/>
          <w:lang w:val="en-US"/>
        </w:rPr>
        <w:t>morbidity and mortality</w:t>
      </w:r>
      <w:r w:rsidR="00B675A6" w:rsidRPr="003C77BA">
        <w:rPr>
          <w:rFonts w:ascii="Calibri" w:hAnsi="Calibri" w:cs="Calibri"/>
          <w:lang w:val="en-US"/>
        </w:rPr>
        <w:t xml:space="preserve"> </w:t>
      </w:r>
      <w:r w:rsidR="00B675A6"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RM1qoz2J","properties":{"formattedCitation":"(8,9)","plainCitation":"(8,9)","noteIndex":0},"citationItems":[{"id":15,"uris":["http://zotero.org/users/local/3aA6NeCb/items/VMIACMRA"],"itemData":{"id":15,"type":"article-journal","abstract":"Atrial fibrillation (AF) is the most common cardiac arrhythmia despite substantial efforts to understand the pathophysiology of the condition and develop improved treatments. Identifying the underlying causative mechanisms of AF in individual patients is difficult and the efficacy of current therapies is suboptimal. Consequently, the incidence of AF is steadily rising and there is a pressing need for novel therapies. Research has revealed that defects in specific molecular pathways underlie AF pathogenesis, resulting in electrical conduction disorders that drive AF. The severity of this so-called electropathology correlates with the stage of AF disease progression and determines the response to AF treatment. Therefore, unravelling the molecular mechanisms underlying electropathology is expected to fuel the development of innovative personalized diagnostic tools and mechanism-based therapies. Moreover, the co-creation of AF studies with patients to implement novel diagnostic tools and therapies is a prerequisite for successful personalized AF management. Currently, various treatment modalities targeting AF-related electropathology, including lifestyle changes, pharmaceutical and nutraceutical therapy, substrate-based ablative therapy, and neuromodulation, are available to maintain sinus rhythm and might offer a novel holistic strategy to treat AF.","container-title":"Nature Reviews Disease Primers","DOI":"10.1038/s41572-022-00347-9","ISSN":"2056-676X","issue":"1","journalAbbreviation":"Nat Rev Dis Primers","language":"en","license":"2022 Springer Nature Limited","note":"publisher: Nature Publishing Group","page":"1-23","source":"www.nature.com","title":"Atrial fibrillation","volume":"8","author":[{"family":"Brundel","given":"Bianca J. J. M."},{"family":"Ai","given":"Xun"},{"family":"Hills","given":"Mellanie True"},{"family":"Kuipers","given":"Myrthe F."},{"family":"Lip","given":"Gregory Y. H."},{"family":"Groot","given":"Natasja M. S.","non-dropping-particle":"de"}],"issued":{"date-parts":[["2022",4,7]]}}},{"id":13,"uris":["http://zotero.org/users/local/3aA6NeCb/items/4VI85LYT"],"itemData":{"id":13,"type":"article-journal","abstract":"The global prevalence of atrial fibrillation (AF) has increased substantially over the past three decades and is currently approximately 60 million cases. Incident AF and its clinical consequences are largely the result of risk factors that can be modified by lifestyle changes. In this Review, we provide evidence that the lifetime risk of AF is modified not only by sex and race but also through the clinical risk factor and comorbidity burden of individual patients. We begin by summarizing the epidemiology of AF, focusing on non-modifiable and modifiable risk factors, as well as targets and strategies for the primary prevention of AF. Furthermore, we evaluate the role of modifiable risk factors in the secondary prevention of AF as well as the potential effects of risk factor interventions on the frequency and severity of subsequent AF episodes. We end the Review by proposing strategies that require evaluation as well as global policy changes that are needed for the prevention of incident AF and the management of recurrent episodes in patients already affected by AF.","container-title":"Nature Reviews Cardiology","DOI":"10.1038/s41569-022-00820-8","ISSN":"1759-5010","issue":"6","journalAbbreviation":"Nat Rev Cardiol","language":"en","license":"2023 Crown","note":"publisher: Nature Publishing Group","page":"404-417","source":"www.nature.com","title":"Epidemiology and modifiable risk factors for atrial fibrillation","volume":"20","author":[{"family":"Elliott","given":"Adrian D."},{"family":"Middeldorp","given":"Melissa E."},{"family":"Van Gelder","given":"Isabelle C."},{"family":"Albert","given":"Christine M."},{"family":"Sanders","given":"Prashanthan"}],"issued":{"date-parts":[["2023",6]]}}}],"schema":"https://github.com/citation-style-language/schema/raw/master/csl-citation.json"} </w:instrText>
      </w:r>
      <w:r w:rsidR="00B675A6" w:rsidRPr="003C77BA">
        <w:rPr>
          <w:rFonts w:ascii="Calibri" w:hAnsi="Calibri" w:cs="Calibri"/>
          <w:lang w:val="en-US"/>
        </w:rPr>
        <w:fldChar w:fldCharType="separate"/>
      </w:r>
      <w:r w:rsidR="00952DD2" w:rsidRPr="003C77BA">
        <w:rPr>
          <w:rFonts w:ascii="Calibri" w:hAnsi="Calibri" w:cs="Calibri"/>
          <w:kern w:val="0"/>
          <w:lang w:val="en-US"/>
        </w:rPr>
        <w:t>(8,9)</w:t>
      </w:r>
      <w:r w:rsidR="00B675A6" w:rsidRPr="003C77BA">
        <w:rPr>
          <w:rFonts w:ascii="Calibri" w:hAnsi="Calibri" w:cs="Calibri"/>
          <w:lang w:val="en-US"/>
        </w:rPr>
        <w:fldChar w:fldCharType="end"/>
      </w:r>
      <w:r w:rsidR="00B675A6" w:rsidRPr="003C77BA">
        <w:rPr>
          <w:rFonts w:ascii="Calibri" w:hAnsi="Calibri" w:cs="Calibri"/>
          <w:lang w:val="en-US"/>
        </w:rPr>
        <w:t xml:space="preserve">. </w:t>
      </w:r>
    </w:p>
    <w:p w14:paraId="23E12683" w14:textId="2B495EE5" w:rsidR="0092174B" w:rsidRPr="003C77BA" w:rsidRDefault="005A2DB9" w:rsidP="002F7495">
      <w:pPr>
        <w:spacing w:line="360" w:lineRule="auto"/>
        <w:jc w:val="both"/>
        <w:rPr>
          <w:rFonts w:ascii="Calibri" w:hAnsi="Calibri" w:cs="Calibri"/>
          <w:lang w:val="en-US"/>
        </w:rPr>
      </w:pPr>
      <w:r w:rsidRPr="003C77BA">
        <w:rPr>
          <w:rFonts w:ascii="Calibri" w:hAnsi="Calibri" w:cs="Calibri"/>
          <w:lang w:val="en-US"/>
        </w:rPr>
        <w:t xml:space="preserve">Recently, many </w:t>
      </w:r>
      <w:r w:rsidR="002F7495" w:rsidRPr="003C77BA">
        <w:rPr>
          <w:rFonts w:ascii="Calibri" w:hAnsi="Calibri" w:cs="Calibri"/>
          <w:lang w:val="en-US"/>
        </w:rPr>
        <w:t xml:space="preserve">observational </w:t>
      </w:r>
      <w:r w:rsidR="004366A4" w:rsidRPr="003C77BA">
        <w:rPr>
          <w:rFonts w:ascii="Calibri" w:hAnsi="Calibri" w:cs="Calibri"/>
          <w:lang w:val="en-US"/>
        </w:rPr>
        <w:t xml:space="preserve">cohort </w:t>
      </w:r>
      <w:r w:rsidR="002F7495" w:rsidRPr="003C77BA">
        <w:rPr>
          <w:rFonts w:ascii="Calibri" w:hAnsi="Calibri" w:cs="Calibri"/>
          <w:lang w:val="en-US"/>
        </w:rPr>
        <w:t xml:space="preserve">studies </w:t>
      </w:r>
      <w:r w:rsidR="004366A4" w:rsidRPr="003C77BA">
        <w:rPr>
          <w:rFonts w:ascii="Calibri" w:hAnsi="Calibri" w:cs="Calibri"/>
          <w:lang w:val="en-US"/>
        </w:rPr>
        <w:t>have been published on</w:t>
      </w:r>
      <w:r w:rsidR="00B008CA" w:rsidRPr="003C77BA">
        <w:rPr>
          <w:rFonts w:ascii="Calibri" w:hAnsi="Calibri" w:cs="Calibri"/>
          <w:lang w:val="en-US"/>
        </w:rPr>
        <w:t xml:space="preserve"> the</w:t>
      </w:r>
      <w:r w:rsidRPr="003C77BA">
        <w:rPr>
          <w:rFonts w:ascii="Calibri" w:hAnsi="Calibri" w:cs="Calibri"/>
          <w:lang w:val="en-US"/>
        </w:rPr>
        <w:t xml:space="preserve"> </w:t>
      </w:r>
      <w:r w:rsidR="005912F7" w:rsidRPr="003C77BA">
        <w:rPr>
          <w:rFonts w:ascii="Calibri" w:hAnsi="Calibri" w:cs="Calibri"/>
          <w:lang w:val="en-US"/>
        </w:rPr>
        <w:t xml:space="preserve">risk of developing AF in </w:t>
      </w:r>
      <w:r w:rsidR="00B008CA" w:rsidRPr="003C77BA">
        <w:rPr>
          <w:rFonts w:ascii="Calibri" w:hAnsi="Calibri" w:cs="Calibri"/>
          <w:lang w:val="en-US"/>
        </w:rPr>
        <w:t>adult individuals</w:t>
      </w:r>
      <w:r w:rsidR="005912F7" w:rsidRPr="003C77BA">
        <w:rPr>
          <w:rFonts w:ascii="Calibri" w:hAnsi="Calibri" w:cs="Calibri"/>
          <w:lang w:val="en-US"/>
        </w:rPr>
        <w:t xml:space="preserve"> with</w:t>
      </w:r>
      <w:r w:rsidRPr="003C77BA">
        <w:rPr>
          <w:rFonts w:ascii="Calibri" w:hAnsi="Calibri" w:cs="Calibri"/>
          <w:lang w:val="en-US"/>
        </w:rPr>
        <w:t xml:space="preserve"> </w:t>
      </w:r>
      <w:r w:rsidR="00487ECD" w:rsidRPr="003C77BA">
        <w:rPr>
          <w:rFonts w:ascii="Calibri" w:hAnsi="Calibri" w:cs="Calibri"/>
          <w:lang w:val="en-US"/>
        </w:rPr>
        <w:t>MASLD</w:t>
      </w:r>
      <w:r w:rsidR="0005563A" w:rsidRPr="003C77BA">
        <w:rPr>
          <w:rFonts w:ascii="Calibri" w:hAnsi="Calibri" w:cs="Calibri"/>
          <w:lang w:val="en-US"/>
        </w:rPr>
        <w:t xml:space="preserve"> (as specified in more detail below)</w:t>
      </w:r>
      <w:r w:rsidR="002F7495" w:rsidRPr="003C77BA">
        <w:rPr>
          <w:rFonts w:ascii="Calibri" w:hAnsi="Calibri" w:cs="Calibri"/>
          <w:lang w:val="en-US"/>
        </w:rPr>
        <w:t>.</w:t>
      </w:r>
      <w:r w:rsidRPr="003C77BA">
        <w:rPr>
          <w:rFonts w:ascii="Calibri" w:hAnsi="Calibri" w:cs="Calibri"/>
          <w:lang w:val="en-US"/>
        </w:rPr>
        <w:t xml:space="preserve"> </w:t>
      </w:r>
      <w:r w:rsidR="00B008CA" w:rsidRPr="003C77BA">
        <w:rPr>
          <w:rFonts w:ascii="Calibri" w:hAnsi="Calibri" w:cs="Calibri"/>
          <w:lang w:val="en-US"/>
        </w:rPr>
        <w:t xml:space="preserve">However, the findings of these </w:t>
      </w:r>
      <w:r w:rsidR="0005563A" w:rsidRPr="003C77BA">
        <w:rPr>
          <w:rFonts w:ascii="Calibri" w:hAnsi="Calibri" w:cs="Calibri"/>
          <w:lang w:val="en-US"/>
        </w:rPr>
        <w:t xml:space="preserve">cohort </w:t>
      </w:r>
      <w:r w:rsidR="00B008CA" w:rsidRPr="003C77BA">
        <w:rPr>
          <w:rFonts w:ascii="Calibri" w:hAnsi="Calibri" w:cs="Calibri"/>
          <w:lang w:val="en-US"/>
        </w:rPr>
        <w:t xml:space="preserve">studies are conflicting, and it remains </w:t>
      </w:r>
      <w:r w:rsidR="00935589" w:rsidRPr="003C77BA">
        <w:rPr>
          <w:rFonts w:ascii="Calibri" w:hAnsi="Calibri" w:cs="Calibri"/>
          <w:lang w:val="en-US"/>
        </w:rPr>
        <w:t xml:space="preserve">currently </w:t>
      </w:r>
      <w:r w:rsidR="00B008CA" w:rsidRPr="003C77BA">
        <w:rPr>
          <w:rFonts w:ascii="Calibri" w:hAnsi="Calibri" w:cs="Calibri"/>
          <w:lang w:val="en-US"/>
        </w:rPr>
        <w:t xml:space="preserve">unknown whether the severity of MASLD (especially higher fibrosis stage) is associated with an increased </w:t>
      </w:r>
      <w:r w:rsidR="00935589" w:rsidRPr="003C77BA">
        <w:rPr>
          <w:rFonts w:ascii="Calibri" w:hAnsi="Calibri" w:cs="Calibri"/>
          <w:lang w:val="en-US"/>
        </w:rPr>
        <w:t xml:space="preserve">AF </w:t>
      </w:r>
      <w:r w:rsidR="00B008CA" w:rsidRPr="003C77BA">
        <w:rPr>
          <w:rFonts w:ascii="Calibri" w:hAnsi="Calibri" w:cs="Calibri"/>
          <w:lang w:val="en-US"/>
        </w:rPr>
        <w:t>incidence.</w:t>
      </w:r>
    </w:p>
    <w:p w14:paraId="24138D5D" w14:textId="3E0329B1" w:rsidR="00C650CC" w:rsidRPr="003C77BA" w:rsidRDefault="00B008CA" w:rsidP="004366A4">
      <w:pPr>
        <w:spacing w:line="360" w:lineRule="auto"/>
        <w:jc w:val="both"/>
        <w:rPr>
          <w:rFonts w:ascii="Calibri" w:hAnsi="Calibri" w:cs="Calibri"/>
          <w:lang w:val="en-US"/>
        </w:rPr>
      </w:pPr>
      <w:r w:rsidRPr="003C77BA">
        <w:rPr>
          <w:rFonts w:ascii="Calibri" w:hAnsi="Calibri" w:cs="Calibri"/>
          <w:lang w:val="en-US"/>
        </w:rPr>
        <w:t>Therefore</w:t>
      </w:r>
      <w:r w:rsidR="005A2DB9" w:rsidRPr="003C77BA">
        <w:rPr>
          <w:rFonts w:ascii="Calibri" w:hAnsi="Calibri" w:cs="Calibri"/>
          <w:lang w:val="en-US"/>
        </w:rPr>
        <w:t xml:space="preserve">, we </w:t>
      </w:r>
      <w:r w:rsidR="00935589" w:rsidRPr="003C77BA">
        <w:rPr>
          <w:rFonts w:ascii="Calibri" w:hAnsi="Calibri" w:cs="Calibri"/>
          <w:lang w:val="en-US"/>
        </w:rPr>
        <w:t>performed</w:t>
      </w:r>
      <w:r w:rsidR="005A2DB9" w:rsidRPr="003C77BA">
        <w:rPr>
          <w:rFonts w:ascii="Calibri" w:hAnsi="Calibri" w:cs="Calibri"/>
          <w:lang w:val="en-US"/>
        </w:rPr>
        <w:t xml:space="preserve"> a comprehensive systematic review and meta-analysis of </w:t>
      </w:r>
      <w:r w:rsidR="00701E97" w:rsidRPr="003C77BA">
        <w:rPr>
          <w:rFonts w:ascii="Calibri" w:hAnsi="Calibri" w:cs="Calibri"/>
          <w:lang w:val="en-US"/>
        </w:rPr>
        <w:t xml:space="preserve">cohort </w:t>
      </w:r>
      <w:r w:rsidR="005A2DB9" w:rsidRPr="003C77BA">
        <w:rPr>
          <w:rFonts w:ascii="Calibri" w:hAnsi="Calibri" w:cs="Calibri"/>
          <w:lang w:val="en-US"/>
        </w:rPr>
        <w:t xml:space="preserve">studies </w:t>
      </w:r>
      <w:r w:rsidR="004366A4" w:rsidRPr="003C77BA">
        <w:rPr>
          <w:rFonts w:ascii="Calibri" w:hAnsi="Calibri" w:cs="Calibri"/>
          <w:lang w:val="en-US"/>
        </w:rPr>
        <w:t>to quantify</w:t>
      </w:r>
      <w:r w:rsidR="005A2DB9" w:rsidRPr="003C77BA">
        <w:rPr>
          <w:rFonts w:ascii="Calibri" w:hAnsi="Calibri" w:cs="Calibri"/>
          <w:lang w:val="en-US"/>
        </w:rPr>
        <w:t xml:space="preserve"> the </w:t>
      </w:r>
      <w:r w:rsidR="004366A4" w:rsidRPr="003C77BA">
        <w:rPr>
          <w:rFonts w:ascii="Calibri" w:hAnsi="Calibri" w:cs="Calibri"/>
          <w:lang w:val="en-US"/>
        </w:rPr>
        <w:t>risk</w:t>
      </w:r>
      <w:r w:rsidR="005A2DB9" w:rsidRPr="003C77BA">
        <w:rPr>
          <w:rFonts w:ascii="Calibri" w:hAnsi="Calibri" w:cs="Calibri"/>
          <w:lang w:val="en-US"/>
        </w:rPr>
        <w:t xml:space="preserve"> of incident AF in </w:t>
      </w:r>
      <w:r w:rsidR="005912F7" w:rsidRPr="003C77BA">
        <w:rPr>
          <w:rFonts w:ascii="Calibri" w:hAnsi="Calibri" w:cs="Calibri"/>
          <w:lang w:val="en-US"/>
        </w:rPr>
        <w:t>adult</w:t>
      </w:r>
      <w:r w:rsidR="005A2DB9" w:rsidRPr="003C77BA">
        <w:rPr>
          <w:rFonts w:ascii="Calibri" w:hAnsi="Calibri" w:cs="Calibri"/>
          <w:lang w:val="en-US"/>
        </w:rPr>
        <w:t xml:space="preserve"> individuals</w:t>
      </w:r>
      <w:r w:rsidR="004366A4" w:rsidRPr="003C77BA">
        <w:rPr>
          <w:rFonts w:ascii="Calibri" w:hAnsi="Calibri" w:cs="Calibri"/>
          <w:lang w:val="en-US"/>
        </w:rPr>
        <w:t xml:space="preserve"> with MASLD</w:t>
      </w:r>
      <w:r w:rsidR="005A2DB9" w:rsidRPr="003C77BA">
        <w:rPr>
          <w:rFonts w:ascii="Calibri" w:hAnsi="Calibri" w:cs="Calibri"/>
          <w:lang w:val="en-US"/>
        </w:rPr>
        <w:t xml:space="preserve">. </w:t>
      </w:r>
      <w:r w:rsidR="004366A4" w:rsidRPr="003C77BA">
        <w:rPr>
          <w:rFonts w:ascii="Calibri" w:hAnsi="Calibri" w:cs="Calibri"/>
          <w:lang w:val="en-US"/>
        </w:rPr>
        <w:t>Moreover, we assess</w:t>
      </w:r>
      <w:r w:rsidR="00935589" w:rsidRPr="003C77BA">
        <w:rPr>
          <w:rFonts w:ascii="Calibri" w:hAnsi="Calibri" w:cs="Calibri"/>
          <w:lang w:val="en-US"/>
        </w:rPr>
        <w:t xml:space="preserve">ed </w:t>
      </w:r>
      <w:r w:rsidR="004064D8" w:rsidRPr="003C77BA">
        <w:rPr>
          <w:rFonts w:ascii="Calibri" w:hAnsi="Calibri" w:cs="Calibri"/>
          <w:lang w:val="en-US"/>
        </w:rPr>
        <w:t xml:space="preserve">for the first time </w:t>
      </w:r>
      <w:r w:rsidR="004366A4" w:rsidRPr="003C77BA">
        <w:rPr>
          <w:rFonts w:ascii="Calibri" w:hAnsi="Calibri" w:cs="Calibri"/>
          <w:lang w:val="en-US"/>
        </w:rPr>
        <w:t xml:space="preserve">whether </w:t>
      </w:r>
      <w:r w:rsidR="00935589" w:rsidRPr="003C77BA">
        <w:rPr>
          <w:rFonts w:ascii="Calibri" w:hAnsi="Calibri" w:cs="Calibri"/>
          <w:lang w:val="en-US"/>
        </w:rPr>
        <w:t>the</w:t>
      </w:r>
      <w:r w:rsidR="004366A4" w:rsidRPr="003C77BA">
        <w:rPr>
          <w:rFonts w:ascii="Calibri" w:hAnsi="Calibri" w:cs="Calibri"/>
          <w:lang w:val="en-US"/>
        </w:rPr>
        <w:t xml:space="preserve"> risk </w:t>
      </w:r>
      <w:r w:rsidR="00935589" w:rsidRPr="003C77BA">
        <w:rPr>
          <w:rFonts w:ascii="Calibri" w:hAnsi="Calibri" w:cs="Calibri"/>
          <w:lang w:val="en-US"/>
        </w:rPr>
        <w:t xml:space="preserve">of </w:t>
      </w:r>
      <w:r w:rsidR="004064D8" w:rsidRPr="003C77BA">
        <w:rPr>
          <w:rFonts w:ascii="Calibri" w:hAnsi="Calibri" w:cs="Calibri"/>
          <w:lang w:val="en-US"/>
        </w:rPr>
        <w:t xml:space="preserve">incident </w:t>
      </w:r>
      <w:r w:rsidR="00935589" w:rsidRPr="003C77BA">
        <w:rPr>
          <w:rFonts w:ascii="Calibri" w:hAnsi="Calibri" w:cs="Calibri"/>
          <w:lang w:val="en-US"/>
        </w:rPr>
        <w:t xml:space="preserve">AF </w:t>
      </w:r>
      <w:r w:rsidR="0005563A" w:rsidRPr="003C77BA">
        <w:rPr>
          <w:rFonts w:ascii="Calibri" w:hAnsi="Calibri" w:cs="Calibri"/>
          <w:lang w:val="en-US"/>
        </w:rPr>
        <w:t>varies</w:t>
      </w:r>
      <w:r w:rsidR="004366A4" w:rsidRPr="003C77BA">
        <w:rPr>
          <w:rFonts w:ascii="Calibri" w:hAnsi="Calibri" w:cs="Calibri"/>
          <w:lang w:val="en-US"/>
        </w:rPr>
        <w:t xml:space="preserve"> </w:t>
      </w:r>
      <w:r w:rsidR="004E21FA" w:rsidRPr="003C77BA">
        <w:rPr>
          <w:rFonts w:ascii="Calibri" w:hAnsi="Calibri" w:cs="Calibri"/>
          <w:lang w:val="en-US"/>
        </w:rPr>
        <w:t>according to</w:t>
      </w:r>
      <w:r w:rsidR="004366A4" w:rsidRPr="003C77BA">
        <w:rPr>
          <w:rFonts w:ascii="Calibri" w:hAnsi="Calibri" w:cs="Calibri"/>
          <w:lang w:val="en-US"/>
        </w:rPr>
        <w:t xml:space="preserve"> the severity of MASLD (especially higher fibrosis stage). </w:t>
      </w:r>
      <w:r w:rsidR="000573EC" w:rsidRPr="003C77BA">
        <w:rPr>
          <w:rFonts w:ascii="Calibri" w:hAnsi="Calibri" w:cs="Calibri"/>
          <w:lang w:val="en-US"/>
        </w:rPr>
        <w:t>Clarifying</w:t>
      </w:r>
      <w:r w:rsidR="004366A4" w:rsidRPr="003C77BA">
        <w:rPr>
          <w:rFonts w:ascii="Calibri" w:hAnsi="Calibri" w:cs="Calibri"/>
          <w:lang w:val="en-US"/>
        </w:rPr>
        <w:t xml:space="preserve"> the magnitude of the risk of </w:t>
      </w:r>
      <w:r w:rsidR="004064D8" w:rsidRPr="003C77BA">
        <w:rPr>
          <w:rFonts w:ascii="Calibri" w:hAnsi="Calibri" w:cs="Calibri"/>
          <w:lang w:val="en-US"/>
        </w:rPr>
        <w:t xml:space="preserve">new-onset </w:t>
      </w:r>
      <w:r w:rsidR="004366A4" w:rsidRPr="003C77BA">
        <w:rPr>
          <w:rFonts w:ascii="Calibri" w:hAnsi="Calibri" w:cs="Calibri"/>
          <w:lang w:val="en-US"/>
        </w:rPr>
        <w:t xml:space="preserve">AF related to MASLD </w:t>
      </w:r>
      <w:r w:rsidR="00FF45F2" w:rsidRPr="003C77BA">
        <w:rPr>
          <w:rFonts w:ascii="Calibri" w:hAnsi="Calibri" w:cs="Calibri"/>
          <w:lang w:val="en-US"/>
        </w:rPr>
        <w:t>would potentially</w:t>
      </w:r>
      <w:r w:rsidR="004366A4" w:rsidRPr="003C77BA">
        <w:rPr>
          <w:rFonts w:ascii="Calibri" w:hAnsi="Calibri" w:cs="Calibri"/>
          <w:lang w:val="en-US"/>
        </w:rPr>
        <w:t xml:space="preserve"> impact the development of prevention and treatment strategies for AF.</w:t>
      </w:r>
      <w:r w:rsidR="003F02D4" w:rsidRPr="003C77BA">
        <w:rPr>
          <w:rFonts w:ascii="Calibri" w:hAnsi="Calibri" w:cs="Calibri"/>
          <w:lang w:val="en-US"/>
        </w:rPr>
        <w:t xml:space="preserve"> </w:t>
      </w:r>
    </w:p>
    <w:p w14:paraId="681C29F1" w14:textId="77777777" w:rsidR="00410EBC" w:rsidRPr="003C77BA" w:rsidRDefault="00410EBC" w:rsidP="00DD3186">
      <w:pPr>
        <w:spacing w:line="360" w:lineRule="auto"/>
        <w:jc w:val="both"/>
        <w:rPr>
          <w:rFonts w:ascii="Calibri" w:hAnsi="Calibri" w:cs="Calibri"/>
          <w:lang w:val="en-US"/>
        </w:rPr>
      </w:pPr>
    </w:p>
    <w:p w14:paraId="62469F19" w14:textId="5554A587" w:rsidR="00410EBC" w:rsidRPr="003C77BA" w:rsidRDefault="00410EBC" w:rsidP="00DD3186">
      <w:pPr>
        <w:spacing w:line="360" w:lineRule="auto"/>
        <w:jc w:val="both"/>
        <w:rPr>
          <w:rFonts w:ascii="Calibri" w:hAnsi="Calibri" w:cs="Calibri"/>
          <w:b/>
          <w:bCs/>
          <w:lang w:val="en-US"/>
        </w:rPr>
      </w:pPr>
      <w:r w:rsidRPr="003C77BA">
        <w:rPr>
          <w:rFonts w:ascii="Calibri" w:hAnsi="Calibri" w:cs="Calibri"/>
          <w:b/>
          <w:bCs/>
          <w:lang w:val="en-US"/>
        </w:rPr>
        <w:t>M</w:t>
      </w:r>
      <w:r w:rsidR="00917EF1" w:rsidRPr="003C77BA">
        <w:rPr>
          <w:rFonts w:ascii="Calibri" w:hAnsi="Calibri" w:cs="Calibri"/>
          <w:b/>
          <w:bCs/>
          <w:lang w:val="en-US"/>
        </w:rPr>
        <w:t>ATERIALS AND M</w:t>
      </w:r>
      <w:r w:rsidRPr="003C77BA">
        <w:rPr>
          <w:rFonts w:ascii="Calibri" w:hAnsi="Calibri" w:cs="Calibri"/>
          <w:b/>
          <w:bCs/>
          <w:lang w:val="en-US"/>
        </w:rPr>
        <w:t>ETHODS</w:t>
      </w:r>
    </w:p>
    <w:p w14:paraId="0024745E" w14:textId="77777777" w:rsidR="001E1C48" w:rsidRPr="003C77BA" w:rsidRDefault="001E1C48" w:rsidP="001E1C48">
      <w:pPr>
        <w:spacing w:line="360" w:lineRule="auto"/>
        <w:jc w:val="both"/>
        <w:rPr>
          <w:rFonts w:ascii="Calibri" w:hAnsi="Calibri" w:cs="Calibri"/>
          <w:i/>
          <w:iCs/>
          <w:lang w:val="en-US"/>
        </w:rPr>
      </w:pPr>
      <w:r w:rsidRPr="003C77BA">
        <w:rPr>
          <w:rFonts w:ascii="Calibri" w:hAnsi="Calibri" w:cs="Calibri"/>
          <w:i/>
          <w:iCs/>
          <w:lang w:val="en-US"/>
        </w:rPr>
        <w:t>Registration of review protocol</w:t>
      </w:r>
    </w:p>
    <w:p w14:paraId="75F053BF" w14:textId="2CCE4BD0" w:rsidR="00410EBC" w:rsidRPr="003C77BA" w:rsidRDefault="00B008CA" w:rsidP="001E1C48">
      <w:pPr>
        <w:spacing w:line="360" w:lineRule="auto"/>
        <w:jc w:val="both"/>
        <w:rPr>
          <w:rFonts w:ascii="Calibri" w:hAnsi="Calibri" w:cs="Calibri"/>
          <w:lang w:val="en-US"/>
        </w:rPr>
      </w:pPr>
      <w:r w:rsidRPr="003C77BA">
        <w:rPr>
          <w:rFonts w:ascii="Calibri" w:hAnsi="Calibri" w:cs="Calibri"/>
          <w:lang w:val="en-US"/>
        </w:rPr>
        <w:lastRenderedPageBreak/>
        <w:t>The</w:t>
      </w:r>
      <w:r w:rsidR="001E1C48" w:rsidRPr="003C77BA">
        <w:rPr>
          <w:rFonts w:ascii="Calibri" w:hAnsi="Calibri" w:cs="Calibri"/>
          <w:lang w:val="en-US"/>
        </w:rPr>
        <w:t xml:space="preserve"> </w:t>
      </w:r>
      <w:r w:rsidR="00935589" w:rsidRPr="003C77BA">
        <w:rPr>
          <w:rFonts w:ascii="Calibri" w:hAnsi="Calibri" w:cs="Calibri"/>
          <w:lang w:val="en-US"/>
        </w:rPr>
        <w:t xml:space="preserve">protocol of this </w:t>
      </w:r>
      <w:r w:rsidR="001E1C48" w:rsidRPr="003C77BA">
        <w:rPr>
          <w:rFonts w:ascii="Calibri" w:hAnsi="Calibri" w:cs="Calibri"/>
          <w:lang w:val="en-US"/>
        </w:rPr>
        <w:t xml:space="preserve">systematic review was registered </w:t>
      </w:r>
      <w:r w:rsidRPr="003C77BA">
        <w:rPr>
          <w:rFonts w:ascii="Calibri" w:hAnsi="Calibri" w:cs="Calibri"/>
          <w:lang w:val="en-US"/>
        </w:rPr>
        <w:t>in advance on</w:t>
      </w:r>
      <w:r w:rsidR="001E1C48" w:rsidRPr="003C77BA">
        <w:rPr>
          <w:rFonts w:ascii="Calibri" w:hAnsi="Calibri" w:cs="Calibri"/>
          <w:lang w:val="en-US"/>
        </w:rPr>
        <w:t xml:space="preserve"> </w:t>
      </w:r>
      <w:r w:rsidR="008272BD" w:rsidRPr="003C77BA">
        <w:rPr>
          <w:rFonts w:ascii="Calibri" w:hAnsi="Calibri" w:cs="Calibri"/>
          <w:lang w:val="en-US"/>
        </w:rPr>
        <w:t xml:space="preserve">the </w:t>
      </w:r>
      <w:r w:rsidR="001E1C48" w:rsidRPr="003C77BA">
        <w:rPr>
          <w:rFonts w:ascii="Calibri" w:hAnsi="Calibri" w:cs="Calibri"/>
          <w:lang w:val="en-US"/>
        </w:rPr>
        <w:t xml:space="preserve">Open Science Framework (OSF) </w:t>
      </w:r>
      <w:r w:rsidRPr="003C77BA">
        <w:rPr>
          <w:rFonts w:ascii="Calibri" w:hAnsi="Calibri" w:cs="Calibri"/>
          <w:lang w:val="en-US"/>
        </w:rPr>
        <w:t>database</w:t>
      </w:r>
      <w:r w:rsidR="001E1C48" w:rsidRPr="003C77BA">
        <w:rPr>
          <w:rFonts w:ascii="Calibri" w:hAnsi="Calibri" w:cs="Calibri"/>
          <w:lang w:val="en-US"/>
        </w:rPr>
        <w:t xml:space="preserve"> (DOI: </w:t>
      </w:r>
      <w:r w:rsidR="005D6513" w:rsidRPr="003C77BA">
        <w:rPr>
          <w:rFonts w:ascii="Calibri" w:hAnsi="Calibri" w:cs="Calibri"/>
          <w:lang w:val="en-US"/>
        </w:rPr>
        <w:t>https://doi.org/10.17605</w:t>
      </w:r>
      <w:r w:rsidR="00B07CB8" w:rsidRPr="003C77BA">
        <w:rPr>
          <w:rFonts w:ascii="Calibri" w:hAnsi="Calibri" w:cs="Calibri"/>
          <w:lang w:val="en-US"/>
        </w:rPr>
        <w:t>/osf.io/x6sjm</w:t>
      </w:r>
      <w:r w:rsidR="001E1C48" w:rsidRPr="003C77BA">
        <w:rPr>
          <w:rFonts w:ascii="Calibri" w:hAnsi="Calibri" w:cs="Calibri"/>
          <w:lang w:val="en-US"/>
        </w:rPr>
        <w:t>).</w:t>
      </w:r>
    </w:p>
    <w:p w14:paraId="193F59A6" w14:textId="77777777" w:rsidR="001E1C48" w:rsidRPr="003C77BA" w:rsidRDefault="001E1C48" w:rsidP="001E1C48">
      <w:pPr>
        <w:spacing w:line="360" w:lineRule="auto"/>
        <w:jc w:val="both"/>
        <w:rPr>
          <w:rFonts w:ascii="Calibri" w:hAnsi="Calibri" w:cs="Calibri"/>
          <w:lang w:val="en-US"/>
        </w:rPr>
      </w:pPr>
    </w:p>
    <w:p w14:paraId="776BFA66" w14:textId="77777777" w:rsidR="00F7412A" w:rsidRPr="003C77BA" w:rsidRDefault="001E1C48" w:rsidP="001E1C48">
      <w:pPr>
        <w:spacing w:line="360" w:lineRule="auto"/>
        <w:jc w:val="both"/>
        <w:rPr>
          <w:rFonts w:ascii="Calibri" w:hAnsi="Calibri" w:cs="Calibri"/>
          <w:i/>
          <w:iCs/>
          <w:lang w:val="en-US"/>
        </w:rPr>
      </w:pPr>
      <w:r w:rsidRPr="003C77BA">
        <w:rPr>
          <w:rFonts w:ascii="Calibri" w:hAnsi="Calibri" w:cs="Calibri"/>
          <w:i/>
          <w:iCs/>
          <w:lang w:val="en-US"/>
        </w:rPr>
        <w:t>Data sources and searches</w:t>
      </w:r>
    </w:p>
    <w:p w14:paraId="0DA454D6" w14:textId="5469E447" w:rsidR="001E1C48" w:rsidRPr="003C77BA" w:rsidRDefault="001E1C48" w:rsidP="001E1C48">
      <w:pPr>
        <w:spacing w:line="360" w:lineRule="auto"/>
        <w:jc w:val="both"/>
        <w:rPr>
          <w:rFonts w:ascii="Calibri" w:hAnsi="Calibri" w:cs="Calibri"/>
          <w:lang w:val="en-US"/>
        </w:rPr>
      </w:pPr>
      <w:r w:rsidRPr="003C77BA">
        <w:rPr>
          <w:rFonts w:ascii="Calibri" w:hAnsi="Calibri" w:cs="Calibri"/>
          <w:lang w:val="en-US"/>
        </w:rPr>
        <w:t xml:space="preserve">We performed a systematic literature search in </w:t>
      </w:r>
      <w:r w:rsidR="00935589" w:rsidRPr="003C77BA">
        <w:rPr>
          <w:rFonts w:ascii="Calibri" w:hAnsi="Calibri" w:cs="Calibri"/>
          <w:lang w:val="en-US"/>
        </w:rPr>
        <w:t xml:space="preserve">three large electronic </w:t>
      </w:r>
      <w:r w:rsidRPr="003C77BA">
        <w:rPr>
          <w:rFonts w:ascii="Calibri" w:hAnsi="Calibri" w:cs="Calibri"/>
          <w:lang w:val="en-US"/>
        </w:rPr>
        <w:t xml:space="preserve">databases </w:t>
      </w:r>
      <w:r w:rsidR="00935589" w:rsidRPr="003C77BA">
        <w:rPr>
          <w:rFonts w:ascii="Calibri" w:hAnsi="Calibri" w:cs="Calibri"/>
          <w:lang w:val="en-US"/>
        </w:rPr>
        <w:t xml:space="preserve">(PubMed, Scopus, and Web of Science) </w:t>
      </w:r>
      <w:r w:rsidR="008272BD" w:rsidRPr="003C77BA">
        <w:rPr>
          <w:rFonts w:ascii="Calibri" w:hAnsi="Calibri" w:cs="Calibri"/>
          <w:lang w:val="en-US"/>
        </w:rPr>
        <w:t>to identify</w:t>
      </w:r>
      <w:r w:rsidRPr="003C77BA">
        <w:rPr>
          <w:rFonts w:ascii="Calibri" w:hAnsi="Calibri" w:cs="Calibri"/>
          <w:lang w:val="en-US"/>
        </w:rPr>
        <w:t xml:space="preserve"> all </w:t>
      </w:r>
      <w:r w:rsidR="00B008CA" w:rsidRPr="003C77BA">
        <w:rPr>
          <w:rFonts w:ascii="Calibri" w:hAnsi="Calibri" w:cs="Calibri"/>
          <w:lang w:val="en-US"/>
        </w:rPr>
        <w:t xml:space="preserve">cohort </w:t>
      </w:r>
      <w:r w:rsidRPr="003C77BA">
        <w:rPr>
          <w:rFonts w:ascii="Calibri" w:hAnsi="Calibri" w:cs="Calibri"/>
          <w:lang w:val="en-US"/>
        </w:rPr>
        <w:t xml:space="preserve">studies published </w:t>
      </w:r>
      <w:r w:rsidR="00FB7558" w:rsidRPr="003C77BA">
        <w:rPr>
          <w:rFonts w:ascii="Calibri" w:hAnsi="Calibri" w:cs="Calibri"/>
          <w:lang w:val="en-US"/>
        </w:rPr>
        <w:t>from December 14, 2018 (</w:t>
      </w:r>
      <w:r w:rsidR="000C75CB" w:rsidRPr="003C77BA">
        <w:rPr>
          <w:rFonts w:ascii="Calibri" w:hAnsi="Calibri" w:cs="Calibri"/>
          <w:lang w:val="en-US"/>
        </w:rPr>
        <w:t xml:space="preserve">which </w:t>
      </w:r>
      <w:r w:rsidR="00B008CA" w:rsidRPr="003C77BA">
        <w:rPr>
          <w:rFonts w:ascii="Calibri" w:hAnsi="Calibri" w:cs="Calibri"/>
          <w:lang w:val="en-US"/>
        </w:rPr>
        <w:t>was</w:t>
      </w:r>
      <w:r w:rsidR="000C75CB" w:rsidRPr="003C77BA">
        <w:rPr>
          <w:rFonts w:ascii="Calibri" w:hAnsi="Calibri" w:cs="Calibri"/>
          <w:lang w:val="en-US"/>
        </w:rPr>
        <w:t xml:space="preserve"> </w:t>
      </w:r>
      <w:r w:rsidR="00FB7558" w:rsidRPr="003C77BA">
        <w:rPr>
          <w:rFonts w:ascii="Calibri" w:hAnsi="Calibri" w:cs="Calibri"/>
          <w:lang w:val="en-US"/>
        </w:rPr>
        <w:t>the last search date of the meta-analysis we conducted previously</w:t>
      </w:r>
      <w:r w:rsidR="003964C5" w:rsidRPr="003C77BA">
        <w:rPr>
          <w:rFonts w:ascii="Calibri" w:hAnsi="Calibri" w:cs="Calibri"/>
          <w:lang w:val="en-US"/>
        </w:rPr>
        <w:t xml:space="preserve"> </w:t>
      </w:r>
      <w:r w:rsidR="003964C5"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HI8Mlgr1","properties":{"formattedCitation":"(10)","plainCitation":"(10)","noteIndex":0},"citationItems":[{"id":77,"uris":["http://zotero.org/users/local/3aA6NeCb/items/4WK638KL"],"itemData":{"id":77,"type":"article-journal","abstract":"Background &amp; Aims Recent studies examined the association between non-alcoholic fatty liver disease (NAFLD) and risk of atrial fibrillation (AF) in adults, but the findings have been inconsistent. We provided a quantitative estimate of the magnitude of the association between NAFLD and risk of AF. Methods We searched publication databases using predefined keywords to identify observational studies (published up to December 14, 2018), in which NAFLD was diagnosed by biopsy, imaging or biochemistry and AF was diagnosed by medical history and electrocardiograms. Data from selected studies were extracted and meta-analysis was performed using random-effects modelling. Results Nine cross-sectional and longitudinal studies were included in the final analysis (n = 364 919 individuals). Meta-analysis of data from 5 cross-sectional studies showed that NAFLD was associated with an increased risk of prevalent AF (random-effects odds ratio 2.07, 95% CI 1.38-3.10; I2 = 54.7%), independent of age, sex, body mass index, hypertension and other common AF risk factors. This risk was particularly high among patients with established diabetes (n = 1 study; random-effects odds ratio 5.17, 95% CI 2.05-13.02). Meta-analysis of data from 4 longitudinal studies showed that NAFLD was independently associated with a 10-year increased risk of incident AF only in type 2 diabetic patients (n = 1 study; random-effects hazard ratio 4.96, 95% CI 1.42-17.28). Sensitivity analyses did not modify these findings. Funnel plots did not reveal significant publication bias. Conclusions NAFLD is associated with an increased risk of AF in middle-aged and elderly individuals (especially in those with type 2 diabetes). However, the observational design of the eligible studies does not allow for proving causality.","container-title":"Liver International","DOI":"10.1111/liv.14044","ISSN":"1478-3231","issue":"4","language":"en","license":"© 2019 John Wiley &amp; Sons A/S. Published by John Wiley &amp; Sons Ltd","note":"_eprint: https://onlinelibrary.wiley.com/doi/pdf/10.1111/liv.14044","page":"758-769","source":"Wiley Online Library","title":"Association between non-alcoholic fatty liver disease and risk of atrial fibrillation in adult individuals: An updated meta-analysis","title-short":"Association between non-alcoholic fatty liver disease and risk of atrial fibrillation in adult individuals","volume":"39","author":[{"family":"Mantovani","given":"Alessandro"},{"family":"Dauriz","given":"Marco"},{"family":"Sandri","given":"Damiano"},{"family":"Bonapace","given":"Stefano"},{"family":"Zoppini","given":"Giacomo"},{"family":"Tilg","given":"Herbert"},{"family":"Byrne","given":"Christopher D."},{"family":"Targher","given":"Giovanni"}],"issued":{"date-parts":[["2019"]]}}}],"schema":"https://github.com/citation-style-language/schema/raw/master/csl-citation.json"} </w:instrText>
      </w:r>
      <w:r w:rsidR="003964C5" w:rsidRPr="003C77BA">
        <w:rPr>
          <w:rFonts w:ascii="Calibri" w:hAnsi="Calibri" w:cs="Calibri"/>
          <w:lang w:val="en-US"/>
        </w:rPr>
        <w:fldChar w:fldCharType="separate"/>
      </w:r>
      <w:r w:rsidR="00952DD2" w:rsidRPr="003C77BA">
        <w:rPr>
          <w:rFonts w:ascii="Calibri" w:hAnsi="Calibri" w:cs="Calibri"/>
          <w:noProof/>
          <w:lang w:val="en-US"/>
        </w:rPr>
        <w:t>(10)</w:t>
      </w:r>
      <w:r w:rsidR="003964C5" w:rsidRPr="003C77BA">
        <w:rPr>
          <w:rFonts w:ascii="Calibri" w:hAnsi="Calibri" w:cs="Calibri"/>
          <w:lang w:val="en-US"/>
        </w:rPr>
        <w:fldChar w:fldCharType="end"/>
      </w:r>
      <w:r w:rsidR="00FB7558" w:rsidRPr="003C77BA">
        <w:rPr>
          <w:rFonts w:ascii="Calibri" w:hAnsi="Calibri" w:cs="Calibri"/>
          <w:lang w:val="en-US"/>
        </w:rPr>
        <w:t xml:space="preserve">) to </w:t>
      </w:r>
      <w:r w:rsidRPr="003C77BA">
        <w:rPr>
          <w:rFonts w:ascii="Calibri" w:hAnsi="Calibri" w:cs="Calibri"/>
          <w:lang w:val="en-US"/>
        </w:rPr>
        <w:t xml:space="preserve">September 30, 2024, which examined the association between MASLD and </w:t>
      </w:r>
      <w:r w:rsidR="00AA24C5" w:rsidRPr="003C77BA">
        <w:rPr>
          <w:rFonts w:ascii="Calibri" w:hAnsi="Calibri" w:cs="Calibri"/>
          <w:lang w:val="en-US"/>
        </w:rPr>
        <w:t xml:space="preserve">the </w:t>
      </w:r>
      <w:r w:rsidRPr="003C77BA">
        <w:rPr>
          <w:rFonts w:ascii="Calibri" w:hAnsi="Calibri" w:cs="Calibri"/>
          <w:lang w:val="en-US"/>
        </w:rPr>
        <w:t xml:space="preserve">risk of </w:t>
      </w:r>
      <w:r w:rsidR="00AA24C5" w:rsidRPr="003C77BA">
        <w:rPr>
          <w:rFonts w:ascii="Calibri" w:hAnsi="Calibri" w:cs="Calibri"/>
          <w:lang w:val="en-US"/>
        </w:rPr>
        <w:t xml:space="preserve">developing </w:t>
      </w:r>
      <w:r w:rsidRPr="003C77BA">
        <w:rPr>
          <w:rFonts w:ascii="Calibri" w:hAnsi="Calibri" w:cs="Calibri"/>
          <w:lang w:val="en-US"/>
        </w:rPr>
        <w:t xml:space="preserve">incident AF. The </w:t>
      </w:r>
      <w:r w:rsidR="008272BD" w:rsidRPr="003C77BA">
        <w:rPr>
          <w:rFonts w:ascii="Calibri" w:hAnsi="Calibri" w:cs="Calibri"/>
          <w:lang w:val="en-US"/>
        </w:rPr>
        <w:t>search-free</w:t>
      </w:r>
      <w:r w:rsidRPr="003C77BA">
        <w:rPr>
          <w:rFonts w:ascii="Calibri" w:hAnsi="Calibri" w:cs="Calibri"/>
          <w:lang w:val="en-US"/>
        </w:rPr>
        <w:t xml:space="preserve"> text terms were </w:t>
      </w:r>
      <w:r w:rsidR="00446DE5" w:rsidRPr="003C77BA">
        <w:rPr>
          <w:rFonts w:ascii="Calibri" w:hAnsi="Calibri" w:cs="Calibri"/>
          <w:lang w:val="en-US"/>
        </w:rPr>
        <w:t>(</w:t>
      </w:r>
      <w:r w:rsidRPr="003C77BA">
        <w:rPr>
          <w:rFonts w:ascii="Calibri" w:hAnsi="Calibri" w:cs="Calibri"/>
          <w:lang w:val="en-US"/>
        </w:rPr>
        <w:t>“non</w:t>
      </w:r>
      <w:r w:rsidR="00935589" w:rsidRPr="003C77BA">
        <w:rPr>
          <w:rFonts w:ascii="Calibri" w:hAnsi="Calibri" w:cs="Calibri"/>
          <w:lang w:val="en-US"/>
        </w:rPr>
        <w:t>-</w:t>
      </w:r>
      <w:r w:rsidRPr="003C77BA">
        <w:rPr>
          <w:rFonts w:ascii="Calibri" w:hAnsi="Calibri" w:cs="Calibri"/>
          <w:lang w:val="en-US"/>
        </w:rPr>
        <w:t xml:space="preserve">alcoholic fatty liver disease” OR “NAFLD” OR “non-alcoholic steatohepatitis” OR “NASH” OR “metabolic dysfunction-associated fatty liver disease” OR “MAFLD” OR “metabolic dysfunction-associated </w:t>
      </w:r>
      <w:proofErr w:type="spellStart"/>
      <w:r w:rsidRPr="003C77BA">
        <w:rPr>
          <w:rFonts w:ascii="Calibri" w:hAnsi="Calibri" w:cs="Calibri"/>
          <w:lang w:val="en-US"/>
        </w:rPr>
        <w:t>steatotic</w:t>
      </w:r>
      <w:proofErr w:type="spellEnd"/>
      <w:r w:rsidRPr="003C77BA">
        <w:rPr>
          <w:rFonts w:ascii="Calibri" w:hAnsi="Calibri" w:cs="Calibri"/>
          <w:lang w:val="en-US"/>
        </w:rPr>
        <w:t xml:space="preserve"> liver disease” OR “MASLD” OR “metabolic dysfunction-associated steatohepatitis” OR “MASH”</w:t>
      </w:r>
      <w:r w:rsidR="00446DE5" w:rsidRPr="003C77BA">
        <w:rPr>
          <w:rFonts w:ascii="Calibri" w:hAnsi="Calibri" w:cs="Calibri"/>
          <w:lang w:val="en-US"/>
        </w:rPr>
        <w:t>)</w:t>
      </w:r>
      <w:r w:rsidRPr="003C77BA">
        <w:rPr>
          <w:rFonts w:ascii="Calibri" w:hAnsi="Calibri" w:cs="Calibri"/>
          <w:lang w:val="en-US"/>
        </w:rPr>
        <w:t xml:space="preserve"> AND </w:t>
      </w:r>
      <w:r w:rsidR="00446DE5" w:rsidRPr="003C77BA">
        <w:rPr>
          <w:rFonts w:ascii="Calibri" w:hAnsi="Calibri" w:cs="Calibri"/>
          <w:lang w:val="en-US"/>
        </w:rPr>
        <w:t>(</w:t>
      </w:r>
      <w:r w:rsidRPr="003C77BA">
        <w:rPr>
          <w:rFonts w:ascii="Calibri" w:hAnsi="Calibri" w:cs="Calibri"/>
          <w:lang w:val="en-US"/>
        </w:rPr>
        <w:t>"atrial fibrillation" OR "arrhythmias"</w:t>
      </w:r>
      <w:r w:rsidR="00446DE5" w:rsidRPr="003C77BA">
        <w:rPr>
          <w:rFonts w:ascii="Calibri" w:hAnsi="Calibri" w:cs="Calibri"/>
          <w:lang w:val="en-US"/>
        </w:rPr>
        <w:t>)</w:t>
      </w:r>
      <w:r w:rsidRPr="003C77BA">
        <w:rPr>
          <w:rFonts w:ascii="Calibri" w:hAnsi="Calibri" w:cs="Calibri"/>
          <w:lang w:val="en-US"/>
        </w:rPr>
        <w:t xml:space="preserve">. We also searched for </w:t>
      </w:r>
      <w:proofErr w:type="spellStart"/>
      <w:r w:rsidRPr="003C77BA">
        <w:rPr>
          <w:rFonts w:ascii="Calibri" w:hAnsi="Calibri" w:cs="Calibri"/>
          <w:lang w:val="en-US"/>
        </w:rPr>
        <w:t>MeSH</w:t>
      </w:r>
      <w:proofErr w:type="spellEnd"/>
      <w:r w:rsidRPr="003C77BA">
        <w:rPr>
          <w:rFonts w:ascii="Calibri" w:hAnsi="Calibri" w:cs="Calibri"/>
          <w:lang w:val="en-US"/>
        </w:rPr>
        <w:t xml:space="preserve"> (Medical Subject Headings) terms. Searches were restricted to human studies</w:t>
      </w:r>
      <w:r w:rsidR="00B008CA" w:rsidRPr="003C77BA">
        <w:rPr>
          <w:rFonts w:ascii="Calibri" w:hAnsi="Calibri" w:cs="Calibri"/>
          <w:lang w:val="en-US"/>
        </w:rPr>
        <w:t xml:space="preserve"> and </w:t>
      </w:r>
      <w:r w:rsidRPr="003C77BA">
        <w:rPr>
          <w:rFonts w:ascii="Calibri" w:hAnsi="Calibri" w:cs="Calibri"/>
          <w:lang w:val="en-US"/>
        </w:rPr>
        <w:t>English</w:t>
      </w:r>
      <w:r w:rsidR="00F90932" w:rsidRPr="003C77BA">
        <w:rPr>
          <w:rFonts w:ascii="Calibri" w:hAnsi="Calibri" w:cs="Calibri"/>
          <w:lang w:val="en-US"/>
        </w:rPr>
        <w:t>-language publications</w:t>
      </w:r>
      <w:r w:rsidRPr="003C77BA">
        <w:rPr>
          <w:rFonts w:ascii="Calibri" w:hAnsi="Calibri" w:cs="Calibri"/>
          <w:lang w:val="en-US"/>
        </w:rPr>
        <w:t xml:space="preserve">. </w:t>
      </w:r>
      <w:r w:rsidR="00B008CA" w:rsidRPr="003C77BA">
        <w:rPr>
          <w:rFonts w:ascii="Calibri" w:hAnsi="Calibri" w:cs="Calibri"/>
          <w:lang w:val="en-US"/>
        </w:rPr>
        <w:t>Furthermore, w</w:t>
      </w:r>
      <w:r w:rsidRPr="003C77BA">
        <w:rPr>
          <w:rFonts w:ascii="Calibri" w:hAnsi="Calibri" w:cs="Calibri"/>
          <w:lang w:val="en-US"/>
        </w:rPr>
        <w:t xml:space="preserve">e reviewed references from relevant original papers and </w:t>
      </w:r>
      <w:r w:rsidR="0065526B" w:rsidRPr="003C77BA">
        <w:rPr>
          <w:rFonts w:ascii="Calibri" w:hAnsi="Calibri" w:cs="Calibri"/>
          <w:lang w:val="en-US"/>
        </w:rPr>
        <w:t xml:space="preserve">prior </w:t>
      </w:r>
      <w:r w:rsidR="00B008CA" w:rsidRPr="003C77BA">
        <w:rPr>
          <w:rFonts w:ascii="Calibri" w:hAnsi="Calibri" w:cs="Calibri"/>
          <w:lang w:val="en-US"/>
        </w:rPr>
        <w:t xml:space="preserve">systematic </w:t>
      </w:r>
      <w:r w:rsidRPr="003C77BA">
        <w:rPr>
          <w:rFonts w:ascii="Calibri" w:hAnsi="Calibri" w:cs="Calibri"/>
          <w:lang w:val="en-US"/>
        </w:rPr>
        <w:t xml:space="preserve">review articles </w:t>
      </w:r>
      <w:r w:rsidR="000573EC" w:rsidRPr="003C77BA">
        <w:rPr>
          <w:rFonts w:ascii="Calibri" w:hAnsi="Calibri" w:cs="Calibri"/>
          <w:lang w:val="en-US"/>
        </w:rPr>
        <w:t>to identify</w:t>
      </w:r>
      <w:r w:rsidRPr="003C77BA">
        <w:rPr>
          <w:rFonts w:ascii="Calibri" w:hAnsi="Calibri" w:cs="Calibri"/>
          <w:lang w:val="en-US"/>
        </w:rPr>
        <w:t xml:space="preserve"> further eligible studies not covered by the original database searches</w:t>
      </w:r>
      <w:r w:rsidR="004F5A0D" w:rsidRPr="003C77BA">
        <w:rPr>
          <w:rFonts w:ascii="Calibri" w:hAnsi="Calibri" w:cs="Calibri"/>
          <w:lang w:val="en-US"/>
        </w:rPr>
        <w:t xml:space="preserve"> </w:t>
      </w:r>
      <w:r w:rsidR="000932A3"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d7CLatOG","properties":{"formattedCitation":"(10,11)","plainCitation":"(10,11)","noteIndex":0},"citationItems":[{"id":77,"uris":["http://zotero.org/users/local/3aA6NeCb/items/4WK638KL"],"itemData":{"id":77,"type":"article-journal","abstract":"Background &amp; Aims Recent studies examined the association between non-alcoholic fatty liver disease (NAFLD) and risk of atrial fibrillation (AF) in adults, but the findings have been inconsistent. We provided a quantitative estimate of the magnitude of the association between NAFLD and risk of AF. Methods We searched publication databases using predefined keywords to identify observational studies (published up to December 14, 2018), in which NAFLD was diagnosed by biopsy, imaging or biochemistry and AF was diagnosed by medical history and electrocardiograms. Data from selected studies were extracted and meta-analysis was performed using random-effects modelling. Results Nine cross-sectional and longitudinal studies were included in the final analysis (n = 364 919 individuals). Meta-analysis of data from 5 cross-sectional studies showed that NAFLD was associated with an increased risk of prevalent AF (random-effects odds ratio 2.07, 95% CI 1.38-3.10; I2 = 54.7%), independent of age, sex, body mass index, hypertension and other common AF risk factors. This risk was particularly high among patients with established diabetes (n = 1 study; random-effects odds ratio 5.17, 95% CI 2.05-13.02). Meta-analysis of data from 4 longitudinal studies showed that NAFLD was independently associated with a 10-year increased risk of incident AF only in type 2 diabetic patients (n = 1 study; random-effects hazard ratio 4.96, 95% CI 1.42-17.28). Sensitivity analyses did not modify these findings. Funnel plots did not reveal significant publication bias. Conclusions NAFLD is associated with an increased risk of AF in middle-aged and elderly individuals (especially in those with type 2 diabetes). However, the observational design of the eligible studies does not allow for proving causality.","container-title":"Liver International","DOI":"10.1111/liv.14044","ISSN":"1478-3231","issue":"4","language":"en","license":"© 2019 John Wiley &amp; Sons A/S. Published by John Wiley &amp; Sons Ltd","note":"_eprint: https://onlinelibrary.wiley.com/doi/pdf/10.1111/liv.14044","page":"758-769","source":"Wiley Online Library","title":"Association between non-alcoholic fatty liver disease and risk of atrial fibrillation in adult individuals: An updated meta-analysis","title-short":"Association between non-alcoholic fatty liver disease and risk of atrial fibrillation in adult individuals","volume":"39","author":[{"family":"Mantovani","given":"Alessandro"},{"family":"Dauriz","given":"Marco"},{"family":"Sandri","given":"Damiano"},{"family":"Bonapace","given":"Stefano"},{"family":"Zoppini","given":"Giacomo"},{"family":"Tilg","given":"Herbert"},{"family":"Byrne","given":"Christopher D."},{"family":"Targher","given":"Giovanni"}],"issued":{"date-parts":[["2019"]]}}},{"id":19,"uris":["http://zotero.org/users/local/3aA6NeCb/items/CKVZRXHU"],"itemData":{"id":19,"type":"article-journal","abstract":"&lt;sec&gt;&lt;title&gt;Background and objective&lt;/title&gt;&lt;p&gt;The association between atrial fibrillation (AF) and non-alcoholic fatty liver disease (NAFLD) or metabolic-associated fatty liver disease (MAFLD) has been explored in recent cohort studies, however, the results have been controversial and inconclusive. This meta-analysis aimed to explore this potential association.&lt;/p&gt;&lt;/sec&gt;&lt;sec&gt;&lt;title&gt;Methods&lt;/title&gt;&lt;p&gt;We systematically searched PubMed, Embase, and Web of Science databases to identify all relevant cohort studies investigating the association between NAFLD/MAFLD and AF published from database inception to October 30, 2022. Random-effects models were utilized to calculate hazard ratios (HRs) with 95% confidence intervals (CIs) for summary purposes. Additionally, subgroup and sensitivity analyses were performed.&lt;/p&gt;&lt;/sec&gt;&lt;sec&gt;&lt;title&gt;Results&lt;/title&gt;&lt;p&gt;A total of 13 cohort studies with 14 272 735 participants were included. Among these, 12 cohort studies with 14 213 289 participants (median follow-up of 7.8 years) showed a significant association between NAFLD and an increased risk of incident AF (HR = 1.18, 95% CI: 1.12-1.23, &lt;italic&gt;P&lt;/italic&gt; &amp;lt; 0.00001). Our subgroup analyses mostly yielded similar results, and the results of sensitivity analyses remained unchanged. However, meta-analysis of data from 2 cohort studies with 59 896 participants (median follow-up of 2.15 years) showed that MAFLD was not linked to incident AF (HR = 1.36, 95% CI: 0.63-2.92, &lt;italic&gt;P&lt;/italic&gt; = 0.44).&lt;/p&gt;&lt;/sec&gt;&lt;sec&gt;&lt;title&gt;Conclusion&lt;/title&gt;&lt;p&gt;Current evidence shows that NAFLD may be linked to a slightly higher risk of developing AF, particularly among Asian populations and those diagnosed with NAFLD using FLI criteria. Nevertheless, there is not enough evidence to support the proposed association between MAFLD and an increased risk of AF. To better understand this relationship, future studies should consider factors such as specific population, the severity of NAFLD/MAFLD, diagnostic methods of NAFLD and AF, and cardiometabolic risk factors.&lt;/p&gt;&lt;/sec&gt;&lt;sec&gt;&lt;title&gt;Systematic Review Registration&lt;/title&gt;&lt;p&gt;&lt;uri xlink:href=\"https://www.crd.york.ac.uk/prospero\" xmlns:xlink=\"http://www.w3.org/1999/xlink\"&gt;https://www.crd.york.ac.uk/prospero&lt;/uri&gt;, identifier CRD42022371503.&lt;/p&gt;&lt;/sec&gt;","container-title":"Frontiers in Endocrinology","DOI":"10.3389/fendo.2023.1160532","ISSN":"1664-2392","journalAbbreviation":"Front. Endocrinol.","language":"English","note":"publisher: Frontiers","source":"Frontiers","title":"A systematic review and meta-analysis of cohort studies on the potential association between NAFLD/MAFLD and risk of incident atrial fibrillation","URL":"https://www.frontiersin.org/journals/endocrinology/articles/10.3389/fendo.2023.1160532/full","volume":"14","author":[{"family":"Zhou","given":"Ben-Gang"},{"family":"Ju","given":"Sheng-Yong"},{"family":"Mei","given":"Yu-Zhou"},{"family":"Jiang","given":"Xin"},{"family":"Wang","given":"Meng"},{"family":"Zheng","given":"Ai-Jing"},{"family":"Ding","given":"Yan-Bing"}],"accessed":{"date-parts":[["2024",10,14]]},"issued":{"date-parts":[["2023",7,5]]}}}],"schema":"https://github.com/citation-style-language/schema/raw/master/csl-citation.json"} </w:instrText>
      </w:r>
      <w:r w:rsidR="000932A3" w:rsidRPr="003C77BA">
        <w:rPr>
          <w:rFonts w:ascii="Calibri" w:hAnsi="Calibri" w:cs="Calibri"/>
          <w:lang w:val="en-US"/>
        </w:rPr>
        <w:fldChar w:fldCharType="separate"/>
      </w:r>
      <w:r w:rsidR="00952DD2" w:rsidRPr="003C77BA">
        <w:rPr>
          <w:rFonts w:ascii="Calibri" w:hAnsi="Calibri" w:cs="Calibri"/>
          <w:kern w:val="0"/>
          <w:lang w:val="en-US"/>
        </w:rPr>
        <w:t>(10,11)</w:t>
      </w:r>
      <w:r w:rsidR="000932A3" w:rsidRPr="003C77BA">
        <w:rPr>
          <w:rFonts w:ascii="Calibri" w:hAnsi="Calibri" w:cs="Calibri"/>
          <w:lang w:val="en-US"/>
        </w:rPr>
        <w:fldChar w:fldCharType="end"/>
      </w:r>
      <w:r w:rsidRPr="003C77BA">
        <w:rPr>
          <w:rFonts w:ascii="Calibri" w:hAnsi="Calibri" w:cs="Calibri"/>
          <w:lang w:val="en-US"/>
        </w:rPr>
        <w:t xml:space="preserve">. We performed </w:t>
      </w:r>
      <w:r w:rsidR="00F90932" w:rsidRPr="003C77BA">
        <w:rPr>
          <w:rFonts w:ascii="Calibri" w:hAnsi="Calibri" w:cs="Calibri"/>
          <w:lang w:val="en-US"/>
        </w:rPr>
        <w:t>this</w:t>
      </w:r>
      <w:r w:rsidRPr="003C77BA">
        <w:rPr>
          <w:rFonts w:ascii="Calibri" w:hAnsi="Calibri" w:cs="Calibri"/>
          <w:lang w:val="en-US"/>
        </w:rPr>
        <w:t xml:space="preserve"> systematic review </w:t>
      </w:r>
      <w:r w:rsidR="00B008CA" w:rsidRPr="003C77BA">
        <w:rPr>
          <w:rFonts w:ascii="Calibri" w:hAnsi="Calibri" w:cs="Calibri"/>
          <w:lang w:val="en-US"/>
        </w:rPr>
        <w:t xml:space="preserve">and meta-analysis of observational studies following the Meta-analysis Of Observational Studies in Epidemiology (MOOSE) guidelines </w:t>
      </w:r>
      <w:r w:rsidR="000932A3"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JK3AMnc4","properties":{"formattedCitation":"(12)","plainCitation":"(12)","noteIndex":0},"citationItems":[{"id":24,"uris":["http://zotero.org/users/local/3aA6NeCb/items/WV6HUSAJ"],"itemData":{"id":24,"type":"article-journal","abstract":"ObjectiveBecause of the pressure for timely, informed decisions in public health\nand clinical practice and the explosion of information in the scientific literature,\nresearch results must be synthesized. Meta-analyses are increasingly used\nto address this problem, and they often evaluate observational studies. A\nworkshop was held in Atlanta, Ga, in April 1997, to examine the reporting\nof meta-analyses of observational studies and to make recommendations to aid\nauthors, reviewers, editors, and readers.ParticipantsTwenty-seven participants were selected by a steering committee, based\non expertise in clinical practice, trials, statistics, epidemiology, social\nsciences, and biomedical editing. Deliberations of the workshop were open\nto other interested scientists. Funding for this activity was provided by\nthe Centers for Disease Control and Prevention.EvidenceWe conducted a systematic review of the published literature on the\nconduct and reporting of meta-analyses in observational studies using MEDLINE,\nEducational Research Information Center (ERIC), PsycLIT, and the Current Index\nto Statistics. We also examined reference lists of the 32 studies retrieved\nand contacted experts in the field. Participants were assigned to small-group\ndiscussions on the subjects of bias, searching and abstracting, heterogeneity,\nstudy categorization, and statistical methods.Consensus ProcessFrom the material presented at the workshop, the authors developed a\nchecklist summarizing recommendations for reporting meta-analyses of observational\nstudies. The checklist and supporting evidence were circulated to all conference\nattendees and additional experts. All suggestions for revisions were addressed.ConclusionsThe proposed checklist contains specifications for reporting of meta-analyses\nof observational studies in epidemiology, including background, search strategy,\nmethods, results, discussion, and conclusion. Use of the checklist should\nimprove the usefulness of meta-analyses for authors, reviewers, editors, readers,\nand decision makers. An evaluation plan is suggested and research areas are\nexplored.","container-title":"JAMA","DOI":"10.1001/jama.283.15.2008","ISSN":"0098-7484","issue":"15","journalAbbreviation":"JAMA","page":"2008-2012","source":"Silverchair","title":"Meta-analysis of Observational Studies in EpidemiologyA Proposal for Reporting","volume":"283","author":[{"family":"Stroup","given":"Donna F."},{"family":"Berlin","given":"Jesse A."},{"family":"Morton","given":"Sally C."},{"family":"Olkin","given":"Ingram"},{"family":"Williamson","given":"G. David"},{"family":"Rennie","given":"Drummond"},{"family":"Moher","given":"David"},{"family":"Becker","given":"Betsy J."},{"family":"Sipe","given":"Theresa Ann"},{"family":"Thacker","given":"Stephen B."},{"literal":"for the Meta-analysis Of Observational Studies in Epidemiology (MOOSE) Group"}],"issued":{"date-parts":[["2000",4,19]]}}}],"schema":"https://github.com/citation-style-language/schema/raw/master/csl-citation.json"} </w:instrText>
      </w:r>
      <w:r w:rsidR="000932A3" w:rsidRPr="003C77BA">
        <w:rPr>
          <w:rFonts w:ascii="Calibri" w:hAnsi="Calibri" w:cs="Calibri"/>
          <w:lang w:val="en-US"/>
        </w:rPr>
        <w:fldChar w:fldCharType="separate"/>
      </w:r>
      <w:r w:rsidR="00952DD2" w:rsidRPr="003C77BA">
        <w:rPr>
          <w:rFonts w:ascii="Calibri" w:hAnsi="Calibri" w:cs="Calibri"/>
          <w:kern w:val="0"/>
          <w:lang w:val="en-US"/>
        </w:rPr>
        <w:t>(12)</w:t>
      </w:r>
      <w:r w:rsidR="000932A3" w:rsidRPr="003C77BA">
        <w:rPr>
          <w:rFonts w:ascii="Calibri" w:hAnsi="Calibri" w:cs="Calibri"/>
          <w:lang w:val="en-US"/>
        </w:rPr>
        <w:fldChar w:fldCharType="end"/>
      </w:r>
      <w:r w:rsidR="000932A3" w:rsidRPr="003C77BA">
        <w:rPr>
          <w:rFonts w:ascii="Calibri" w:hAnsi="Calibri" w:cs="Calibri"/>
          <w:lang w:val="en-US"/>
        </w:rPr>
        <w:t xml:space="preserve">. </w:t>
      </w:r>
    </w:p>
    <w:p w14:paraId="3DF95AE1" w14:textId="77777777" w:rsidR="00F7412A" w:rsidRPr="003C77BA" w:rsidRDefault="00F7412A" w:rsidP="001E1C48">
      <w:pPr>
        <w:spacing w:line="360" w:lineRule="auto"/>
        <w:jc w:val="both"/>
        <w:rPr>
          <w:rFonts w:ascii="Calibri" w:hAnsi="Calibri" w:cs="Calibri"/>
          <w:lang w:val="en-US"/>
        </w:rPr>
      </w:pPr>
    </w:p>
    <w:p w14:paraId="699EED35" w14:textId="77777777" w:rsidR="00F7412A" w:rsidRPr="003C77BA" w:rsidRDefault="00F7412A" w:rsidP="00F7412A">
      <w:pPr>
        <w:spacing w:line="360" w:lineRule="auto"/>
        <w:jc w:val="both"/>
        <w:rPr>
          <w:rFonts w:ascii="Calibri" w:hAnsi="Calibri" w:cs="Calibri"/>
          <w:i/>
          <w:iCs/>
          <w:lang w:val="en-US"/>
        </w:rPr>
      </w:pPr>
      <w:r w:rsidRPr="003C77BA">
        <w:rPr>
          <w:rFonts w:ascii="Calibri" w:hAnsi="Calibri" w:cs="Calibri"/>
          <w:i/>
          <w:iCs/>
          <w:lang w:val="en-US"/>
        </w:rPr>
        <w:t>Study selection</w:t>
      </w:r>
    </w:p>
    <w:p w14:paraId="76EC3507" w14:textId="7E383FE8" w:rsidR="00446DE5" w:rsidRPr="003C77BA" w:rsidRDefault="00F7412A" w:rsidP="00F7412A">
      <w:pPr>
        <w:spacing w:line="360" w:lineRule="auto"/>
        <w:jc w:val="both"/>
        <w:rPr>
          <w:rFonts w:ascii="Calibri" w:hAnsi="Calibri" w:cs="Calibri"/>
          <w:lang w:val="en-US"/>
        </w:rPr>
      </w:pPr>
      <w:r w:rsidRPr="003C77BA">
        <w:rPr>
          <w:rFonts w:ascii="Calibri" w:hAnsi="Calibri" w:cs="Calibri"/>
          <w:lang w:val="en-US"/>
        </w:rPr>
        <w:t xml:space="preserve">Eligible studies were included if they met the following inclusion criteria: 1) </w:t>
      </w:r>
      <w:r w:rsidR="00446DE5" w:rsidRPr="003C77BA">
        <w:rPr>
          <w:rFonts w:ascii="Calibri" w:hAnsi="Calibri" w:cs="Calibri"/>
          <w:lang w:val="en-US"/>
        </w:rPr>
        <w:t xml:space="preserve">cohort </w:t>
      </w:r>
      <w:r w:rsidRPr="003C77BA">
        <w:rPr>
          <w:rFonts w:ascii="Calibri" w:hAnsi="Calibri" w:cs="Calibri"/>
          <w:lang w:val="en-US"/>
        </w:rPr>
        <w:t>studies examining the association between MASLD and risk of incident AF</w:t>
      </w:r>
      <w:r w:rsidR="00446DE5" w:rsidRPr="003C77BA">
        <w:rPr>
          <w:rFonts w:ascii="Calibri" w:hAnsi="Calibri" w:cs="Calibri"/>
          <w:lang w:val="en-US"/>
        </w:rPr>
        <w:t xml:space="preserve"> in adult individuals (aged ≥18 years</w:t>
      </w:r>
      <w:r w:rsidR="00B2718B" w:rsidRPr="003C77BA">
        <w:rPr>
          <w:rFonts w:ascii="Calibri" w:hAnsi="Calibri" w:cs="Calibri"/>
          <w:lang w:val="en-US"/>
        </w:rPr>
        <w:t>,</w:t>
      </w:r>
      <w:r w:rsidR="00364C5A" w:rsidRPr="003C77BA">
        <w:rPr>
          <w:rFonts w:ascii="Calibri" w:hAnsi="Calibri" w:cs="Calibri"/>
          <w:lang w:val="en-US"/>
        </w:rPr>
        <w:t xml:space="preserve"> without any restriction in terms of sex or ethnicity</w:t>
      </w:r>
      <w:r w:rsidR="00446DE5" w:rsidRPr="003C77BA">
        <w:rPr>
          <w:rFonts w:ascii="Calibri" w:hAnsi="Calibri" w:cs="Calibri"/>
          <w:lang w:val="en-US"/>
        </w:rPr>
        <w:t>)</w:t>
      </w:r>
      <w:r w:rsidRPr="003C77BA">
        <w:rPr>
          <w:rFonts w:ascii="Calibri" w:hAnsi="Calibri" w:cs="Calibri"/>
          <w:lang w:val="en-US"/>
        </w:rPr>
        <w:t xml:space="preserve">; 2) </w:t>
      </w:r>
      <w:r w:rsidR="00AA24C5" w:rsidRPr="003C77BA">
        <w:rPr>
          <w:rFonts w:ascii="Calibri" w:hAnsi="Calibri" w:cs="Calibri"/>
          <w:lang w:val="en-US"/>
        </w:rPr>
        <w:t xml:space="preserve">cohort </w:t>
      </w:r>
      <w:r w:rsidRPr="003C77BA">
        <w:rPr>
          <w:rFonts w:ascii="Calibri" w:hAnsi="Calibri" w:cs="Calibri"/>
          <w:lang w:val="en-US"/>
        </w:rPr>
        <w:t xml:space="preserve">studies that reported hazard ratios (HR) with 95% confidence intervals (95% CI) values for the outcome of interest; 3) studies in which the diagnosis of MASLD was based on </w:t>
      </w:r>
      <w:r w:rsidR="00F90932" w:rsidRPr="003C77BA">
        <w:rPr>
          <w:rFonts w:ascii="Calibri" w:hAnsi="Calibri" w:cs="Calibri"/>
          <w:lang w:val="en-US"/>
        </w:rPr>
        <w:t xml:space="preserve">liver </w:t>
      </w:r>
      <w:r w:rsidRPr="003C77BA">
        <w:rPr>
          <w:rFonts w:ascii="Calibri" w:hAnsi="Calibri" w:cs="Calibri"/>
          <w:lang w:val="en-US"/>
        </w:rPr>
        <w:t>biopsy, imaging techniques</w:t>
      </w:r>
      <w:r w:rsidR="005102F7" w:rsidRPr="003C77BA">
        <w:rPr>
          <w:rFonts w:ascii="Calibri" w:hAnsi="Calibri" w:cs="Calibri"/>
          <w:lang w:val="en-US"/>
        </w:rPr>
        <w:t xml:space="preserve">, </w:t>
      </w:r>
      <w:r w:rsidR="000211AB" w:rsidRPr="003C77BA">
        <w:rPr>
          <w:rFonts w:ascii="Calibri" w:hAnsi="Calibri" w:cs="Calibri"/>
          <w:lang w:val="en-US"/>
        </w:rPr>
        <w:t xml:space="preserve">blood-based scores (e.g., fatty liver index </w:t>
      </w:r>
      <w:r w:rsidR="00EA00F2" w:rsidRPr="003C77BA">
        <w:rPr>
          <w:rFonts w:ascii="Calibri" w:hAnsi="Calibri" w:cs="Calibri"/>
          <w:lang w:val="en-US"/>
        </w:rPr>
        <w:t xml:space="preserve">and </w:t>
      </w:r>
      <w:r w:rsidR="000211AB" w:rsidRPr="003C77BA">
        <w:rPr>
          <w:rFonts w:ascii="Calibri" w:hAnsi="Calibri" w:cs="Calibri"/>
          <w:lang w:val="en-US"/>
        </w:rPr>
        <w:t xml:space="preserve">hepatic steatosis index) or </w:t>
      </w:r>
      <w:r w:rsidR="005102F7" w:rsidRPr="003C77BA">
        <w:rPr>
          <w:rFonts w:ascii="Calibri" w:hAnsi="Calibri" w:cs="Calibri"/>
          <w:lang w:val="en-US"/>
        </w:rPr>
        <w:t>International Classification of Diseases</w:t>
      </w:r>
      <w:r w:rsidR="00F90932" w:rsidRPr="003C77BA">
        <w:rPr>
          <w:rFonts w:ascii="Calibri" w:hAnsi="Calibri" w:cs="Calibri"/>
          <w:lang w:val="en-US"/>
        </w:rPr>
        <w:t xml:space="preserve"> (ICD)</w:t>
      </w:r>
      <w:r w:rsidR="005102F7" w:rsidRPr="003C77BA">
        <w:rPr>
          <w:rFonts w:ascii="Calibri" w:hAnsi="Calibri" w:cs="Calibri"/>
          <w:lang w:val="en-US"/>
        </w:rPr>
        <w:t xml:space="preserve"> code</w:t>
      </w:r>
      <w:r w:rsidR="008272BD" w:rsidRPr="003C77BA">
        <w:rPr>
          <w:rFonts w:ascii="Calibri" w:hAnsi="Calibri" w:cs="Calibri"/>
          <w:lang w:val="en-US"/>
        </w:rPr>
        <w:t>s</w:t>
      </w:r>
      <w:r w:rsidR="0065526B" w:rsidRPr="003C77BA">
        <w:rPr>
          <w:rFonts w:ascii="Calibri" w:hAnsi="Calibri" w:cs="Calibri"/>
          <w:lang w:val="en-US"/>
        </w:rPr>
        <w:t>,</w:t>
      </w:r>
      <w:r w:rsidR="0065526B" w:rsidRPr="003C77BA">
        <w:rPr>
          <w:lang w:val="en-US"/>
        </w:rPr>
        <w:t xml:space="preserve"> </w:t>
      </w:r>
      <w:r w:rsidR="0065526B" w:rsidRPr="003C77BA">
        <w:rPr>
          <w:rFonts w:ascii="Calibri" w:hAnsi="Calibri" w:cs="Calibri"/>
          <w:lang w:val="en-US"/>
        </w:rPr>
        <w:t>in the absence of significant alcohol consumption (defined as &lt;</w:t>
      </w:r>
      <w:r w:rsidR="00935589" w:rsidRPr="003C77BA">
        <w:rPr>
          <w:rFonts w:ascii="Calibri" w:hAnsi="Calibri" w:cs="Calibri"/>
          <w:lang w:val="en-US"/>
        </w:rPr>
        <w:t>3</w:t>
      </w:r>
      <w:r w:rsidR="0065526B" w:rsidRPr="003C77BA">
        <w:rPr>
          <w:rFonts w:ascii="Calibri" w:hAnsi="Calibri" w:cs="Calibri"/>
          <w:lang w:val="en-US"/>
        </w:rPr>
        <w:t>0 g/day for men and &lt;</w:t>
      </w:r>
      <w:r w:rsidR="00935589" w:rsidRPr="003C77BA">
        <w:rPr>
          <w:rFonts w:ascii="Calibri" w:hAnsi="Calibri" w:cs="Calibri"/>
          <w:lang w:val="en-US"/>
        </w:rPr>
        <w:t>2</w:t>
      </w:r>
      <w:r w:rsidR="0065526B" w:rsidRPr="003C77BA">
        <w:rPr>
          <w:rFonts w:ascii="Calibri" w:hAnsi="Calibri" w:cs="Calibri"/>
          <w:lang w:val="en-US"/>
        </w:rPr>
        <w:t xml:space="preserve">0 g/day for </w:t>
      </w:r>
      <w:r w:rsidR="00935589" w:rsidRPr="003C77BA">
        <w:rPr>
          <w:rFonts w:ascii="Calibri" w:hAnsi="Calibri" w:cs="Calibri"/>
          <w:lang w:val="en-US"/>
        </w:rPr>
        <w:t>wo</w:t>
      </w:r>
      <w:r w:rsidR="0065526B" w:rsidRPr="003C77BA">
        <w:rPr>
          <w:rFonts w:ascii="Calibri" w:hAnsi="Calibri" w:cs="Calibri"/>
          <w:lang w:val="en-US"/>
        </w:rPr>
        <w:t>men) or other competing causes of</w:t>
      </w:r>
      <w:r w:rsidR="00446DE5" w:rsidRPr="003C77BA">
        <w:rPr>
          <w:rFonts w:ascii="Calibri" w:hAnsi="Calibri" w:cs="Calibri"/>
          <w:lang w:val="en-US"/>
        </w:rPr>
        <w:t xml:space="preserve"> secondary</w:t>
      </w:r>
      <w:r w:rsidR="0065526B" w:rsidRPr="003C77BA">
        <w:rPr>
          <w:rFonts w:ascii="Calibri" w:hAnsi="Calibri" w:cs="Calibri"/>
          <w:lang w:val="en-US"/>
        </w:rPr>
        <w:t xml:space="preserve"> </w:t>
      </w:r>
      <w:r w:rsidR="00935589" w:rsidRPr="003C77BA">
        <w:rPr>
          <w:rFonts w:ascii="Calibri" w:hAnsi="Calibri" w:cs="Calibri"/>
          <w:lang w:val="en-US"/>
        </w:rPr>
        <w:t>hepatic steatosis</w:t>
      </w:r>
      <w:r w:rsidR="00551567" w:rsidRPr="003C77BA">
        <w:rPr>
          <w:rFonts w:ascii="Calibri" w:hAnsi="Calibri" w:cs="Calibri"/>
          <w:lang w:val="en-US"/>
        </w:rPr>
        <w:t xml:space="preserve">; and 4) studies in which </w:t>
      </w:r>
      <w:r w:rsidR="008272BD" w:rsidRPr="003C77BA">
        <w:rPr>
          <w:rFonts w:ascii="Calibri" w:hAnsi="Calibri" w:cs="Calibri"/>
          <w:lang w:val="en-US"/>
        </w:rPr>
        <w:t xml:space="preserve">non-invasive </w:t>
      </w:r>
      <w:r w:rsidR="00F90932" w:rsidRPr="003C77BA">
        <w:rPr>
          <w:rFonts w:ascii="Calibri" w:hAnsi="Calibri" w:cs="Calibri"/>
          <w:lang w:val="en-US"/>
        </w:rPr>
        <w:t>bio</w:t>
      </w:r>
      <w:r w:rsidR="008272BD" w:rsidRPr="003C77BA">
        <w:rPr>
          <w:rFonts w:ascii="Calibri" w:hAnsi="Calibri" w:cs="Calibri"/>
          <w:lang w:val="en-US"/>
        </w:rPr>
        <w:t xml:space="preserve">markers </w:t>
      </w:r>
      <w:r w:rsidR="0065526B" w:rsidRPr="003C77BA">
        <w:rPr>
          <w:rFonts w:ascii="Calibri" w:hAnsi="Calibri" w:cs="Calibri"/>
          <w:lang w:val="en-US"/>
        </w:rPr>
        <w:t xml:space="preserve">of </w:t>
      </w:r>
      <w:r w:rsidR="00AA24C5" w:rsidRPr="003C77BA">
        <w:rPr>
          <w:rFonts w:ascii="Calibri" w:hAnsi="Calibri" w:cs="Calibri"/>
          <w:lang w:val="en-US"/>
        </w:rPr>
        <w:t xml:space="preserve">advanced </w:t>
      </w:r>
      <w:r w:rsidR="0065526B" w:rsidRPr="003C77BA">
        <w:rPr>
          <w:rFonts w:ascii="Calibri" w:hAnsi="Calibri" w:cs="Calibri"/>
          <w:lang w:val="en-US"/>
        </w:rPr>
        <w:t xml:space="preserve">fibrosis </w:t>
      </w:r>
      <w:r w:rsidR="008272BD" w:rsidRPr="003C77BA">
        <w:rPr>
          <w:rFonts w:ascii="Calibri" w:hAnsi="Calibri" w:cs="Calibri"/>
          <w:lang w:val="en-US"/>
        </w:rPr>
        <w:t xml:space="preserve">or liver biopsy </w:t>
      </w:r>
      <w:r w:rsidR="00935589" w:rsidRPr="003C77BA">
        <w:rPr>
          <w:rFonts w:ascii="Calibri" w:hAnsi="Calibri" w:cs="Calibri"/>
          <w:lang w:val="en-US"/>
        </w:rPr>
        <w:t xml:space="preserve">were used to </w:t>
      </w:r>
      <w:r w:rsidR="00F90932" w:rsidRPr="003C77BA">
        <w:rPr>
          <w:rFonts w:ascii="Calibri" w:hAnsi="Calibri" w:cs="Calibri"/>
          <w:lang w:val="en-US"/>
        </w:rPr>
        <w:t>assess</w:t>
      </w:r>
      <w:r w:rsidR="008272BD" w:rsidRPr="003C77BA">
        <w:rPr>
          <w:rFonts w:ascii="Calibri" w:hAnsi="Calibri" w:cs="Calibri"/>
          <w:lang w:val="en-US"/>
        </w:rPr>
        <w:t xml:space="preserve"> the severity of MASLD</w:t>
      </w:r>
      <w:r w:rsidRPr="003C77BA">
        <w:rPr>
          <w:rFonts w:ascii="Calibri" w:hAnsi="Calibri" w:cs="Calibri"/>
          <w:lang w:val="en-US"/>
        </w:rPr>
        <w:t xml:space="preserve">. </w:t>
      </w:r>
    </w:p>
    <w:p w14:paraId="3B5B064F" w14:textId="10DAFDBC" w:rsidR="00C154E3" w:rsidRPr="003C77BA" w:rsidRDefault="0065526B" w:rsidP="00F7412A">
      <w:pPr>
        <w:spacing w:line="360" w:lineRule="auto"/>
        <w:jc w:val="both"/>
        <w:rPr>
          <w:rFonts w:ascii="Calibri" w:hAnsi="Calibri" w:cs="Calibri"/>
          <w:lang w:val="en-US"/>
        </w:rPr>
      </w:pPr>
      <w:r w:rsidRPr="003C77BA">
        <w:rPr>
          <w:rFonts w:ascii="Calibri" w:hAnsi="Calibri" w:cs="Calibri"/>
          <w:lang w:val="en-US"/>
        </w:rPr>
        <w:lastRenderedPageBreak/>
        <w:t>The e</w:t>
      </w:r>
      <w:r w:rsidR="00F7412A" w:rsidRPr="003C77BA">
        <w:rPr>
          <w:rFonts w:ascii="Calibri" w:hAnsi="Calibri" w:cs="Calibri"/>
          <w:lang w:val="en-US"/>
        </w:rPr>
        <w:t xml:space="preserve">xclusion criteria </w:t>
      </w:r>
      <w:r w:rsidR="00DC2CEE" w:rsidRPr="003C77BA">
        <w:rPr>
          <w:rFonts w:ascii="Calibri" w:hAnsi="Calibri" w:cs="Calibri"/>
          <w:lang w:val="en-US"/>
        </w:rPr>
        <w:t>for</w:t>
      </w:r>
      <w:r w:rsidRPr="003C77BA">
        <w:rPr>
          <w:rFonts w:ascii="Calibri" w:hAnsi="Calibri" w:cs="Calibri"/>
          <w:lang w:val="en-US"/>
        </w:rPr>
        <w:t xml:space="preserve"> the meta-analysis </w:t>
      </w:r>
      <w:r w:rsidR="00F7412A" w:rsidRPr="003C77BA">
        <w:rPr>
          <w:rFonts w:ascii="Calibri" w:hAnsi="Calibri" w:cs="Calibri"/>
          <w:lang w:val="en-US"/>
        </w:rPr>
        <w:t xml:space="preserve">were as follows: 1) case reports, </w:t>
      </w:r>
      <w:r w:rsidR="0043208F" w:rsidRPr="003C77BA">
        <w:rPr>
          <w:rFonts w:ascii="Calibri" w:hAnsi="Calibri" w:cs="Calibri"/>
          <w:lang w:val="en-US"/>
        </w:rPr>
        <w:t>commentaries, editorials, practice guidelines</w:t>
      </w:r>
      <w:r w:rsidR="00F806B4" w:rsidRPr="003C77BA">
        <w:rPr>
          <w:rFonts w:ascii="Calibri" w:hAnsi="Calibri" w:cs="Calibri"/>
          <w:lang w:val="en-US"/>
        </w:rPr>
        <w:t>,</w:t>
      </w:r>
      <w:r w:rsidR="0043208F" w:rsidRPr="003C77BA">
        <w:rPr>
          <w:rFonts w:ascii="Calibri" w:hAnsi="Calibri" w:cs="Calibri"/>
          <w:lang w:val="en-US"/>
        </w:rPr>
        <w:t xml:space="preserve"> or </w:t>
      </w:r>
      <w:r w:rsidR="00F7412A" w:rsidRPr="003C77BA">
        <w:rPr>
          <w:rFonts w:ascii="Calibri" w:hAnsi="Calibri" w:cs="Calibri"/>
          <w:lang w:val="en-US"/>
        </w:rPr>
        <w:t>reviews</w:t>
      </w:r>
      <w:r w:rsidR="00294336" w:rsidRPr="003C77BA">
        <w:rPr>
          <w:rFonts w:ascii="Calibri" w:hAnsi="Calibri" w:cs="Calibri"/>
          <w:lang w:val="en-US"/>
        </w:rPr>
        <w:t xml:space="preserve">; </w:t>
      </w:r>
      <w:r w:rsidR="00F7412A" w:rsidRPr="003C77BA">
        <w:rPr>
          <w:rFonts w:ascii="Calibri" w:hAnsi="Calibri" w:cs="Calibri"/>
          <w:lang w:val="en-US"/>
        </w:rPr>
        <w:t xml:space="preserve">2) </w:t>
      </w:r>
      <w:r w:rsidR="00294336" w:rsidRPr="003C77BA">
        <w:rPr>
          <w:rFonts w:ascii="Calibri" w:hAnsi="Calibri" w:cs="Calibri"/>
          <w:lang w:val="en-US"/>
        </w:rPr>
        <w:t>s</w:t>
      </w:r>
      <w:r w:rsidR="00F7412A" w:rsidRPr="003C77BA">
        <w:rPr>
          <w:rFonts w:ascii="Calibri" w:hAnsi="Calibri" w:cs="Calibri"/>
          <w:lang w:val="en-US"/>
        </w:rPr>
        <w:t xml:space="preserve">tudies </w:t>
      </w:r>
      <w:r w:rsidR="00446DE5" w:rsidRPr="003C77BA">
        <w:rPr>
          <w:rFonts w:ascii="Calibri" w:hAnsi="Calibri" w:cs="Calibri"/>
          <w:lang w:val="en-US"/>
        </w:rPr>
        <w:t xml:space="preserve">in which </w:t>
      </w:r>
      <w:r w:rsidR="00AA24C5" w:rsidRPr="003C77BA">
        <w:rPr>
          <w:rFonts w:ascii="Calibri" w:hAnsi="Calibri" w:cs="Calibri"/>
          <w:lang w:val="en-US"/>
        </w:rPr>
        <w:t xml:space="preserve">the identification of </w:t>
      </w:r>
      <w:r w:rsidR="00F7412A" w:rsidRPr="003C77BA">
        <w:rPr>
          <w:rFonts w:ascii="Calibri" w:hAnsi="Calibri" w:cs="Calibri"/>
          <w:lang w:val="en-US"/>
        </w:rPr>
        <w:t>MASLD was</w:t>
      </w:r>
      <w:r w:rsidR="00DC2CEE" w:rsidRPr="003C77BA">
        <w:rPr>
          <w:rFonts w:ascii="Calibri" w:hAnsi="Calibri" w:cs="Calibri"/>
          <w:lang w:val="en-US"/>
        </w:rPr>
        <w:t xml:space="preserve"> </w:t>
      </w:r>
      <w:r w:rsidR="00F7412A" w:rsidRPr="003C77BA">
        <w:rPr>
          <w:rFonts w:ascii="Calibri" w:hAnsi="Calibri" w:cs="Calibri"/>
          <w:lang w:val="en-US"/>
        </w:rPr>
        <w:t xml:space="preserve">based exclusively on serum </w:t>
      </w:r>
      <w:r w:rsidR="005A36E5" w:rsidRPr="003C77BA">
        <w:rPr>
          <w:rFonts w:ascii="Calibri" w:hAnsi="Calibri" w:cs="Calibri"/>
          <w:lang w:val="en-US"/>
        </w:rPr>
        <w:t>aminotransferase</w:t>
      </w:r>
      <w:r w:rsidR="00F7412A" w:rsidRPr="003C77BA">
        <w:rPr>
          <w:rFonts w:ascii="Calibri" w:hAnsi="Calibri" w:cs="Calibri"/>
          <w:lang w:val="en-US"/>
        </w:rPr>
        <w:t xml:space="preserve"> </w:t>
      </w:r>
      <w:r w:rsidR="00294336" w:rsidRPr="003C77BA">
        <w:rPr>
          <w:rFonts w:ascii="Calibri" w:hAnsi="Calibri" w:cs="Calibri"/>
          <w:lang w:val="en-US"/>
        </w:rPr>
        <w:t>levels;</w:t>
      </w:r>
      <w:r w:rsidR="00F7412A" w:rsidRPr="003C77BA">
        <w:rPr>
          <w:rFonts w:ascii="Calibri" w:hAnsi="Calibri" w:cs="Calibri"/>
          <w:lang w:val="en-US"/>
        </w:rPr>
        <w:t xml:space="preserve"> </w:t>
      </w:r>
      <w:r w:rsidR="005A36E5" w:rsidRPr="003C77BA">
        <w:rPr>
          <w:rFonts w:ascii="Calibri" w:hAnsi="Calibri" w:cs="Calibri"/>
          <w:lang w:val="en-US"/>
        </w:rPr>
        <w:t>3</w:t>
      </w:r>
      <w:r w:rsidR="00F7412A" w:rsidRPr="003C77BA">
        <w:rPr>
          <w:rFonts w:ascii="Calibri" w:hAnsi="Calibri" w:cs="Calibri"/>
          <w:lang w:val="en-US"/>
        </w:rPr>
        <w:t xml:space="preserve">) </w:t>
      </w:r>
      <w:r w:rsidR="00294336" w:rsidRPr="003C77BA">
        <w:rPr>
          <w:rFonts w:ascii="Calibri" w:hAnsi="Calibri" w:cs="Calibri"/>
          <w:lang w:val="en-US"/>
        </w:rPr>
        <w:t>s</w:t>
      </w:r>
      <w:r w:rsidR="00F7412A" w:rsidRPr="003C77BA">
        <w:rPr>
          <w:rFonts w:ascii="Calibri" w:hAnsi="Calibri" w:cs="Calibri"/>
          <w:lang w:val="en-US"/>
        </w:rPr>
        <w:t xml:space="preserve">tudies </w:t>
      </w:r>
      <w:r w:rsidR="001F39CF" w:rsidRPr="003C77BA">
        <w:rPr>
          <w:rFonts w:ascii="Calibri" w:hAnsi="Calibri" w:cs="Calibri"/>
          <w:lang w:val="en-US"/>
        </w:rPr>
        <w:t>that</w:t>
      </w:r>
      <w:r w:rsidR="00F7412A" w:rsidRPr="003C77BA">
        <w:rPr>
          <w:rFonts w:ascii="Calibri" w:hAnsi="Calibri" w:cs="Calibri"/>
          <w:lang w:val="en-US"/>
        </w:rPr>
        <w:t xml:space="preserve"> did not report any HR values for the outcome of interest</w:t>
      </w:r>
      <w:r w:rsidR="00D801B4" w:rsidRPr="003C77BA">
        <w:rPr>
          <w:rFonts w:ascii="Calibri" w:hAnsi="Calibri" w:cs="Calibri"/>
          <w:lang w:val="en-US"/>
        </w:rPr>
        <w:t xml:space="preserve"> or for which we were unable to calculate them</w:t>
      </w:r>
      <w:r w:rsidR="00446DE5" w:rsidRPr="003C77BA">
        <w:rPr>
          <w:rFonts w:ascii="Calibri" w:hAnsi="Calibri" w:cs="Calibri"/>
          <w:lang w:val="en-US"/>
        </w:rPr>
        <w:t xml:space="preserve">; and </w:t>
      </w:r>
      <w:r w:rsidR="005A36E5" w:rsidRPr="003C77BA">
        <w:rPr>
          <w:rFonts w:ascii="Calibri" w:hAnsi="Calibri" w:cs="Calibri"/>
          <w:lang w:val="en-US"/>
        </w:rPr>
        <w:t>4</w:t>
      </w:r>
      <w:r w:rsidR="00446DE5" w:rsidRPr="003C77BA">
        <w:rPr>
          <w:rFonts w:ascii="Calibri" w:hAnsi="Calibri" w:cs="Calibri"/>
          <w:lang w:val="en-US"/>
        </w:rPr>
        <w:t>) studies performed on individuals aged &lt;18 years</w:t>
      </w:r>
      <w:r w:rsidR="00F7412A" w:rsidRPr="003C77BA">
        <w:rPr>
          <w:rFonts w:ascii="Calibri" w:hAnsi="Calibri" w:cs="Calibri"/>
          <w:lang w:val="en-US"/>
        </w:rPr>
        <w:t xml:space="preserve">. Two investigators (AM and GT) independently examined all titles and abstracts and obtained full texts of potentially relevant papers. </w:t>
      </w:r>
      <w:r w:rsidR="000573EC" w:rsidRPr="003C77BA">
        <w:rPr>
          <w:rFonts w:ascii="Calibri" w:hAnsi="Calibri" w:cs="Calibri"/>
          <w:lang w:val="en-US"/>
        </w:rPr>
        <w:t>We read the articles</w:t>
      </w:r>
      <w:r w:rsidR="00F7412A" w:rsidRPr="003C77BA">
        <w:rPr>
          <w:rFonts w:ascii="Calibri" w:hAnsi="Calibri" w:cs="Calibri"/>
          <w:lang w:val="en-US"/>
        </w:rPr>
        <w:t xml:space="preserve"> independently and in duplicate and determined whether they met </w:t>
      </w:r>
      <w:r w:rsidR="000573EC" w:rsidRPr="003C77BA">
        <w:rPr>
          <w:rFonts w:ascii="Calibri" w:hAnsi="Calibri" w:cs="Calibri"/>
          <w:lang w:val="en-US"/>
        </w:rPr>
        <w:t xml:space="preserve">the </w:t>
      </w:r>
      <w:r w:rsidR="00F7412A" w:rsidRPr="003C77BA">
        <w:rPr>
          <w:rFonts w:ascii="Calibri" w:hAnsi="Calibri" w:cs="Calibri"/>
          <w:lang w:val="en-US"/>
        </w:rPr>
        <w:t>inclusion criteria</w:t>
      </w:r>
      <w:r w:rsidR="005A36E5" w:rsidRPr="003C77BA">
        <w:rPr>
          <w:rFonts w:ascii="Calibri" w:hAnsi="Calibri" w:cs="Calibri"/>
          <w:lang w:val="en-US"/>
        </w:rPr>
        <w:t xml:space="preserve"> and did not meet the exclusion criteria</w:t>
      </w:r>
      <w:r w:rsidR="00F7412A" w:rsidRPr="003C77BA">
        <w:rPr>
          <w:rFonts w:ascii="Calibri" w:hAnsi="Calibri" w:cs="Calibri"/>
          <w:lang w:val="en-US"/>
        </w:rPr>
        <w:t xml:space="preserve">. Discrepancies were resolved by consensus in consultation </w:t>
      </w:r>
      <w:r w:rsidR="005A36E5" w:rsidRPr="003C77BA">
        <w:rPr>
          <w:rFonts w:ascii="Calibri" w:hAnsi="Calibri" w:cs="Calibri"/>
          <w:lang w:val="en-US"/>
        </w:rPr>
        <w:t xml:space="preserve">after discussion </w:t>
      </w:r>
      <w:r w:rsidR="00F7412A" w:rsidRPr="003C77BA">
        <w:rPr>
          <w:rFonts w:ascii="Calibri" w:hAnsi="Calibri" w:cs="Calibri"/>
          <w:lang w:val="en-US"/>
        </w:rPr>
        <w:t>with a third author</w:t>
      </w:r>
      <w:r w:rsidR="008638C0" w:rsidRPr="003C77BA">
        <w:rPr>
          <w:rFonts w:ascii="Calibri" w:hAnsi="Calibri" w:cs="Calibri"/>
          <w:lang w:val="en-US"/>
        </w:rPr>
        <w:t xml:space="preserve"> (RM)</w:t>
      </w:r>
      <w:r w:rsidR="00F7412A" w:rsidRPr="003C77BA">
        <w:rPr>
          <w:rFonts w:ascii="Calibri" w:hAnsi="Calibri" w:cs="Calibri"/>
          <w:lang w:val="en-US"/>
        </w:rPr>
        <w:t>.</w:t>
      </w:r>
    </w:p>
    <w:p w14:paraId="66C6824D" w14:textId="77777777" w:rsidR="00A42569" w:rsidRPr="003C77BA" w:rsidRDefault="00A42569" w:rsidP="00F7412A">
      <w:pPr>
        <w:spacing w:line="360" w:lineRule="auto"/>
        <w:jc w:val="both"/>
        <w:rPr>
          <w:rFonts w:ascii="Calibri" w:hAnsi="Calibri" w:cs="Calibri"/>
          <w:lang w:val="en-US"/>
        </w:rPr>
      </w:pPr>
    </w:p>
    <w:p w14:paraId="6FF5B4D5" w14:textId="77777777" w:rsidR="00C154E3" w:rsidRPr="003C77BA" w:rsidRDefault="00C154E3" w:rsidP="00C154E3">
      <w:pPr>
        <w:spacing w:line="360" w:lineRule="auto"/>
        <w:jc w:val="both"/>
        <w:rPr>
          <w:rFonts w:ascii="Calibri" w:hAnsi="Calibri" w:cs="Calibri"/>
          <w:i/>
          <w:iCs/>
          <w:lang w:val="en-US"/>
        </w:rPr>
      </w:pPr>
      <w:r w:rsidRPr="003C77BA">
        <w:rPr>
          <w:rFonts w:ascii="Calibri" w:hAnsi="Calibri" w:cs="Calibri"/>
          <w:i/>
          <w:iCs/>
          <w:lang w:val="en-US"/>
        </w:rPr>
        <w:t>Data extraction and quality assessment</w:t>
      </w:r>
    </w:p>
    <w:p w14:paraId="6800E35A" w14:textId="3CD58E69" w:rsidR="00CE01B4" w:rsidRPr="003C77BA" w:rsidRDefault="00C154E3" w:rsidP="00C154E3">
      <w:pPr>
        <w:spacing w:line="360" w:lineRule="auto"/>
        <w:jc w:val="both"/>
        <w:rPr>
          <w:rFonts w:ascii="Calibri" w:hAnsi="Calibri" w:cs="Calibri"/>
          <w:lang w:val="en-US"/>
        </w:rPr>
      </w:pPr>
      <w:r w:rsidRPr="003C77BA">
        <w:rPr>
          <w:rFonts w:ascii="Calibri" w:hAnsi="Calibri" w:cs="Calibri"/>
          <w:lang w:val="en-US"/>
        </w:rPr>
        <w:t xml:space="preserve">For all eligible studies, we extracted information </w:t>
      </w:r>
      <w:r w:rsidR="001F39CF" w:rsidRPr="003C77BA">
        <w:rPr>
          <w:rFonts w:ascii="Calibri" w:hAnsi="Calibri" w:cs="Calibri"/>
          <w:lang w:val="en-US"/>
        </w:rPr>
        <w:t>about</w:t>
      </w:r>
      <w:r w:rsidRPr="003C77BA">
        <w:rPr>
          <w:rFonts w:ascii="Calibri" w:hAnsi="Calibri" w:cs="Calibri"/>
          <w:lang w:val="en-US"/>
        </w:rPr>
        <w:t xml:space="preserve"> </w:t>
      </w:r>
      <w:r w:rsidR="00A91662" w:rsidRPr="003C77BA">
        <w:rPr>
          <w:rFonts w:ascii="Calibri" w:hAnsi="Calibri" w:cs="Calibri"/>
          <w:lang w:val="en-US"/>
        </w:rPr>
        <w:t xml:space="preserve">the </w:t>
      </w:r>
      <w:r w:rsidRPr="003C77BA">
        <w:rPr>
          <w:rFonts w:ascii="Calibri" w:hAnsi="Calibri" w:cs="Calibri"/>
          <w:lang w:val="en-US"/>
        </w:rPr>
        <w:t xml:space="preserve">study design, study size, publication year, study country, </w:t>
      </w:r>
      <w:r w:rsidR="008272BD" w:rsidRPr="003C77BA">
        <w:rPr>
          <w:rFonts w:ascii="Calibri" w:hAnsi="Calibri" w:cs="Calibri"/>
          <w:lang w:val="en-US"/>
        </w:rPr>
        <w:t>participant</w:t>
      </w:r>
      <w:r w:rsidRPr="003C77BA">
        <w:rPr>
          <w:rFonts w:ascii="Calibri" w:hAnsi="Calibri" w:cs="Calibri"/>
          <w:lang w:val="en-US"/>
        </w:rPr>
        <w:t xml:space="preserve"> characteristics, </w:t>
      </w:r>
      <w:r w:rsidR="004064D8" w:rsidRPr="003C77BA">
        <w:rPr>
          <w:rFonts w:ascii="Calibri" w:hAnsi="Calibri" w:cs="Calibri"/>
          <w:lang w:val="en-US"/>
        </w:rPr>
        <w:t xml:space="preserve">methodologies </w:t>
      </w:r>
      <w:r w:rsidRPr="003C77BA">
        <w:rPr>
          <w:rFonts w:ascii="Calibri" w:hAnsi="Calibri" w:cs="Calibri"/>
          <w:lang w:val="en-US"/>
        </w:rPr>
        <w:t>used for diagnosing MASLD</w:t>
      </w:r>
      <w:r w:rsidR="001E21A7" w:rsidRPr="003C77BA">
        <w:rPr>
          <w:rFonts w:ascii="Calibri" w:hAnsi="Calibri" w:cs="Calibri"/>
          <w:lang w:val="en-US"/>
        </w:rPr>
        <w:t xml:space="preserve"> and AF</w:t>
      </w:r>
      <w:r w:rsidRPr="003C77BA">
        <w:rPr>
          <w:rFonts w:ascii="Calibri" w:hAnsi="Calibri" w:cs="Calibri"/>
          <w:lang w:val="en-US"/>
        </w:rPr>
        <w:t xml:space="preserve">, follow-up </w:t>
      </w:r>
      <w:r w:rsidR="001F39CF" w:rsidRPr="003C77BA">
        <w:rPr>
          <w:rFonts w:ascii="Calibri" w:hAnsi="Calibri" w:cs="Calibri"/>
          <w:lang w:val="en-US"/>
        </w:rPr>
        <w:t>length</w:t>
      </w:r>
      <w:r w:rsidR="000573EC" w:rsidRPr="003C77BA">
        <w:rPr>
          <w:rFonts w:ascii="Calibri" w:hAnsi="Calibri" w:cs="Calibri"/>
          <w:lang w:val="en-US"/>
        </w:rPr>
        <w:t>,</w:t>
      </w:r>
      <w:r w:rsidRPr="003C77BA">
        <w:rPr>
          <w:rFonts w:ascii="Calibri" w:hAnsi="Calibri" w:cs="Calibri"/>
          <w:lang w:val="en-US"/>
        </w:rPr>
        <w:t xml:space="preserve"> and list of covariates adjusted </w:t>
      </w:r>
      <w:r w:rsidR="008638C0" w:rsidRPr="003C77BA">
        <w:rPr>
          <w:rFonts w:ascii="Calibri" w:hAnsi="Calibri" w:cs="Calibri"/>
          <w:lang w:val="en-US"/>
        </w:rPr>
        <w:t xml:space="preserve">for </w:t>
      </w:r>
      <w:r w:rsidRPr="003C77BA">
        <w:rPr>
          <w:rFonts w:ascii="Calibri" w:hAnsi="Calibri" w:cs="Calibri"/>
          <w:lang w:val="en-US"/>
        </w:rPr>
        <w:t xml:space="preserve">in multivariable Cox </w:t>
      </w:r>
      <w:r w:rsidR="008638C0" w:rsidRPr="003C77BA">
        <w:rPr>
          <w:rFonts w:ascii="Calibri" w:hAnsi="Calibri" w:cs="Calibri"/>
          <w:lang w:val="en-US"/>
        </w:rPr>
        <w:t>regression models</w:t>
      </w:r>
      <w:r w:rsidRPr="003C77BA">
        <w:rPr>
          <w:rFonts w:ascii="Calibri" w:hAnsi="Calibri" w:cs="Calibri"/>
          <w:lang w:val="en-US"/>
        </w:rPr>
        <w:t>. In the case of multiple publications, the most up-to-date or comprehensive information was included.</w:t>
      </w:r>
    </w:p>
    <w:p w14:paraId="346CD29F" w14:textId="6605CF2C" w:rsidR="00C154E3" w:rsidRPr="003C77BA" w:rsidRDefault="00C154E3" w:rsidP="00C154E3">
      <w:pPr>
        <w:spacing w:line="360" w:lineRule="auto"/>
        <w:jc w:val="both"/>
        <w:rPr>
          <w:rFonts w:ascii="Calibri" w:hAnsi="Calibri" w:cs="Calibri"/>
          <w:lang w:val="en-US"/>
        </w:rPr>
      </w:pPr>
      <w:r w:rsidRPr="003C77BA">
        <w:rPr>
          <w:rFonts w:ascii="Calibri" w:hAnsi="Calibri" w:cs="Calibri"/>
          <w:lang w:val="en-US"/>
        </w:rPr>
        <w:t xml:space="preserve">Two investigators </w:t>
      </w:r>
      <w:r w:rsidR="001F39CF" w:rsidRPr="003C77BA">
        <w:rPr>
          <w:rFonts w:ascii="Calibri" w:hAnsi="Calibri" w:cs="Calibri"/>
          <w:lang w:val="en-US"/>
        </w:rPr>
        <w:t xml:space="preserve">(AM and GT) </w:t>
      </w:r>
      <w:r w:rsidR="008272BD" w:rsidRPr="003C77BA">
        <w:rPr>
          <w:rFonts w:ascii="Calibri" w:hAnsi="Calibri" w:cs="Calibri"/>
          <w:lang w:val="en-US"/>
        </w:rPr>
        <w:t xml:space="preserve">independently </w:t>
      </w:r>
      <w:r w:rsidRPr="003C77BA">
        <w:rPr>
          <w:rFonts w:ascii="Calibri" w:hAnsi="Calibri" w:cs="Calibri"/>
          <w:lang w:val="en-US"/>
        </w:rPr>
        <w:t xml:space="preserve">assessed the risk of bias. Any discrepancies were addressed by </w:t>
      </w:r>
      <w:r w:rsidR="00645B81" w:rsidRPr="003C77BA">
        <w:rPr>
          <w:rFonts w:ascii="Calibri" w:hAnsi="Calibri" w:cs="Calibri"/>
          <w:lang w:val="en-US"/>
        </w:rPr>
        <w:t>re-evaluating</w:t>
      </w:r>
      <w:r w:rsidRPr="003C77BA">
        <w:rPr>
          <w:rFonts w:ascii="Calibri" w:hAnsi="Calibri" w:cs="Calibri"/>
          <w:lang w:val="en-US"/>
        </w:rPr>
        <w:t xml:space="preserve"> original articles by a third author</w:t>
      </w:r>
      <w:r w:rsidR="005A36E5" w:rsidRPr="003C77BA">
        <w:rPr>
          <w:rFonts w:ascii="Calibri" w:hAnsi="Calibri" w:cs="Calibri"/>
          <w:lang w:val="en-US"/>
        </w:rPr>
        <w:t xml:space="preserve"> (RM)</w:t>
      </w:r>
      <w:r w:rsidRPr="003C77BA">
        <w:rPr>
          <w:rFonts w:ascii="Calibri" w:hAnsi="Calibri" w:cs="Calibri"/>
          <w:lang w:val="en-US"/>
        </w:rPr>
        <w:t xml:space="preserve">. </w:t>
      </w:r>
      <w:r w:rsidR="000573EC" w:rsidRPr="003C77BA">
        <w:rPr>
          <w:rFonts w:ascii="Calibri" w:hAnsi="Calibri" w:cs="Calibri"/>
          <w:lang w:val="en-US"/>
        </w:rPr>
        <w:t>The q</w:t>
      </w:r>
      <w:r w:rsidRPr="003C77BA">
        <w:rPr>
          <w:rFonts w:ascii="Calibri" w:hAnsi="Calibri" w:cs="Calibri"/>
          <w:lang w:val="en-US"/>
        </w:rPr>
        <w:t xml:space="preserve">uality assessment was performed </w:t>
      </w:r>
      <w:r w:rsidR="000573EC" w:rsidRPr="003C77BA">
        <w:rPr>
          <w:rFonts w:ascii="Calibri" w:hAnsi="Calibri" w:cs="Calibri"/>
          <w:lang w:val="en-US"/>
        </w:rPr>
        <w:t>using</w:t>
      </w:r>
      <w:r w:rsidRPr="003C77BA">
        <w:rPr>
          <w:rFonts w:ascii="Calibri" w:hAnsi="Calibri" w:cs="Calibri"/>
          <w:lang w:val="en-US"/>
        </w:rPr>
        <w:t xml:space="preserve"> the Newcastle-Ottawa Quality Assessment Scale (NOS)</w:t>
      </w:r>
      <w:r w:rsidR="005A36E5" w:rsidRPr="003C77BA">
        <w:rPr>
          <w:rFonts w:ascii="Calibri" w:hAnsi="Calibri" w:cs="Calibri"/>
          <w:lang w:val="en-US"/>
        </w:rPr>
        <w:t xml:space="preserve"> for cohort studies</w:t>
      </w:r>
      <w:r w:rsidRPr="003C77BA">
        <w:rPr>
          <w:rFonts w:ascii="Calibri" w:hAnsi="Calibri" w:cs="Calibri"/>
          <w:lang w:val="en-US"/>
        </w:rPr>
        <w:t>, a validated scale for non-randomized studies in meta-analyses</w:t>
      </w:r>
      <w:r w:rsidR="002D2FF8" w:rsidRPr="003C77BA">
        <w:rPr>
          <w:rFonts w:ascii="Calibri" w:hAnsi="Calibri" w:cs="Calibri"/>
          <w:lang w:val="en-US"/>
        </w:rPr>
        <w:t>,</w:t>
      </w:r>
      <w:r w:rsidR="007D54BA" w:rsidRPr="003C77BA">
        <w:rPr>
          <w:rFonts w:ascii="Calibri" w:hAnsi="Calibri" w:cs="Calibri"/>
          <w:lang w:val="en-US"/>
        </w:rPr>
        <w:t xml:space="preserve"> </w:t>
      </w:r>
      <w:r w:rsidR="002D2FF8" w:rsidRPr="003C77BA">
        <w:rPr>
          <w:rFonts w:ascii="Calibri" w:hAnsi="Calibri" w:cs="Calibri"/>
          <w:lang w:val="en-US"/>
        </w:rPr>
        <w:t xml:space="preserve">which uses a star system to assess the quality of a study in three domains: selection, comparability, and outcome/exposure </w:t>
      </w:r>
      <w:r w:rsidR="007D54BA"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OssOH6nh","properties":{"formattedCitation":"(13)","plainCitation":"(13)","noteIndex":0},"citationItems":[{"id":26,"uris":["http://zotero.org/users/local/3aA6NeCb/items/SW6YMEK6"],"itemData":{"id":26,"type":"article-journal","container-title":"Cochrane Database of Systematic Reviews","DOI":"10.1002/14651858.ED000142","ISSN":"1465-1858","issue":"10","language":"en","note":"publisher: John Wiley &amp; Sons, Ltd","source":"www.cochranelibrary.com","title":"Updated guidance for trusted systematic reviews: a new edition of the Cochrane Handbook for Systematic Reviews of Interventions","title-short":"Updated guidance for trusted systematic reviews","URL":"https://www.cochranelibrary.com/cdsr/doi/10.1002/14651858.ED000142/full","author":[{"family":"Cumpston","given":"Miranda"},{"family":"Li","given":"Tianjing"},{"family":"Page","given":"Matthew J."},{"family":"Chandler","given":"Jacqueline"},{"family":"Welch","given":"Vivian A."},{"family":"Higgins","given":"Julian PT"},{"family":"Thomas","given":"James"}],"accessed":{"date-parts":[["2024",10,14]]},"issued":{"date-parts":[["2019"]]}}}],"schema":"https://github.com/citation-style-language/schema/raw/master/csl-citation.json"} </w:instrText>
      </w:r>
      <w:r w:rsidR="007D54BA" w:rsidRPr="003C77BA">
        <w:rPr>
          <w:rFonts w:ascii="Calibri" w:hAnsi="Calibri" w:cs="Calibri"/>
          <w:lang w:val="en-US"/>
        </w:rPr>
        <w:fldChar w:fldCharType="separate"/>
      </w:r>
      <w:r w:rsidR="00952DD2" w:rsidRPr="003C77BA">
        <w:rPr>
          <w:rFonts w:ascii="Calibri" w:hAnsi="Calibri" w:cs="Calibri"/>
          <w:kern w:val="0"/>
          <w:lang w:val="en-US"/>
        </w:rPr>
        <w:t>(13)</w:t>
      </w:r>
      <w:r w:rsidR="007D54BA" w:rsidRPr="003C77BA">
        <w:rPr>
          <w:rFonts w:ascii="Calibri" w:hAnsi="Calibri" w:cs="Calibri"/>
          <w:lang w:val="en-US"/>
        </w:rPr>
        <w:fldChar w:fldCharType="end"/>
      </w:r>
      <w:r w:rsidRPr="003C77BA">
        <w:rPr>
          <w:rFonts w:ascii="Calibri" w:hAnsi="Calibri" w:cs="Calibri"/>
          <w:lang w:val="en-US"/>
        </w:rPr>
        <w:t xml:space="preserve">. </w:t>
      </w:r>
      <w:r w:rsidR="002D2FF8" w:rsidRPr="003C77BA">
        <w:rPr>
          <w:rFonts w:ascii="Calibri" w:hAnsi="Calibri" w:cs="Calibri"/>
          <w:lang w:val="en-US"/>
        </w:rPr>
        <w:t xml:space="preserve">The NOS assigns a maximum of four stars for selection, two for comparability, and three for outcome/exposure. We judged studies that received a score of at least </w:t>
      </w:r>
      <w:r w:rsidR="00B2718B" w:rsidRPr="003C77BA">
        <w:rPr>
          <w:rFonts w:ascii="Calibri" w:hAnsi="Calibri" w:cs="Calibri"/>
          <w:lang w:val="en-US"/>
        </w:rPr>
        <w:t>seven</w:t>
      </w:r>
      <w:r w:rsidR="002D2FF8" w:rsidRPr="003C77BA">
        <w:rPr>
          <w:rFonts w:ascii="Calibri" w:hAnsi="Calibri" w:cs="Calibri"/>
          <w:lang w:val="en-US"/>
        </w:rPr>
        <w:t xml:space="preserve"> stars to be at low risk of bias, thus reflecting the highest quality.</w:t>
      </w:r>
    </w:p>
    <w:p w14:paraId="475D9B5A" w14:textId="77777777" w:rsidR="00F24CF4" w:rsidRPr="003C77BA" w:rsidRDefault="00F24CF4" w:rsidP="00C154E3">
      <w:pPr>
        <w:spacing w:line="360" w:lineRule="auto"/>
        <w:jc w:val="both"/>
        <w:rPr>
          <w:rFonts w:ascii="Calibri" w:hAnsi="Calibri" w:cs="Calibri"/>
          <w:lang w:val="en-US"/>
        </w:rPr>
      </w:pPr>
    </w:p>
    <w:p w14:paraId="59A23FFA" w14:textId="77777777" w:rsidR="00F24CF4" w:rsidRPr="003C77BA" w:rsidRDefault="00F24CF4" w:rsidP="00F24CF4">
      <w:pPr>
        <w:spacing w:line="360" w:lineRule="auto"/>
        <w:jc w:val="both"/>
        <w:rPr>
          <w:rFonts w:ascii="Calibri" w:hAnsi="Calibri" w:cs="Calibri"/>
          <w:i/>
          <w:iCs/>
          <w:lang w:val="en-US"/>
        </w:rPr>
      </w:pPr>
      <w:r w:rsidRPr="003C77BA">
        <w:rPr>
          <w:rFonts w:ascii="Calibri" w:hAnsi="Calibri" w:cs="Calibri"/>
          <w:i/>
          <w:iCs/>
          <w:lang w:val="en-US"/>
        </w:rPr>
        <w:t>Data synthesis and analysis</w:t>
      </w:r>
    </w:p>
    <w:p w14:paraId="35D7979B" w14:textId="08B4019D" w:rsidR="00CE01B4" w:rsidRPr="003C77BA" w:rsidRDefault="00F24CF4" w:rsidP="00F24CF4">
      <w:pPr>
        <w:spacing w:line="360" w:lineRule="auto"/>
        <w:jc w:val="both"/>
        <w:rPr>
          <w:rFonts w:ascii="Calibri" w:hAnsi="Calibri" w:cs="Calibri"/>
          <w:lang w:val="en-US"/>
        </w:rPr>
      </w:pPr>
      <w:r w:rsidRPr="003C77BA">
        <w:rPr>
          <w:rFonts w:ascii="Calibri" w:hAnsi="Calibri" w:cs="Calibri"/>
          <w:lang w:val="en-US"/>
        </w:rPr>
        <w:t xml:space="preserve">The primary outcome </w:t>
      </w:r>
      <w:r w:rsidR="008272BD" w:rsidRPr="003C77BA">
        <w:rPr>
          <w:rFonts w:ascii="Calibri" w:hAnsi="Calibri" w:cs="Calibri"/>
          <w:lang w:val="en-US"/>
        </w:rPr>
        <w:t>of interest</w:t>
      </w:r>
      <w:r w:rsidRPr="003C77BA">
        <w:rPr>
          <w:rFonts w:ascii="Calibri" w:hAnsi="Calibri" w:cs="Calibri"/>
          <w:lang w:val="en-US"/>
        </w:rPr>
        <w:t xml:space="preserve"> was the </w:t>
      </w:r>
      <w:r w:rsidR="008272BD" w:rsidRPr="003C77BA">
        <w:rPr>
          <w:rFonts w:ascii="Calibri" w:hAnsi="Calibri" w:cs="Calibri"/>
          <w:lang w:val="en-US"/>
        </w:rPr>
        <w:t>risk</w:t>
      </w:r>
      <w:r w:rsidRPr="003C77BA">
        <w:rPr>
          <w:rFonts w:ascii="Calibri" w:hAnsi="Calibri" w:cs="Calibri"/>
          <w:lang w:val="en-US"/>
        </w:rPr>
        <w:t xml:space="preserve"> of</w:t>
      </w:r>
      <w:r w:rsidR="001F39CF" w:rsidRPr="003C77BA">
        <w:rPr>
          <w:rFonts w:ascii="Calibri" w:hAnsi="Calibri" w:cs="Calibri"/>
          <w:lang w:val="en-US"/>
        </w:rPr>
        <w:t xml:space="preserve"> developing</w:t>
      </w:r>
      <w:r w:rsidRPr="003C77BA">
        <w:rPr>
          <w:rFonts w:ascii="Calibri" w:hAnsi="Calibri" w:cs="Calibri"/>
          <w:lang w:val="en-US"/>
        </w:rPr>
        <w:t xml:space="preserve"> </w:t>
      </w:r>
      <w:r w:rsidR="008272BD" w:rsidRPr="003C77BA">
        <w:rPr>
          <w:rFonts w:ascii="Calibri" w:hAnsi="Calibri" w:cs="Calibri"/>
          <w:lang w:val="en-US"/>
        </w:rPr>
        <w:t xml:space="preserve">incident </w:t>
      </w:r>
      <w:r w:rsidRPr="003C77BA">
        <w:rPr>
          <w:rFonts w:ascii="Calibri" w:hAnsi="Calibri" w:cs="Calibri"/>
          <w:lang w:val="en-US"/>
        </w:rPr>
        <w:t>AF in adults with and without MASLD</w:t>
      </w:r>
      <w:r w:rsidR="008638C0" w:rsidRPr="003C77BA">
        <w:rPr>
          <w:rFonts w:ascii="Calibri" w:hAnsi="Calibri" w:cs="Calibri"/>
          <w:lang w:val="en-US"/>
        </w:rPr>
        <w:t xml:space="preserve"> over the follow-up</w:t>
      </w:r>
      <w:r w:rsidRPr="003C77BA">
        <w:rPr>
          <w:rFonts w:ascii="Calibri" w:hAnsi="Calibri" w:cs="Calibri"/>
          <w:lang w:val="en-US"/>
        </w:rPr>
        <w:t xml:space="preserve">. The HRs and 95% confidence intervals were considered the effect size for </w:t>
      </w:r>
      <w:r w:rsidR="00AD5D25" w:rsidRPr="003C77BA">
        <w:rPr>
          <w:rFonts w:ascii="Calibri" w:hAnsi="Calibri" w:cs="Calibri"/>
          <w:lang w:val="en-US"/>
        </w:rPr>
        <w:t>each</w:t>
      </w:r>
      <w:r w:rsidRPr="003C77BA">
        <w:rPr>
          <w:rFonts w:ascii="Calibri" w:hAnsi="Calibri" w:cs="Calibri"/>
          <w:lang w:val="en-US"/>
        </w:rPr>
        <w:t xml:space="preserve"> eligible stud</w:t>
      </w:r>
      <w:r w:rsidR="00AD5D25" w:rsidRPr="003C77BA">
        <w:rPr>
          <w:rFonts w:ascii="Calibri" w:hAnsi="Calibri" w:cs="Calibri"/>
          <w:lang w:val="en-US"/>
        </w:rPr>
        <w:t>y</w:t>
      </w:r>
      <w:r w:rsidRPr="003C77BA">
        <w:rPr>
          <w:rFonts w:ascii="Calibri" w:hAnsi="Calibri" w:cs="Calibri"/>
          <w:lang w:val="en-US"/>
        </w:rPr>
        <w:t xml:space="preserve">. </w:t>
      </w:r>
      <w:r w:rsidR="008638C0" w:rsidRPr="003C77BA">
        <w:rPr>
          <w:rFonts w:ascii="Calibri" w:hAnsi="Calibri" w:cs="Calibri"/>
          <w:lang w:val="en-US"/>
        </w:rPr>
        <w:t xml:space="preserve">When studies reported HRs with varying degrees of covariate adjustment, we extracted those that reflected the maximum extent of adjustment for potentially confounding variables. </w:t>
      </w:r>
      <w:r w:rsidRPr="003C77BA">
        <w:rPr>
          <w:rFonts w:ascii="Calibri" w:hAnsi="Calibri" w:cs="Calibri"/>
          <w:lang w:val="en-US"/>
        </w:rPr>
        <w:t xml:space="preserve">The adjusted HRs of all eligible studies were pooled, and an overall estimate of effect size </w:t>
      </w:r>
      <w:r w:rsidRPr="003C77BA">
        <w:rPr>
          <w:rFonts w:ascii="Calibri" w:hAnsi="Calibri" w:cs="Calibri"/>
          <w:lang w:val="en-US"/>
        </w:rPr>
        <w:lastRenderedPageBreak/>
        <w:t>was calculated using a random-effects model</w:t>
      </w:r>
      <w:r w:rsidR="009E6640" w:rsidRPr="003C77BA">
        <w:rPr>
          <w:rFonts w:ascii="Calibri" w:hAnsi="Calibri" w:cs="Calibri"/>
          <w:lang w:val="en-US"/>
        </w:rPr>
        <w:t xml:space="preserve"> </w:t>
      </w:r>
      <w:r w:rsidR="002048F5"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uZSLifKe","properties":{"formattedCitation":"(13)","plainCitation":"(13)","noteIndex":0},"citationItems":[{"id":26,"uris":["http://zotero.org/users/local/3aA6NeCb/items/SW6YMEK6"],"itemData":{"id":26,"type":"article-journal","container-title":"Cochrane Database of Systematic Reviews","DOI":"10.1002/14651858.ED000142","ISSN":"1465-1858","issue":"10","language":"en","note":"publisher: John Wiley &amp; Sons, Ltd","source":"www.cochranelibrary.com","title":"Updated guidance for trusted systematic reviews: a new edition of the Cochrane Handbook for Systematic Reviews of Interventions","title-short":"Updated guidance for trusted systematic reviews","URL":"https://www.cochranelibrary.com/cdsr/doi/10.1002/14651858.ED000142/full","author":[{"family":"Cumpston","given":"Miranda"},{"family":"Li","given":"Tianjing"},{"family":"Page","given":"Matthew J."},{"family":"Chandler","given":"Jacqueline"},{"family":"Welch","given":"Vivian A."},{"family":"Higgins","given":"Julian PT"},{"family":"Thomas","given":"James"}],"accessed":{"date-parts":[["2024",10,14]]},"issued":{"date-parts":[["2019"]]}}}],"schema":"https://github.com/citation-style-language/schema/raw/master/csl-citation.json"} </w:instrText>
      </w:r>
      <w:r w:rsidR="002048F5" w:rsidRPr="003C77BA">
        <w:rPr>
          <w:rFonts w:ascii="Calibri" w:hAnsi="Calibri" w:cs="Calibri"/>
          <w:lang w:val="en-US"/>
        </w:rPr>
        <w:fldChar w:fldCharType="separate"/>
      </w:r>
      <w:r w:rsidR="00952DD2" w:rsidRPr="003C77BA">
        <w:rPr>
          <w:rFonts w:ascii="Calibri" w:hAnsi="Calibri" w:cs="Calibri"/>
          <w:kern w:val="0"/>
          <w:lang w:val="en-US"/>
        </w:rPr>
        <w:t>(13)</w:t>
      </w:r>
      <w:r w:rsidR="002048F5" w:rsidRPr="003C77BA">
        <w:rPr>
          <w:rFonts w:ascii="Calibri" w:hAnsi="Calibri" w:cs="Calibri"/>
          <w:lang w:val="en-US"/>
        </w:rPr>
        <w:fldChar w:fldCharType="end"/>
      </w:r>
      <w:r w:rsidRPr="003C77BA">
        <w:rPr>
          <w:rFonts w:ascii="Calibri" w:hAnsi="Calibri" w:cs="Calibri"/>
          <w:lang w:val="en-US"/>
        </w:rPr>
        <w:t xml:space="preserve">. </w:t>
      </w:r>
      <w:r w:rsidR="00CC33B2" w:rsidRPr="003C77BA">
        <w:rPr>
          <w:rFonts w:ascii="Calibri" w:hAnsi="Calibri" w:cs="Calibri"/>
          <w:lang w:val="en-US"/>
        </w:rPr>
        <w:t xml:space="preserve">We also assessed the </w:t>
      </w:r>
      <w:r w:rsidR="001F39CF" w:rsidRPr="003C77BA">
        <w:rPr>
          <w:rFonts w:ascii="Calibri" w:hAnsi="Calibri" w:cs="Calibri"/>
          <w:lang w:val="en-US"/>
        </w:rPr>
        <w:t>risk</w:t>
      </w:r>
      <w:r w:rsidR="00CC33B2" w:rsidRPr="003C77BA">
        <w:rPr>
          <w:rFonts w:ascii="Calibri" w:hAnsi="Calibri" w:cs="Calibri"/>
          <w:lang w:val="en-US"/>
        </w:rPr>
        <w:t xml:space="preserve"> of </w:t>
      </w:r>
      <w:r w:rsidR="001F39CF" w:rsidRPr="003C77BA">
        <w:rPr>
          <w:rFonts w:ascii="Calibri" w:hAnsi="Calibri" w:cs="Calibri"/>
          <w:lang w:val="en-US"/>
        </w:rPr>
        <w:t xml:space="preserve">incident </w:t>
      </w:r>
      <w:r w:rsidR="00CC33B2" w:rsidRPr="003C77BA">
        <w:rPr>
          <w:rFonts w:ascii="Calibri" w:hAnsi="Calibri" w:cs="Calibri"/>
          <w:lang w:val="en-US"/>
        </w:rPr>
        <w:t xml:space="preserve">AF in adults with and without </w:t>
      </w:r>
      <w:r w:rsidR="008272BD" w:rsidRPr="003C77BA">
        <w:rPr>
          <w:rFonts w:ascii="Calibri" w:hAnsi="Calibri" w:cs="Calibri"/>
          <w:lang w:val="en-US"/>
        </w:rPr>
        <w:t>advanced</w:t>
      </w:r>
      <w:r w:rsidR="00CC33B2" w:rsidRPr="003C77BA">
        <w:rPr>
          <w:rFonts w:ascii="Calibri" w:hAnsi="Calibri" w:cs="Calibri"/>
          <w:lang w:val="en-US"/>
        </w:rPr>
        <w:t xml:space="preserve"> MASLD</w:t>
      </w:r>
      <w:r w:rsidR="00720A0C" w:rsidRPr="003C77BA">
        <w:rPr>
          <w:rFonts w:ascii="Calibri" w:hAnsi="Calibri" w:cs="Calibri"/>
          <w:lang w:val="en-US"/>
        </w:rPr>
        <w:t>,</w:t>
      </w:r>
      <w:r w:rsidR="00CC33B2" w:rsidRPr="003C77BA">
        <w:rPr>
          <w:rFonts w:ascii="Calibri" w:hAnsi="Calibri" w:cs="Calibri"/>
          <w:lang w:val="en-US"/>
        </w:rPr>
        <w:t xml:space="preserve"> as detected by </w:t>
      </w:r>
      <w:r w:rsidR="00A91662" w:rsidRPr="003C77BA">
        <w:rPr>
          <w:rFonts w:ascii="Calibri" w:hAnsi="Calibri" w:cs="Calibri"/>
          <w:lang w:val="en-US"/>
        </w:rPr>
        <w:t xml:space="preserve">non-invasive biomarkers </w:t>
      </w:r>
      <w:r w:rsidR="0005563A" w:rsidRPr="003C77BA">
        <w:rPr>
          <w:rFonts w:ascii="Calibri" w:hAnsi="Calibri" w:cs="Calibri"/>
          <w:lang w:val="en-US"/>
        </w:rPr>
        <w:t xml:space="preserve">of advanced fibrosis </w:t>
      </w:r>
      <w:r w:rsidR="005A36E5" w:rsidRPr="003C77BA">
        <w:rPr>
          <w:rFonts w:ascii="Calibri" w:hAnsi="Calibri" w:cs="Calibri"/>
          <w:lang w:val="en-US"/>
        </w:rPr>
        <w:t xml:space="preserve">(i.e., FIB-4 index or BARD score) </w:t>
      </w:r>
      <w:r w:rsidR="0005563A" w:rsidRPr="003C77BA">
        <w:rPr>
          <w:rFonts w:ascii="Calibri" w:hAnsi="Calibri" w:cs="Calibri"/>
          <w:lang w:val="en-US"/>
        </w:rPr>
        <w:t>or</w:t>
      </w:r>
      <w:r w:rsidR="00A91662" w:rsidRPr="003C77BA">
        <w:rPr>
          <w:rFonts w:ascii="Calibri" w:hAnsi="Calibri" w:cs="Calibri"/>
          <w:lang w:val="en-US"/>
        </w:rPr>
        <w:t xml:space="preserve"> </w:t>
      </w:r>
      <w:r w:rsidR="001F39CF" w:rsidRPr="003C77BA">
        <w:rPr>
          <w:rFonts w:ascii="Calibri" w:hAnsi="Calibri" w:cs="Calibri"/>
          <w:lang w:val="en-US"/>
        </w:rPr>
        <w:t xml:space="preserve">liver </w:t>
      </w:r>
      <w:r w:rsidR="00CC33B2" w:rsidRPr="003C77BA">
        <w:rPr>
          <w:rFonts w:ascii="Calibri" w:hAnsi="Calibri" w:cs="Calibri"/>
          <w:lang w:val="en-US"/>
        </w:rPr>
        <w:t>biopsy</w:t>
      </w:r>
      <w:r w:rsidR="005A36E5" w:rsidRPr="003C77BA">
        <w:rPr>
          <w:rFonts w:ascii="Calibri" w:hAnsi="Calibri" w:cs="Calibri"/>
          <w:lang w:val="en-US"/>
        </w:rPr>
        <w:t xml:space="preserve"> (non-cirrhotic fibrosis or cirrhosis)</w:t>
      </w:r>
      <w:r w:rsidR="00CC33B2" w:rsidRPr="003C77BA">
        <w:rPr>
          <w:rFonts w:ascii="Calibri" w:hAnsi="Calibri" w:cs="Calibri"/>
          <w:lang w:val="en-US"/>
        </w:rPr>
        <w:t>.</w:t>
      </w:r>
    </w:p>
    <w:p w14:paraId="7A87BCF5" w14:textId="113C9B0B" w:rsidR="00AA74C1" w:rsidRPr="003C77BA" w:rsidRDefault="008923AE" w:rsidP="008923AE">
      <w:pPr>
        <w:spacing w:line="360" w:lineRule="auto"/>
        <w:jc w:val="both"/>
        <w:rPr>
          <w:rFonts w:ascii="Calibri" w:hAnsi="Calibri" w:cs="Calibri"/>
          <w:lang w:val="en-US"/>
        </w:rPr>
      </w:pPr>
      <w:r w:rsidRPr="003C77BA">
        <w:rPr>
          <w:rFonts w:ascii="Calibri" w:hAnsi="Calibri" w:cs="Calibri"/>
          <w:lang w:val="en-US"/>
        </w:rPr>
        <w:t xml:space="preserve">The statistical heterogeneity among studies was evaluated by the chi-square test and the </w:t>
      </w:r>
      <w:r w:rsidRPr="003C77BA">
        <w:rPr>
          <w:rFonts w:ascii="Calibri" w:hAnsi="Calibri" w:cs="Calibri"/>
          <w:i/>
          <w:iCs/>
          <w:lang w:val="en-US"/>
        </w:rPr>
        <w:t>I</w:t>
      </w:r>
      <w:r w:rsidRPr="003C77BA">
        <w:rPr>
          <w:rFonts w:ascii="Calibri" w:hAnsi="Calibri" w:cs="Calibri"/>
          <w:i/>
          <w:iCs/>
          <w:vertAlign w:val="superscript"/>
          <w:lang w:val="en-US"/>
        </w:rPr>
        <w:t>2</w:t>
      </w:r>
      <w:r w:rsidRPr="003C77BA">
        <w:rPr>
          <w:rFonts w:ascii="Calibri" w:hAnsi="Calibri" w:cs="Calibri"/>
          <w:lang w:val="en-US"/>
        </w:rPr>
        <w:t xml:space="preserve">-statistic, which estimates the percentage of variability across studies due to heterogeneity rather than chance alone. </w:t>
      </w:r>
      <w:r w:rsidR="002D2FF8" w:rsidRPr="003C77BA">
        <w:rPr>
          <w:rFonts w:ascii="Calibri" w:hAnsi="Calibri" w:cs="Calibri"/>
          <w:lang w:val="en-US"/>
        </w:rPr>
        <w:t xml:space="preserve">The proportion of heterogeneity accounted for by between-study variability was assessed using the </w:t>
      </w:r>
      <w:r w:rsidR="002D2FF8" w:rsidRPr="003C77BA">
        <w:rPr>
          <w:rFonts w:ascii="Calibri" w:hAnsi="Calibri" w:cs="Calibri"/>
          <w:i/>
          <w:iCs/>
          <w:lang w:val="en-US"/>
        </w:rPr>
        <w:t>I</w:t>
      </w:r>
      <w:r w:rsidR="002D2FF8" w:rsidRPr="003C77BA">
        <w:rPr>
          <w:rFonts w:ascii="Calibri" w:hAnsi="Calibri" w:cs="Calibri"/>
          <w:i/>
          <w:iCs/>
          <w:vertAlign w:val="superscript"/>
          <w:lang w:val="en-US"/>
        </w:rPr>
        <w:t>2</w:t>
      </w:r>
      <w:r w:rsidR="002D2FF8" w:rsidRPr="003C77BA">
        <w:rPr>
          <w:rFonts w:ascii="Calibri" w:hAnsi="Calibri" w:cs="Calibri"/>
          <w:lang w:val="en-US"/>
        </w:rPr>
        <w:t xml:space="preserve">-statistic and adjudicated to be significant if the </w:t>
      </w:r>
      <w:r w:rsidR="002D2FF8" w:rsidRPr="003C77BA">
        <w:rPr>
          <w:rFonts w:ascii="Calibri" w:hAnsi="Calibri" w:cs="Calibri"/>
          <w:i/>
          <w:iCs/>
          <w:lang w:val="en-US"/>
        </w:rPr>
        <w:t>I</w:t>
      </w:r>
      <w:r w:rsidR="002D2FF8" w:rsidRPr="003C77BA">
        <w:rPr>
          <w:rFonts w:ascii="Calibri" w:hAnsi="Calibri" w:cs="Calibri"/>
          <w:i/>
          <w:iCs/>
          <w:vertAlign w:val="superscript"/>
          <w:lang w:val="en-US"/>
        </w:rPr>
        <w:t>2</w:t>
      </w:r>
      <w:r w:rsidR="002D2FF8" w:rsidRPr="003C77BA">
        <w:rPr>
          <w:rFonts w:ascii="Calibri" w:hAnsi="Calibri" w:cs="Calibri"/>
          <w:lang w:val="en-US"/>
        </w:rPr>
        <w:t xml:space="preserve">-index was &gt;50% </w:t>
      </w:r>
      <w:r w:rsidR="002048F5"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G8YFThEe","properties":{"formattedCitation":"(13)","plainCitation":"(13)","noteIndex":0},"citationItems":[{"id":26,"uris":["http://zotero.org/users/local/3aA6NeCb/items/SW6YMEK6"],"itemData":{"id":26,"type":"article-journal","container-title":"Cochrane Database of Systematic Reviews","DOI":"10.1002/14651858.ED000142","ISSN":"1465-1858","issue":"10","language":"en","note":"publisher: John Wiley &amp; Sons, Ltd","source":"www.cochranelibrary.com","title":"Updated guidance for trusted systematic reviews: a new edition of the Cochrane Handbook for Systematic Reviews of Interventions","title-short":"Updated guidance for trusted systematic reviews","URL":"https://www.cochranelibrary.com/cdsr/doi/10.1002/14651858.ED000142/full","author":[{"family":"Cumpston","given":"Miranda"},{"family":"Li","given":"Tianjing"},{"family":"Page","given":"Matthew J."},{"family":"Chandler","given":"Jacqueline"},{"family":"Welch","given":"Vivian A."},{"family":"Higgins","given":"Julian PT"},{"family":"Thomas","given":"James"}],"accessed":{"date-parts":[["2024",10,14]]},"issued":{"date-parts":[["2019"]]}}}],"schema":"https://github.com/citation-style-language/schema/raw/master/csl-citation.json"} </w:instrText>
      </w:r>
      <w:r w:rsidR="002048F5" w:rsidRPr="003C77BA">
        <w:rPr>
          <w:rFonts w:ascii="Calibri" w:hAnsi="Calibri" w:cs="Calibri"/>
          <w:lang w:val="en-US"/>
        </w:rPr>
        <w:fldChar w:fldCharType="separate"/>
      </w:r>
      <w:r w:rsidR="00952DD2" w:rsidRPr="003C77BA">
        <w:rPr>
          <w:rFonts w:ascii="Calibri" w:hAnsi="Calibri" w:cs="Calibri"/>
          <w:kern w:val="0"/>
          <w:lang w:val="en-US"/>
        </w:rPr>
        <w:t>(13)</w:t>
      </w:r>
      <w:r w:rsidR="002048F5" w:rsidRPr="003C77BA">
        <w:rPr>
          <w:rFonts w:ascii="Calibri" w:hAnsi="Calibri" w:cs="Calibri"/>
          <w:lang w:val="en-US"/>
        </w:rPr>
        <w:fldChar w:fldCharType="end"/>
      </w:r>
      <w:r w:rsidR="00F24CF4" w:rsidRPr="003C77BA">
        <w:rPr>
          <w:rFonts w:ascii="Calibri" w:hAnsi="Calibri" w:cs="Calibri"/>
          <w:lang w:val="en-US"/>
        </w:rPr>
        <w:t>.</w:t>
      </w:r>
      <w:r w:rsidR="00CE01B4" w:rsidRPr="003C77BA">
        <w:rPr>
          <w:rFonts w:ascii="Calibri" w:hAnsi="Calibri" w:cs="Calibri"/>
          <w:lang w:val="en-US"/>
        </w:rPr>
        <w:t xml:space="preserve"> </w:t>
      </w:r>
      <w:r w:rsidR="00F24CF4" w:rsidRPr="003C77BA">
        <w:rPr>
          <w:rFonts w:ascii="Calibri" w:hAnsi="Calibri" w:cs="Calibri"/>
          <w:lang w:val="en-US"/>
        </w:rPr>
        <w:t xml:space="preserve">The possibility of publication bias was evaluated using the </w:t>
      </w:r>
      <w:r w:rsidRPr="003C77BA">
        <w:rPr>
          <w:rFonts w:ascii="Calibri" w:hAnsi="Calibri" w:cs="Calibri"/>
          <w:lang w:val="en-US"/>
        </w:rPr>
        <w:t xml:space="preserve">visual inspection of the </w:t>
      </w:r>
      <w:r w:rsidR="00F24CF4" w:rsidRPr="003C77BA">
        <w:rPr>
          <w:rFonts w:ascii="Calibri" w:hAnsi="Calibri" w:cs="Calibri"/>
          <w:lang w:val="en-US"/>
        </w:rPr>
        <w:t>funnel plot and the Egger’s regression asymmetry test</w:t>
      </w:r>
      <w:r w:rsidR="00FA7E4C" w:rsidRPr="003C77BA">
        <w:rPr>
          <w:rFonts w:ascii="Calibri" w:hAnsi="Calibri" w:cs="Calibri"/>
          <w:lang w:val="en-US"/>
        </w:rPr>
        <w:t xml:space="preserve"> </w:t>
      </w:r>
      <w:r w:rsidR="00FA7E4C"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bNpS1hS5","properties":{"formattedCitation":"(14)","plainCitation":"(14)","noteIndex":0},"citationItems":[{"id":80,"uris":["http://zotero.org/users/local/3aA6NeCb/items/VI8SIKRL"],"itemData":{"id":80,"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license":"Copyright 2002 John Wiley &amp; Sons, Ltd.","note":"publisher-place: England\nPMID: 12111919","page":"1539-1558","title":"Quantifying heterogeneity in a meta-analysis.","volume":"21","author":[{"family":"Higgins","given":"Julian P. T."},{"family":"Thompson","given":"Simon G."}],"issued":{"date-parts":[["2002",6,15]]}}}],"schema":"https://github.com/citation-style-language/schema/raw/master/csl-citation.json"} </w:instrText>
      </w:r>
      <w:r w:rsidR="00FA7E4C" w:rsidRPr="003C77BA">
        <w:rPr>
          <w:rFonts w:ascii="Calibri" w:hAnsi="Calibri" w:cs="Calibri"/>
          <w:lang w:val="en-US"/>
        </w:rPr>
        <w:fldChar w:fldCharType="separate"/>
      </w:r>
      <w:r w:rsidR="00952DD2" w:rsidRPr="003C77BA">
        <w:rPr>
          <w:rFonts w:ascii="Calibri" w:hAnsi="Calibri" w:cs="Calibri"/>
          <w:noProof/>
          <w:lang w:val="en-US"/>
        </w:rPr>
        <w:t>(14)</w:t>
      </w:r>
      <w:r w:rsidR="00FA7E4C" w:rsidRPr="003C77BA">
        <w:rPr>
          <w:rFonts w:ascii="Calibri" w:hAnsi="Calibri" w:cs="Calibri"/>
          <w:lang w:val="en-US"/>
        </w:rPr>
        <w:fldChar w:fldCharType="end"/>
      </w:r>
      <w:r w:rsidR="00F24CF4" w:rsidRPr="003C77BA">
        <w:rPr>
          <w:rFonts w:ascii="Calibri" w:hAnsi="Calibri" w:cs="Calibri"/>
          <w:lang w:val="en-US"/>
        </w:rPr>
        <w:t>.</w:t>
      </w:r>
    </w:p>
    <w:p w14:paraId="0D7AC1D6" w14:textId="7EFC069F" w:rsidR="008923AE" w:rsidRPr="003C77BA" w:rsidRDefault="000573EC" w:rsidP="00AA74C1">
      <w:pPr>
        <w:spacing w:line="360" w:lineRule="auto"/>
        <w:jc w:val="both"/>
        <w:rPr>
          <w:rFonts w:ascii="Calibri" w:hAnsi="Calibri" w:cs="Calibri"/>
          <w:lang w:val="en-US"/>
        </w:rPr>
      </w:pPr>
      <w:r w:rsidRPr="003C77BA">
        <w:rPr>
          <w:rFonts w:ascii="Calibri" w:hAnsi="Calibri" w:cs="Calibri"/>
          <w:lang w:val="en-US"/>
        </w:rPr>
        <w:t>We performed subgroup and meta-regression analyses to</w:t>
      </w:r>
      <w:r w:rsidR="00AA74C1" w:rsidRPr="003C77BA">
        <w:rPr>
          <w:rFonts w:ascii="Calibri" w:hAnsi="Calibri" w:cs="Calibri"/>
          <w:lang w:val="en-US"/>
        </w:rPr>
        <w:t xml:space="preserve"> explore the possible sources of </w:t>
      </w:r>
      <w:r w:rsidR="001F39CF" w:rsidRPr="003C77BA">
        <w:rPr>
          <w:rFonts w:ascii="Calibri" w:hAnsi="Calibri" w:cs="Calibri"/>
          <w:lang w:val="en-US"/>
        </w:rPr>
        <w:t>high</w:t>
      </w:r>
      <w:r w:rsidR="00AA74C1" w:rsidRPr="003C77BA">
        <w:rPr>
          <w:rFonts w:ascii="Calibri" w:hAnsi="Calibri" w:cs="Calibri"/>
          <w:lang w:val="en-US"/>
        </w:rPr>
        <w:t xml:space="preserve"> heterogeneity among the eligible studies and test the robustness of </w:t>
      </w:r>
      <w:r w:rsidR="008923AE" w:rsidRPr="003C77BA">
        <w:rPr>
          <w:rFonts w:ascii="Calibri" w:hAnsi="Calibri" w:cs="Calibri"/>
          <w:lang w:val="en-US"/>
        </w:rPr>
        <w:t xml:space="preserve">the observed </w:t>
      </w:r>
      <w:r w:rsidR="00AA74C1" w:rsidRPr="003C77BA">
        <w:rPr>
          <w:rFonts w:ascii="Calibri" w:hAnsi="Calibri" w:cs="Calibri"/>
          <w:lang w:val="en-US"/>
        </w:rPr>
        <w:t xml:space="preserve">associations. Based on data from eligible studies, the effect of MASLD on </w:t>
      </w:r>
      <w:r w:rsidR="008272BD" w:rsidRPr="003C77BA">
        <w:rPr>
          <w:rFonts w:ascii="Calibri" w:hAnsi="Calibri" w:cs="Calibri"/>
          <w:lang w:val="en-US"/>
        </w:rPr>
        <w:t xml:space="preserve">the </w:t>
      </w:r>
      <w:r w:rsidR="00AA74C1" w:rsidRPr="003C77BA">
        <w:rPr>
          <w:rFonts w:ascii="Calibri" w:hAnsi="Calibri" w:cs="Calibri"/>
          <w:lang w:val="en-US"/>
        </w:rPr>
        <w:t xml:space="preserve">risk of incident AF was assessed by stratifying the studies according to study country, </w:t>
      </w:r>
      <w:r w:rsidR="00AA24C5" w:rsidRPr="003C77BA">
        <w:rPr>
          <w:rFonts w:ascii="Calibri" w:hAnsi="Calibri" w:cs="Calibri"/>
          <w:lang w:val="en-US"/>
        </w:rPr>
        <w:t>methodologies</w:t>
      </w:r>
      <w:r w:rsidR="00AA74C1" w:rsidRPr="003C77BA">
        <w:rPr>
          <w:rFonts w:ascii="Calibri" w:hAnsi="Calibri" w:cs="Calibri"/>
          <w:lang w:val="en-US"/>
        </w:rPr>
        <w:t xml:space="preserve"> used for diagnosing </w:t>
      </w:r>
      <w:r w:rsidR="008923AE" w:rsidRPr="003C77BA">
        <w:rPr>
          <w:rFonts w:ascii="Calibri" w:hAnsi="Calibri" w:cs="Calibri"/>
          <w:lang w:val="en-US"/>
        </w:rPr>
        <w:t>MAS</w:t>
      </w:r>
      <w:r w:rsidR="00AA74C1" w:rsidRPr="003C77BA">
        <w:rPr>
          <w:rFonts w:ascii="Calibri" w:hAnsi="Calibri" w:cs="Calibri"/>
          <w:lang w:val="en-US"/>
        </w:rPr>
        <w:t>LD</w:t>
      </w:r>
      <w:r w:rsidR="003279CF" w:rsidRPr="003C77BA">
        <w:rPr>
          <w:rFonts w:ascii="Calibri" w:hAnsi="Calibri" w:cs="Calibri"/>
          <w:lang w:val="en-US"/>
        </w:rPr>
        <w:t xml:space="preserve"> or AF</w:t>
      </w:r>
      <w:r w:rsidR="00AA74C1" w:rsidRPr="003C77BA">
        <w:rPr>
          <w:rFonts w:ascii="Calibri" w:hAnsi="Calibri" w:cs="Calibri"/>
          <w:lang w:val="en-US"/>
        </w:rPr>
        <w:t>,</w:t>
      </w:r>
      <w:r w:rsidR="008923AE" w:rsidRPr="003C77BA">
        <w:rPr>
          <w:rFonts w:ascii="Calibri" w:hAnsi="Calibri" w:cs="Calibri"/>
          <w:lang w:val="en-US"/>
        </w:rPr>
        <w:t xml:space="preserve"> severity of MASLD (by </w:t>
      </w:r>
      <w:r w:rsidR="000211AB" w:rsidRPr="003C77BA">
        <w:rPr>
          <w:rFonts w:ascii="Calibri" w:hAnsi="Calibri" w:cs="Calibri"/>
          <w:lang w:val="en-US"/>
        </w:rPr>
        <w:t xml:space="preserve">hepatic </w:t>
      </w:r>
      <w:r w:rsidR="008923AE" w:rsidRPr="003C77BA">
        <w:rPr>
          <w:rFonts w:ascii="Calibri" w:hAnsi="Calibri" w:cs="Calibri"/>
          <w:lang w:val="en-US"/>
        </w:rPr>
        <w:t>fibrosis stage)</w:t>
      </w:r>
      <w:r w:rsidR="000211AB" w:rsidRPr="003C77BA">
        <w:rPr>
          <w:rFonts w:ascii="Calibri" w:hAnsi="Calibri" w:cs="Calibri"/>
          <w:lang w:val="en-US"/>
        </w:rPr>
        <w:t>,</w:t>
      </w:r>
      <w:r w:rsidR="00AA74C1" w:rsidRPr="003C77BA">
        <w:rPr>
          <w:rFonts w:ascii="Calibri" w:hAnsi="Calibri" w:cs="Calibri"/>
          <w:lang w:val="en-US"/>
        </w:rPr>
        <w:t xml:space="preserve"> or whether the studies had at least </w:t>
      </w:r>
      <w:r w:rsidR="005A36E5" w:rsidRPr="003C77BA">
        <w:rPr>
          <w:rFonts w:ascii="Calibri" w:hAnsi="Calibri" w:cs="Calibri"/>
          <w:lang w:val="en-US"/>
        </w:rPr>
        <w:t xml:space="preserve">seven </w:t>
      </w:r>
      <w:r w:rsidR="00AA74C1" w:rsidRPr="003C77BA">
        <w:rPr>
          <w:rFonts w:ascii="Calibri" w:hAnsi="Calibri" w:cs="Calibri"/>
          <w:lang w:val="en-US"/>
        </w:rPr>
        <w:t xml:space="preserve">stars on the NOS scale (i.e., the “high-quality” studies). </w:t>
      </w:r>
      <w:r w:rsidR="008923AE" w:rsidRPr="003C77BA">
        <w:rPr>
          <w:rFonts w:ascii="Calibri" w:hAnsi="Calibri" w:cs="Calibri"/>
          <w:lang w:val="en-US"/>
        </w:rPr>
        <w:t xml:space="preserve">We also tested for possible excessive influence of individual studies using a meta-analysis influence test that eliminated each </w:t>
      </w:r>
      <w:r w:rsidRPr="003C77BA">
        <w:rPr>
          <w:rFonts w:ascii="Calibri" w:hAnsi="Calibri" w:cs="Calibri"/>
          <w:lang w:val="en-US"/>
        </w:rPr>
        <w:t>included study</w:t>
      </w:r>
      <w:r w:rsidR="008923AE" w:rsidRPr="003C77BA">
        <w:rPr>
          <w:rFonts w:ascii="Calibri" w:hAnsi="Calibri" w:cs="Calibri"/>
          <w:lang w:val="en-US"/>
        </w:rPr>
        <w:t xml:space="preserve"> at a time</w:t>
      </w:r>
      <w:r w:rsidR="005A36E5" w:rsidRPr="003C77BA">
        <w:rPr>
          <w:rFonts w:ascii="Calibri" w:hAnsi="Calibri" w:cs="Calibri"/>
          <w:lang w:val="en-US"/>
        </w:rPr>
        <w:t xml:space="preserve"> (sensitivity analysis)</w:t>
      </w:r>
      <w:r w:rsidR="008923AE" w:rsidRPr="003C77BA">
        <w:rPr>
          <w:rFonts w:ascii="Calibri" w:hAnsi="Calibri" w:cs="Calibri"/>
          <w:lang w:val="en-US"/>
        </w:rPr>
        <w:t>. Finally, we performed univariable meta-regression analyses to test the impact of specific moderator variables</w:t>
      </w:r>
      <w:r w:rsidR="0043208F" w:rsidRPr="003C77BA">
        <w:rPr>
          <w:rFonts w:ascii="Calibri" w:hAnsi="Calibri" w:cs="Calibri"/>
          <w:lang w:val="en-US"/>
        </w:rPr>
        <w:t xml:space="preserve">, </w:t>
      </w:r>
      <w:r w:rsidR="008923AE" w:rsidRPr="003C77BA">
        <w:rPr>
          <w:rFonts w:ascii="Calibri" w:hAnsi="Calibri" w:cs="Calibri"/>
          <w:lang w:val="en-US"/>
        </w:rPr>
        <w:t>i.e., age, sex, body mass index</w:t>
      </w:r>
      <w:r w:rsidR="0043208F" w:rsidRPr="003C77BA">
        <w:rPr>
          <w:rFonts w:ascii="Calibri" w:hAnsi="Calibri" w:cs="Calibri"/>
          <w:lang w:val="en-US"/>
        </w:rPr>
        <w:t xml:space="preserve"> (BMI)</w:t>
      </w:r>
      <w:r w:rsidR="008923AE" w:rsidRPr="003C77BA">
        <w:rPr>
          <w:rFonts w:ascii="Calibri" w:hAnsi="Calibri" w:cs="Calibri"/>
          <w:lang w:val="en-US"/>
        </w:rPr>
        <w:t xml:space="preserve">, </w:t>
      </w:r>
      <w:r w:rsidR="00170CAB" w:rsidRPr="003C77BA">
        <w:rPr>
          <w:rFonts w:ascii="Calibri" w:hAnsi="Calibri" w:cs="Calibri"/>
          <w:lang w:val="en-US"/>
        </w:rPr>
        <w:t>hypertension</w:t>
      </w:r>
      <w:r w:rsidRPr="003C77BA">
        <w:rPr>
          <w:rFonts w:ascii="Calibri" w:hAnsi="Calibri" w:cs="Calibri"/>
          <w:lang w:val="en-US"/>
        </w:rPr>
        <w:t>,</w:t>
      </w:r>
      <w:r w:rsidR="00170CAB" w:rsidRPr="003C77BA">
        <w:rPr>
          <w:rFonts w:ascii="Calibri" w:hAnsi="Calibri" w:cs="Calibri"/>
          <w:lang w:val="en-US"/>
        </w:rPr>
        <w:t xml:space="preserve"> </w:t>
      </w:r>
      <w:r w:rsidR="008923AE" w:rsidRPr="003C77BA">
        <w:rPr>
          <w:rFonts w:ascii="Calibri" w:hAnsi="Calibri" w:cs="Calibri"/>
          <w:lang w:val="en-US"/>
        </w:rPr>
        <w:t>and pre-existing type 2 diabetes</w:t>
      </w:r>
      <w:r w:rsidR="0005563A" w:rsidRPr="003C77BA">
        <w:rPr>
          <w:rFonts w:ascii="Calibri" w:hAnsi="Calibri" w:cs="Calibri"/>
          <w:lang w:val="en-US"/>
        </w:rPr>
        <w:t xml:space="preserve"> mellitus</w:t>
      </w:r>
      <w:r w:rsidR="0043208F" w:rsidRPr="003C77BA">
        <w:rPr>
          <w:rFonts w:ascii="Calibri" w:hAnsi="Calibri" w:cs="Calibri"/>
          <w:lang w:val="en-US"/>
        </w:rPr>
        <w:t>,</w:t>
      </w:r>
      <w:r w:rsidR="008923AE" w:rsidRPr="003C77BA">
        <w:rPr>
          <w:rFonts w:ascii="Calibri" w:hAnsi="Calibri" w:cs="Calibri"/>
          <w:lang w:val="en-US"/>
        </w:rPr>
        <w:t xml:space="preserve"> on the effect size for the association between MASLD and </w:t>
      </w:r>
      <w:r w:rsidR="0005563A" w:rsidRPr="003C77BA">
        <w:rPr>
          <w:rFonts w:ascii="Calibri" w:hAnsi="Calibri" w:cs="Calibri"/>
          <w:lang w:val="en-US"/>
        </w:rPr>
        <w:t xml:space="preserve">risk of </w:t>
      </w:r>
      <w:r w:rsidR="008923AE" w:rsidRPr="003C77BA">
        <w:rPr>
          <w:rFonts w:ascii="Calibri" w:hAnsi="Calibri" w:cs="Calibri"/>
          <w:lang w:val="en-US"/>
        </w:rPr>
        <w:t>AF.</w:t>
      </w:r>
    </w:p>
    <w:p w14:paraId="4A771A51" w14:textId="79E135C3" w:rsidR="00F7412A" w:rsidRPr="003C77BA" w:rsidRDefault="005A36E5" w:rsidP="00F7412A">
      <w:pPr>
        <w:spacing w:line="360" w:lineRule="auto"/>
        <w:jc w:val="both"/>
        <w:rPr>
          <w:rFonts w:ascii="Calibri" w:hAnsi="Calibri" w:cs="Calibri"/>
          <w:lang w:val="en-US"/>
        </w:rPr>
      </w:pPr>
      <w:r w:rsidRPr="003C77BA">
        <w:rPr>
          <w:rFonts w:ascii="Calibri" w:hAnsi="Calibri" w:cs="Calibri"/>
          <w:lang w:val="en-US"/>
        </w:rPr>
        <w:t xml:space="preserve">All statistical tests were </w:t>
      </w:r>
      <w:r w:rsidR="00D47E51" w:rsidRPr="003C77BA">
        <w:rPr>
          <w:rFonts w:ascii="Calibri" w:hAnsi="Calibri" w:cs="Calibri"/>
          <w:lang w:val="en-US"/>
        </w:rPr>
        <w:t>two-sided,</w:t>
      </w:r>
      <w:r w:rsidRPr="003C77BA">
        <w:rPr>
          <w:rFonts w:ascii="Calibri" w:hAnsi="Calibri" w:cs="Calibri"/>
          <w:lang w:val="en-US"/>
        </w:rPr>
        <w:t xml:space="preserve"> and </w:t>
      </w:r>
      <w:r w:rsidR="00AD5D25" w:rsidRPr="003C77BA">
        <w:rPr>
          <w:rFonts w:ascii="Calibri" w:hAnsi="Calibri" w:cs="Calibri"/>
          <w:lang w:val="en-US"/>
        </w:rPr>
        <w:t xml:space="preserve">the </w:t>
      </w:r>
      <w:r w:rsidRPr="003C77BA">
        <w:rPr>
          <w:rFonts w:ascii="Calibri" w:hAnsi="Calibri" w:cs="Calibri"/>
          <w:lang w:val="en-US"/>
        </w:rPr>
        <w:t xml:space="preserve">level of statistical significance was set at p&lt;0.05. We used R software (version 4.4.1 [2024-06-14]; the R Foundation for Statistical Computing, Vienna, Austria) </w:t>
      </w:r>
      <w:r w:rsidR="000A358C" w:rsidRPr="003C77BA">
        <w:rPr>
          <w:rFonts w:ascii="Calibri" w:hAnsi="Calibri" w:cs="Calibri"/>
          <w:lang w:val="en-US"/>
        </w:rPr>
        <w:t xml:space="preserve">for all statistical analyses with the following packages: </w:t>
      </w:r>
      <w:r w:rsidR="000A358C" w:rsidRPr="003C77BA">
        <w:rPr>
          <w:rFonts w:ascii="Calibri" w:hAnsi="Calibri" w:cs="Calibri"/>
          <w:i/>
          <w:iCs/>
          <w:lang w:val="en-US"/>
        </w:rPr>
        <w:t>meta</w:t>
      </w:r>
      <w:r w:rsidR="000A358C" w:rsidRPr="003C77BA">
        <w:rPr>
          <w:rFonts w:ascii="Calibri" w:hAnsi="Calibri" w:cs="Calibri"/>
          <w:lang w:val="en-US"/>
        </w:rPr>
        <w:t xml:space="preserve"> </w:t>
      </w:r>
      <w:r w:rsidR="007C51AE" w:rsidRPr="003C77BA">
        <w:rPr>
          <w:rFonts w:ascii="Calibri" w:hAnsi="Calibri" w:cs="Calibri"/>
          <w:lang w:val="en-US"/>
        </w:rPr>
        <w:t xml:space="preserve">(version 7.0-0) </w:t>
      </w:r>
      <w:r w:rsidR="000A358C" w:rsidRPr="003C77BA">
        <w:rPr>
          <w:rFonts w:ascii="Calibri" w:hAnsi="Calibri" w:cs="Calibri"/>
          <w:lang w:val="en-US"/>
        </w:rPr>
        <w:t xml:space="preserve">and </w:t>
      </w:r>
      <w:proofErr w:type="spellStart"/>
      <w:r w:rsidR="000A358C" w:rsidRPr="003C77BA">
        <w:rPr>
          <w:rFonts w:ascii="Calibri" w:hAnsi="Calibri" w:cs="Calibri"/>
          <w:i/>
          <w:iCs/>
          <w:lang w:val="en-US"/>
        </w:rPr>
        <w:t>metafor</w:t>
      </w:r>
      <w:proofErr w:type="spellEnd"/>
      <w:r w:rsidR="007C51AE" w:rsidRPr="003C77BA">
        <w:rPr>
          <w:rFonts w:ascii="Calibri" w:hAnsi="Calibri" w:cs="Calibri"/>
          <w:lang w:val="en-US"/>
        </w:rPr>
        <w:t xml:space="preserve"> (version 4.6-0). </w:t>
      </w:r>
    </w:p>
    <w:p w14:paraId="5568D5B7" w14:textId="77777777" w:rsidR="000F4416" w:rsidRPr="003C77BA" w:rsidRDefault="000F4416" w:rsidP="00F7412A">
      <w:pPr>
        <w:spacing w:line="360" w:lineRule="auto"/>
        <w:jc w:val="both"/>
        <w:rPr>
          <w:rFonts w:ascii="Calibri" w:hAnsi="Calibri" w:cs="Calibri"/>
          <w:lang w:val="en-US"/>
        </w:rPr>
      </w:pPr>
    </w:p>
    <w:p w14:paraId="6F783C51" w14:textId="77777777" w:rsidR="000F4416" w:rsidRPr="003C77BA" w:rsidRDefault="000F4416" w:rsidP="000F4416">
      <w:pPr>
        <w:spacing w:line="360" w:lineRule="auto"/>
        <w:jc w:val="both"/>
        <w:rPr>
          <w:rFonts w:ascii="Calibri" w:hAnsi="Calibri" w:cs="Calibri"/>
          <w:i/>
          <w:iCs/>
          <w:lang w:val="en-US"/>
        </w:rPr>
      </w:pPr>
      <w:r w:rsidRPr="003C77BA">
        <w:rPr>
          <w:rFonts w:ascii="Calibri" w:hAnsi="Calibri" w:cs="Calibri"/>
          <w:i/>
          <w:iCs/>
          <w:lang w:val="en-US"/>
        </w:rPr>
        <w:t>Funding source</w:t>
      </w:r>
    </w:p>
    <w:p w14:paraId="03A89EBD" w14:textId="442DDB87" w:rsidR="00B64FED" w:rsidRPr="003C77BA" w:rsidRDefault="000F4416" w:rsidP="000F4416">
      <w:pPr>
        <w:spacing w:line="360" w:lineRule="auto"/>
        <w:jc w:val="both"/>
        <w:rPr>
          <w:rFonts w:ascii="Calibri" w:hAnsi="Calibri" w:cs="Calibri"/>
          <w:lang w:val="en-US"/>
        </w:rPr>
      </w:pPr>
      <w:r w:rsidRPr="003C77BA">
        <w:rPr>
          <w:rFonts w:ascii="Calibri" w:hAnsi="Calibri" w:cs="Calibri"/>
          <w:lang w:val="en-US"/>
        </w:rPr>
        <w:t xml:space="preserve">There was no funding source for </w:t>
      </w:r>
      <w:r w:rsidR="00894BB2" w:rsidRPr="003C77BA">
        <w:rPr>
          <w:rFonts w:ascii="Calibri" w:hAnsi="Calibri" w:cs="Calibri"/>
          <w:lang w:val="en-US"/>
        </w:rPr>
        <w:t>the</w:t>
      </w:r>
      <w:r w:rsidRPr="003C77BA">
        <w:rPr>
          <w:rFonts w:ascii="Calibri" w:hAnsi="Calibri" w:cs="Calibri"/>
          <w:lang w:val="en-US"/>
        </w:rPr>
        <w:t xml:space="preserve"> study.</w:t>
      </w:r>
    </w:p>
    <w:p w14:paraId="549A5058" w14:textId="77777777" w:rsidR="000F4416" w:rsidRPr="003C77BA" w:rsidRDefault="000F4416" w:rsidP="00F7412A">
      <w:pPr>
        <w:spacing w:line="360" w:lineRule="auto"/>
        <w:jc w:val="both"/>
        <w:rPr>
          <w:rFonts w:ascii="Calibri" w:hAnsi="Calibri" w:cs="Calibri"/>
          <w:b/>
          <w:bCs/>
          <w:lang w:val="en-US"/>
        </w:rPr>
      </w:pPr>
    </w:p>
    <w:p w14:paraId="4FECB51B" w14:textId="65A9C2BD" w:rsidR="00B64FED" w:rsidRPr="003C77BA" w:rsidRDefault="00B64FED" w:rsidP="00F7412A">
      <w:pPr>
        <w:spacing w:line="360" w:lineRule="auto"/>
        <w:jc w:val="both"/>
        <w:rPr>
          <w:rFonts w:ascii="Calibri" w:hAnsi="Calibri" w:cs="Calibri"/>
          <w:b/>
          <w:bCs/>
          <w:lang w:val="en-US"/>
        </w:rPr>
      </w:pPr>
      <w:r w:rsidRPr="003C77BA">
        <w:rPr>
          <w:rFonts w:ascii="Calibri" w:hAnsi="Calibri" w:cs="Calibri"/>
          <w:b/>
          <w:bCs/>
          <w:lang w:val="en-US"/>
        </w:rPr>
        <w:t>RESULTS</w:t>
      </w:r>
    </w:p>
    <w:p w14:paraId="5B7330E7" w14:textId="77777777" w:rsidR="0050271A" w:rsidRPr="003C77BA" w:rsidRDefault="0050271A" w:rsidP="00214A8D">
      <w:pPr>
        <w:spacing w:line="360" w:lineRule="auto"/>
        <w:jc w:val="both"/>
        <w:rPr>
          <w:rFonts w:ascii="Calibri" w:hAnsi="Calibri" w:cs="Calibri"/>
          <w:i/>
          <w:iCs/>
          <w:lang w:val="en-US"/>
        </w:rPr>
      </w:pPr>
      <w:r w:rsidRPr="003C77BA">
        <w:rPr>
          <w:rFonts w:ascii="Calibri" w:hAnsi="Calibri" w:cs="Calibri"/>
          <w:i/>
          <w:iCs/>
          <w:lang w:val="en-US"/>
        </w:rPr>
        <w:t>Literature search and characteristics of included studies</w:t>
      </w:r>
    </w:p>
    <w:p w14:paraId="6A3F5103" w14:textId="2A1C4A96" w:rsidR="0050271A" w:rsidRPr="003C77BA" w:rsidRDefault="00EE4C3D" w:rsidP="009B6224">
      <w:pPr>
        <w:spacing w:line="360" w:lineRule="auto"/>
        <w:jc w:val="both"/>
        <w:rPr>
          <w:rFonts w:ascii="Calibri" w:hAnsi="Calibri" w:cs="Calibri"/>
          <w:lang w:val="en-US"/>
        </w:rPr>
      </w:pPr>
      <w:r w:rsidRPr="003C77BA">
        <w:rPr>
          <w:rFonts w:ascii="Calibri" w:hAnsi="Calibri" w:cs="Calibri"/>
          <w:b/>
          <w:bCs/>
          <w:lang w:val="en-US"/>
        </w:rPr>
        <w:lastRenderedPageBreak/>
        <w:t xml:space="preserve">Supplementary </w:t>
      </w:r>
      <w:r w:rsidR="00B768E8" w:rsidRPr="003C77BA">
        <w:rPr>
          <w:rFonts w:ascii="Calibri" w:hAnsi="Calibri" w:cs="Calibri"/>
          <w:b/>
          <w:bCs/>
          <w:lang w:val="en-US"/>
        </w:rPr>
        <w:t>F</w:t>
      </w:r>
      <w:r w:rsidRPr="003C77BA">
        <w:rPr>
          <w:rFonts w:ascii="Calibri" w:hAnsi="Calibri" w:cs="Calibri"/>
          <w:b/>
          <w:bCs/>
          <w:lang w:val="en-US"/>
        </w:rPr>
        <w:t>igure 1</w:t>
      </w:r>
      <w:r w:rsidRPr="003C77BA">
        <w:rPr>
          <w:rFonts w:ascii="Calibri" w:hAnsi="Calibri" w:cs="Calibri"/>
          <w:lang w:val="en-US"/>
        </w:rPr>
        <w:t xml:space="preserve"> shows the PRISMA flow diagram for </w:t>
      </w:r>
      <w:r w:rsidR="0050271A" w:rsidRPr="003C77BA">
        <w:rPr>
          <w:rFonts w:ascii="Calibri" w:hAnsi="Calibri" w:cs="Calibri"/>
          <w:lang w:val="en-US"/>
        </w:rPr>
        <w:t>the</w:t>
      </w:r>
      <w:r w:rsidRPr="003C77BA">
        <w:rPr>
          <w:rFonts w:ascii="Calibri" w:hAnsi="Calibri" w:cs="Calibri"/>
          <w:lang w:val="en-US"/>
        </w:rPr>
        <w:t xml:space="preserve"> meta-analysis. </w:t>
      </w:r>
      <w:r w:rsidR="0050271A" w:rsidRPr="003C77BA">
        <w:rPr>
          <w:rFonts w:ascii="Calibri" w:hAnsi="Calibri" w:cs="Calibri"/>
          <w:lang w:val="en-US"/>
        </w:rPr>
        <w:t xml:space="preserve">After examining the titles and abstracts of these publications </w:t>
      </w:r>
      <w:r w:rsidR="001E21A7" w:rsidRPr="003C77BA">
        <w:rPr>
          <w:rFonts w:ascii="Calibri" w:hAnsi="Calibri" w:cs="Calibri"/>
          <w:lang w:val="en-US"/>
        </w:rPr>
        <w:t xml:space="preserve">(from December 2018 to September 2024) </w:t>
      </w:r>
      <w:r w:rsidR="0050271A" w:rsidRPr="003C77BA">
        <w:rPr>
          <w:rFonts w:ascii="Calibri" w:hAnsi="Calibri" w:cs="Calibri"/>
          <w:lang w:val="en-US"/>
        </w:rPr>
        <w:t>and excluding duplicates, we identified 16 eligible cohort studies from PubMed, Scopus</w:t>
      </w:r>
      <w:r w:rsidR="00AD5D25" w:rsidRPr="003C77BA">
        <w:rPr>
          <w:rFonts w:ascii="Calibri" w:hAnsi="Calibri" w:cs="Calibri"/>
          <w:lang w:val="en-US"/>
        </w:rPr>
        <w:t>,</w:t>
      </w:r>
      <w:r w:rsidR="0050271A" w:rsidRPr="003C77BA">
        <w:rPr>
          <w:rFonts w:ascii="Calibri" w:hAnsi="Calibri" w:cs="Calibri"/>
          <w:lang w:val="en-US"/>
        </w:rPr>
        <w:t xml:space="preserve"> </w:t>
      </w:r>
      <w:r w:rsidR="00170CAB" w:rsidRPr="003C77BA">
        <w:rPr>
          <w:rFonts w:ascii="Calibri" w:hAnsi="Calibri" w:cs="Calibri"/>
          <w:lang w:val="en-US"/>
        </w:rPr>
        <w:t>or</w:t>
      </w:r>
      <w:r w:rsidR="0050271A" w:rsidRPr="003C77BA">
        <w:rPr>
          <w:rFonts w:ascii="Calibri" w:hAnsi="Calibri" w:cs="Calibri"/>
          <w:lang w:val="en-US"/>
        </w:rPr>
        <w:t xml:space="preserve"> Web of Science published up to September 30, 2024. </w:t>
      </w:r>
      <w:r w:rsidR="00F756E5" w:rsidRPr="003C77BA">
        <w:rPr>
          <w:rFonts w:ascii="Calibri" w:hAnsi="Calibri" w:cs="Calibri"/>
          <w:lang w:val="en-US"/>
        </w:rPr>
        <w:t>T</w:t>
      </w:r>
      <w:r w:rsidR="0050271A" w:rsidRPr="003C77BA">
        <w:rPr>
          <w:rFonts w:ascii="Calibri" w:hAnsi="Calibri" w:cs="Calibri"/>
          <w:lang w:val="en-US"/>
        </w:rPr>
        <w:t xml:space="preserve">he studies </w:t>
      </w:r>
      <w:r w:rsidR="0043208F" w:rsidRPr="003C77BA">
        <w:rPr>
          <w:rFonts w:ascii="Calibri" w:hAnsi="Calibri" w:cs="Calibri"/>
          <w:lang w:val="en-US"/>
        </w:rPr>
        <w:t xml:space="preserve">excluded at the eligibility stage </w:t>
      </w:r>
      <w:r w:rsidR="00867A5B"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zPCZpmQM","properties":{"formattedCitation":"(15\\uc0\\u8211{}17)","plainCitation":"(15–17)","noteIndex":0},"citationItems":[{"id":75,"uris":["http://zotero.org/users/local/3aA6NeCb/items/2PJ9AEIA"],"itemData":{"id":75,"type":"webpage","title":"Nonalcoholic Fatty Liver Disease and Fibrosis Associated With Increased Risk of Cardiovascular Events in a Prospective Study - Clinical Gastroenterology and Hepatology","URL":"https://www.cghjournal.org/article/S1542-3565(19)31506-X/fulltext","author":[{"family":"Baratta","given":"F"}],"accessed":{"date-parts":[["2024",10,14]]}}},{"id":91,"uris":["http://zotero.org/users/local/3aA6NeCb/items/6VLK76IX"],"itemData":{"id":91,"type":"article-journal","abstract":"Objective Longitudinal evidence is lacking regarding the long-term risk of major adverse cardiovascular events (MACE) in children and young adults with non-alcoholic fatty liver disease (NAFLD).\nDesign This nationwide cohort study included all Swedish children and young adults ≤25 years old with histologically confirmed NAFLD and without underlying cardiovascular disease (CVD) at baseline (1966–2016; n=699). NAFLD was defined from prospectively recorded histopathology, and further categorised as simple steatosis or non-alcoholic steatohepatitis (NASH). NAFLD patients were matched to ≤5 population controls without NAFLD or CVD (n=3353). Using Cox proportional hazards modelling, we calculated multivariable-adjusted HRs (aHRs) and 95% CIs for incident MACE (ie, ischaemic heart disease, stroke, congestive heart failure or cardiovascular mortality). In secondary analyses, we also explored rates of incident cardiac arrhythmias.\nResults Over a median follow-up of 16.6 years, incident MACE was confirmed in 33 NAFLD patients and 52 controls. NAFLD patients had significantly higher rates of MACE than controls (3.1 vs 0.9/1000 person-years (PY); difference=2.1/1000 PY; aHR=2.33, 95% CI=1.43 to 3.78), including higher rates of ischaemic heart disease (difference=1.4/1000 PY; aHR=3.07, 95% CI 1.62 to 5.83) and congestive heart failure (difference=0.5/1000 PY; aHR=3.89, 95% CI=1.20 to 12.64). Rates of incident MACE outcomes appeared to be further augmented with NASH (aHR=5.27, 95% CI=1.96 to 14.19). In secondary analyses, NAFLD patients also had significantly higher rates of cardiac arrythmias (aHR=3.16, 95% CI=1.49 to 6.68).\nConclusion Compared with matched population controls, children and young adults with biopsy-proven NAFLD had significantly higher rates of incident MACE, including ischaemic heart disease and congestive heart failure. Research to better characterise cardiovascular risk in children and young adults with NAFLD should be prioritised.","container-title":"Gut","DOI":"10.1136/gutjnl-2022-328105","ISSN":"0017-5749, 1468-3288","issue":"3","language":"en","license":"© Author(s) (or their employer(s)) 2023. No commercial re-use. See rights and permissions. Published by BMJ.","note":"publisher: BMJ Publishing Group\nsection: Hepatology\nPMID: 36522149","page":"573-580","source":"gut.bmj.com","title":"Cardiovascular disease risk in paediatric and young adult non-alcoholic fatty liver disease","volume":"72","author":[{"family":"Simon","given":"Tracey G."},{"family":"Roelstraete","given":"Bjorn"},{"family":"Alkhouri","given":"Naim"},{"family":"Hagström","given":"Hannes"},{"family":"Sundström","given":"Johan"},{"family":"Ludvigsson","given":"Jonas F."}],"issued":{"date-parts":[["2023",3,1]]}}},{"id":174,"uris":["http://zotero.org/users/local/3aA6NeCb/items/JZFHSCG6"],"itemData":{"id":174,"type":"article-journal","abstract":"Background &amp; Aims\nElevated liver stiffness has been associated with atrial fibrillation (AFib) in the general population. The mechanism underlying this association is unclear.\nMethods\nParticipants were recruited from the general population and prospectively enrolled with follow-up for 5 years. The fibrosis-4 (FIB-4) index was used as a surrogate marker for liver fibrosis. Proteomics analysis was performed using the 92-target Olink inflammation panel. Validation was performed using the NAFLD fibrosis score (NFS), aspartate aminotransferase to platelet index (APRI), and repeat confirmation proteomics.\nResults\nA sample of 11,509 participants with a mean age of 54.0 ± 11.1 years, 51.3% women, and a median FIB-4 index of 0.85 (0.65/1.12), was used. The FIB-4 index was predictive for prevalent (FIB-4 index adjusted odds ratio (aOR) per SD: 1.100 with 95% CI 1.011-1.196; p = 0.026), but not incident AFib (log[FIB-4 index]) adjusted hazard ratio: 1.125 with 95% CI 0.943-1.342, p = 0.19). Elastic net regularized regression identified CCL20, DNER, and CXCL10 for prevalent AFib, and AXIN1, CXCL10, and Flt3L for the log(FIB-4 index) (per SD) as most important in common regulated proteins. The relationship between the FIB-4 index, the identified proteins, and AFib was relevant and reproduced at the 5-year follow-up for CXCL10 after adjusting for confounders (log[FIB-4 index] per SD - CXCL10 [per SD] adjusted β 0.160 with 95% CI 0.127-0.194, p &lt;0.0001; CXCL10 [per SD] - AFib aOR 1.455 with 95% CI 1.217-1.741, p &lt;0.0001), reproduced using the NFS and APRI, and corresponding to increased serum levels.\nConclusions\nCXCL10 is linked to liver fibrosis, as determined by the FIB-4 index, and to prevalent AFib.\nImpact and implications:\nHow elevated liver stiffness relates to atrial fibrillation in the general population remains to be clarified. We hypothesized that systemic inflammation against a background of liver fibrosis produced from metabolic dysfunction-associated steatotic liver disease (MASLD), is involved in the pathophysiology of atrial fibrillation. Using large-scale targeted proteomics, we found that CXCL10 is related to both liver fibrosis, as defined by the fibrosis-4 index, and to atrial fibrillation. These results can aid evidence-based drug development for patients with atrial fibrillation and MASLD-related liver fibrosis.","container-title":"JHEP Reports","DOI":"10.1016/j.jhepr.2024.101171","ISSN":"2589-5559","issue":"10","journalAbbreviation":"JHEP Reports","page":"101171","source":"ScienceDirect","title":"Inflammation in liver fibrosis and atrial fibrillation: A prospective population-based proteomic study","title-short":"Inflammation in liver fibrosis and atrial fibrillation","volume":"6","author":[{"family":"Boeckmans","given":"Joost"},{"family":"Michel","given":"Maurice"},{"family":"Gieswinkel","given":"Alexander"},{"family":"Tüscher","given":"Oliver"},{"family":"Konstantinides","given":"Stavros V."},{"family":"König","given":"Jochem"},{"family":"Münzel","given":"Thomas"},{"family":"Lackner","given":"Karl J."},{"family":"Kerahrodi","given":"Jasmin Ghaemi"},{"family":"Schuster","given":"Alexander K."},{"family":"Wild","given":"Philipp S."},{"family":"Galle","given":"Peter R."},{"family":"Schattenberg","given":"Jörn M."}],"issued":{"date-parts":[["2024",10,1]]}}}],"schema":"https://github.com/citation-style-language/schema/raw/master/csl-citation.json"} </w:instrText>
      </w:r>
      <w:r w:rsidR="00867A5B" w:rsidRPr="003C77BA">
        <w:rPr>
          <w:rFonts w:ascii="Calibri" w:hAnsi="Calibri" w:cs="Calibri"/>
          <w:lang w:val="en-US"/>
        </w:rPr>
        <w:fldChar w:fldCharType="separate"/>
      </w:r>
      <w:r w:rsidR="007A7F91" w:rsidRPr="003C77BA">
        <w:rPr>
          <w:rFonts w:ascii="Calibri" w:hAnsi="Calibri" w:cs="Calibri"/>
          <w:kern w:val="0"/>
          <w:lang w:val="en-US"/>
        </w:rPr>
        <w:t>(15–17)</w:t>
      </w:r>
      <w:r w:rsidR="00867A5B" w:rsidRPr="003C77BA">
        <w:rPr>
          <w:rFonts w:ascii="Calibri" w:hAnsi="Calibri" w:cs="Calibri"/>
          <w:lang w:val="en-US"/>
        </w:rPr>
        <w:fldChar w:fldCharType="end"/>
      </w:r>
      <w:r w:rsidR="00F32E70" w:rsidRPr="003C77BA">
        <w:rPr>
          <w:rFonts w:ascii="Calibri" w:hAnsi="Calibri" w:cs="Calibri"/>
          <w:lang w:val="en-US"/>
        </w:rPr>
        <w:t xml:space="preserve"> </w:t>
      </w:r>
      <w:r w:rsidR="0043208F" w:rsidRPr="003C77BA">
        <w:rPr>
          <w:rFonts w:ascii="Calibri" w:hAnsi="Calibri" w:cs="Calibri"/>
          <w:lang w:val="en-US"/>
        </w:rPr>
        <w:t xml:space="preserve">are reported in </w:t>
      </w:r>
      <w:r w:rsidR="0043208F" w:rsidRPr="003C77BA">
        <w:rPr>
          <w:rFonts w:ascii="Calibri" w:hAnsi="Calibri" w:cs="Calibri"/>
          <w:b/>
          <w:bCs/>
          <w:lang w:val="en-US"/>
        </w:rPr>
        <w:t>Supplementary Table 1.</w:t>
      </w:r>
    </w:p>
    <w:p w14:paraId="029F6CCC" w14:textId="1D26143F" w:rsidR="00214A8D" w:rsidRPr="003C77BA" w:rsidRDefault="0050271A" w:rsidP="0050271A">
      <w:pPr>
        <w:spacing w:line="360" w:lineRule="auto"/>
        <w:jc w:val="both"/>
        <w:rPr>
          <w:rFonts w:ascii="Calibri" w:hAnsi="Calibri" w:cs="Calibri"/>
          <w:lang w:val="en-US"/>
        </w:rPr>
      </w:pPr>
      <w:r w:rsidRPr="003C77BA">
        <w:rPr>
          <w:rFonts w:ascii="Calibri" w:hAnsi="Calibri" w:cs="Calibri"/>
          <w:b/>
          <w:bCs/>
          <w:lang w:val="en-US"/>
        </w:rPr>
        <w:t>Table 1</w:t>
      </w:r>
      <w:r w:rsidRPr="003C77BA">
        <w:rPr>
          <w:rFonts w:ascii="Calibri" w:hAnsi="Calibri" w:cs="Calibri"/>
          <w:lang w:val="en-US"/>
        </w:rPr>
        <w:t xml:space="preserve"> </w:t>
      </w:r>
      <w:r w:rsidR="00BB2EC8" w:rsidRPr="003C77BA">
        <w:rPr>
          <w:rFonts w:ascii="Calibri" w:hAnsi="Calibri" w:cs="Calibri"/>
          <w:lang w:val="en-US"/>
        </w:rPr>
        <w:t>summarizes</w:t>
      </w:r>
      <w:r w:rsidRPr="003C77BA">
        <w:rPr>
          <w:rFonts w:ascii="Calibri" w:hAnsi="Calibri" w:cs="Calibri"/>
          <w:lang w:val="en-US"/>
        </w:rPr>
        <w:t xml:space="preserve"> the main characteristics of the</w:t>
      </w:r>
      <w:r w:rsidR="009B6224" w:rsidRPr="003C77BA">
        <w:rPr>
          <w:rFonts w:ascii="Calibri" w:hAnsi="Calibri" w:cs="Calibri"/>
          <w:lang w:val="en-US"/>
        </w:rPr>
        <w:t xml:space="preserve"> </w:t>
      </w:r>
      <w:r w:rsidR="0043208F" w:rsidRPr="003C77BA">
        <w:rPr>
          <w:rFonts w:ascii="Calibri" w:hAnsi="Calibri" w:cs="Calibri"/>
          <w:lang w:val="en-US"/>
        </w:rPr>
        <w:t xml:space="preserve">16 </w:t>
      </w:r>
      <w:r w:rsidRPr="003C77BA">
        <w:rPr>
          <w:rFonts w:ascii="Calibri" w:hAnsi="Calibri" w:cs="Calibri"/>
          <w:lang w:val="en-US"/>
        </w:rPr>
        <w:t xml:space="preserve">eligible </w:t>
      </w:r>
      <w:r w:rsidR="00B768E8" w:rsidRPr="003C77BA">
        <w:rPr>
          <w:rFonts w:ascii="Calibri" w:hAnsi="Calibri" w:cs="Calibri"/>
          <w:lang w:val="en-US"/>
        </w:rPr>
        <w:t xml:space="preserve">cohort </w:t>
      </w:r>
      <w:r w:rsidRPr="003C77BA">
        <w:rPr>
          <w:rFonts w:ascii="Calibri" w:hAnsi="Calibri" w:cs="Calibri"/>
          <w:lang w:val="en-US"/>
        </w:rPr>
        <w:t xml:space="preserve">studies </w:t>
      </w:r>
      <w:r w:rsidR="009B6224" w:rsidRPr="003C77BA">
        <w:rPr>
          <w:rFonts w:ascii="Calibri" w:hAnsi="Calibri" w:cs="Calibri"/>
          <w:lang w:val="en-US"/>
        </w:rPr>
        <w:t xml:space="preserve">included in the meta-analysis </w:t>
      </w:r>
      <w:r w:rsidR="003036EB"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t0CUZTz2","properties":{"formattedCitation":"(18\\uc0\\u8211{}33)","plainCitation":"(18–33)","noteIndex":0},"citationItems":[{"id":30,"uris":["http://zotero.org/users/local/3aA6NeCb/items/6F7SJIVZ"],"itemData":{"id":30,"type":"article-journal","abstract":"Background The relationship between non-alcoholic fatty liver disease (NAFLD) and atrial fibrillation (AF) in type 2 diabetes is currently unknown. We examined the relationship between NAFLD and risk of incident AF in people with type 2 diabetes. Methods and Results We prospectively followed for 10 years a random sample of 400 patients with type 2 diabetes, who were free from AF at baseline. A standard 12-lead electrocardiogram was undertaken annually and a diagnosis of incident AF was confirmed in affected participants by a single cardiologist. At baseline, NAFLD was defined by ultrasonographic detection of hepatic steatosis in the absence of other liver diseases. During the 10 years of follow-up, there were 42 (10.5%) incident AF cases. NAFLD was associated with an increased risk of incident AF (odds ratio [OR] 4.49, 95% CI 1.6–12.9, p&lt;0.005). Adjustments for age, sex, hypertension and electrocardiographic features (left ventricular hypertrophy and PR interval) did not attenuate the association between NAFLD and incident AF (adjusted-OR 6.38, 95% CI 1.7–24.2, p = 0.005). Further adjustment for variables that were included in the 10-year Framingham Heart Study-derived AF risk score did not appreciably weaken this association. Other independent predictors of AF were older age, longer PR interval and left ventricular hypertrophy. Conclusions Our results indicate that ultrasound-diagnosed NAFLD is strongly associated with an increased incidence of AF in patients with type 2 diabetes even after adjustment for important clinical risk factors for AF.","container-title":"PLOS ONE","DOI":"10.1371/journal.pone.0057183","ISSN":"1932-6203","issue":"2","journalAbbreviation":"PLOS ONE","language":"en","note":"publisher: Public Library of Science","page":"e57183","source":"PLoS Journals","title":"Non-Alcoholic Fatty Liver Disease Is Associated with an Increased Incidence of Atrial Fibrillation in Patients with Type 2 Diabetes","volume":"8","author":[{"family":"Targher","given":"Giovanni"},{"family":"Valbusa","given":"Filippo"},{"family":"Bonapace","given":"Stefano"},{"family":"Bertolini","given":"Lorenzo"},{"family":"Zenari","given":"Luciano"},{"family":"Rodella","given":"Stefano"},{"family":"Zoppini","given":"Giacomo"},{"family":"Mantovani","given":"William"},{"family":"Barbieri","given":"Enrico"},{"family":"Byrne","given":"Christopher D."}],"issued":{"date-parts":[["2013",2,22]]}}},{"id":32,"uris":["http://zotero.org/users/local/3aA6NeCb/items/RXKV86FM"],"itemData":{"id":32,"type":"article-journal","abstract":"Non-alcoholic fatty liver disease (NAFLD) and atrial fibrillation (AF) are widespread diseases and have multiple common risk factors and comorbidities. No studies of association between ultrasonography-diagnosed NAFLD and AF exist in other than diabetic population. The goal of this prospective study was to study the value of NAFLD as a predictor of atrial fibrillation. This study had 958 subjects from the OPERA (Oulu Project Elucidating Risk of Atherosclerosis) cohort, and the mean follow-up time was 16.3 years. NAFLD was diagnosed if the subject had fatty liver in ultrasonography and no excess alcohol intake. AF was followed in the National Registers. In this study 249 subjects (26.0%) had NAFLD and 37 (14.9%) of these had AF whereas only 56 (7.9%) of those without NAFLD experienced AF during the follow-up time (p = 0.001). In the multiple Cox regression analysis including potential confounders (age, sex, study group, diabetes, body mass index (BMI), waist circumference, alcohol consumption, smoking, serum alanine aminotransferase concentration (ALT), systolic blood pressure, quick index, left ventricular mass index, left atrial diameter, coronary artery disease (CAD), atrial natriuretic peptide (ANP) and high sensitive C-reactive protein (hs-CRP)), NAFLD remained as an independent predictor of AF (Adjusted OR, 1.88 (95% Confidence interval (CI) 1.03–3.45)). In conclusion, our data shows that NAFLD is independently associated with the risk of AF.","container-title":"PLOS ONE","DOI":"10.1371/journal.pone.0142937","ISSN":"1932-6203","issue":"11","journalAbbreviation":"PLOS ONE","language":"en","note":"publisher: Public Library of Science","page":"e0142937","source":"PLoS Journals","title":"Non-Alcoholic Fatty Liver Disease as a Predictor of Atrial Fibrillation in Middle-Aged Population (OPERA Study)","volume":"10","author":[{"family":"Käräjämäki","given":"Aki J."},{"family":"Pätsi","given":"Olli-Pekka"},{"family":"Savolainen","given":"Markku"},{"family":"Kesäniemi","given":"Y. Antero"},{"family":"Huikuri","given":"Heikki"},{"family":"Ukkola","given":"Olavi"}],"issued":{"date-parts":[["2015",11,16]]}}},{"id":34,"uris":["http://zotero.org/users/local/3aA6NeCb/items/5A5CHBIA"],"itemData":{"id":34,"type":"article-journal","container-title":"Journal of the American College of Cardiology","DOI":"10.1016/S0735-1097(16)30855-5","issue":"13_Supplement","note":"publisher: American College of Cardiology Foundation","page":"854-854","source":"jacc.org (Atypon)","title":"Non-alcoholic fatty liver disease is independently associated with new onset atrial fibrillation: a nationwide cohort study in korea","title-short":"Non-alcoholic fatty liver disease is independently associated with new onset atrial fibrillation","volume":"67","author":[{"family":"You","given":"Seng Chan"},{"family":"Yang","given":"Pil-Sung"},{"family":"Kim","given":"Tae-Hoon"},{"family":"Uhm","given":"Jae-Sun"},{"family":"Pak","given":"Hui-Nam"},{"family":"Lee","given":"Moon-Hyoung"},{"family":"Joung","given":"Boyoung"}],"issued":{"date-parts":[["2016",4,5]]}}},{"id":36,"uris":["http://zotero.org/users/local/3aA6NeCb/items/JK2CNJBU"],"itemData":{"id":36,"type":"article-journal","abstract":"Background\n\nObesity is an important risk factor for nonalcoholic fatty liver disease and atrial fibrillation (AF). Less is known about the relations between nonalcoholic fatty liver disease and AF. We sought to evaluate the association between fatty liver and prevalent and incident AF in the community.\nMethods and Results\n\nWe examined Framingham Heart Study participants who underwent a study‐directed computed tomography scan, had hepatic steatosis (HS) evaluated, and did not report heavy alcohol use between 2002 and 2005. We evaluated cross‐sectional associations between liver fat and prevalent AF with logistic regression models. We assessed the relations between liver fat and incident AF during 12‐year follow‐up with Cox proportional hazards models. Of 2122 participants (53% women; mean age, 59.0±9.6 years), 20% had HS. AF prevalence (n=62) among individuals with HS was 4% compared to 3% among those without HS. There was no significant association between HS (measured as continuous or dichotomous variables) and prevalent AF in age‐ and sex‐adjusted or multivariable‐adjusted models. Incidence of AF (n=153) among participants with and without HS was 8.7 cases and 7.8 cases per 1000 person‐years, respectively. In age‐ and sex‐adjusted and multivariable‐adjusted models, there were no significant associations between continuous or dichotomous measures of HS and incident AF.\nConclusions\n\nIn our community‐based, longitudinal cohort study, liver fat by computed tomography scan was not significantly associated with increased prevalence or incidence of AF over 12 years of follow‐up.","container-title":"Journal of the American Heart Association","DOI":"10.1161/JAHA.116.005227","issue":"5","note":"publisher: Wiley","page":"e005227","source":"ahajournals.org (Atypon)","title":"Relations of Liver Fat With Prevalent and Incident Atrial Fibrillation in the Framingham Heart Study","volume":"6","author":[{"family":"Long","given":"Michelle T."},{"family":"Yin","given":"Xiaoyan"},{"family":"Larson","given":"Martin G."},{"family":"Ellinor","given":"Patrick T."},{"family":"Lubitz","given":"Steven A."},{"family":"McManus","given":"David D."},{"family":"Magnani","given":"Jared W."},{"family":"Staerk","given":"Laila"},{"family":"Ko","given":"Darae"},{"family":"Helm","given":"Robert H."},{"family":"Hoffmann","given":"Udo"},{"family":"Chung","given":"Raymond T."},{"family":"Benjamin","given":"Emelia J."}],"issued":{"date-parts":[["2017",5,5]]}}},{"id":40,"uris":["http://zotero.org/users/local/3aA6NeCb/items/2MUG8YSS"],"itemData":{"id":40,"type":"article-journal","abstract":"Background &amp; Aims\nCardiovascular (CV) disease is the top cause of mortality in patients with nonalcoholic fatty liver disease (NAFLD). Female sex is protective against CV disease. We aimed to determine whether female sex remains a protective factor against CV disease (myocardial infarction, angina and stroke) in NAFLD.\n\nMethods\nWe identified all adults diagnosed with NAFLD in Olmsted County, Minnesota between 1997 and 2014 and selected an age- and sex-matched (1:4) referent cohort from the general population. NAFLD was ascertained using a code-based algorithm with high validity tested by medical record review. The impact of female sex on incident CV events was examined using Cox proportional hazards regression analysis stratified by standard clinical risk factors.\n\nResults\nA total of 3,869 NAFLD and 15,209 age-and sex-matched referent subjects were identified. After a median follow-up time of 7 (range 1–20) years, 3,851 CV events were recorded. Female sex was protective for ischemic CV events in the general population (HR=0.71, 95%CI 0.62–0.80, p&lt;.001), but the impact was significantly diminished among those with NAFLD (HR=0.90, 95%CI 0.74–1.08, p=.25), even after stratification by time-dependent CV risk factors and control for diagnostic testing (liver enzymes and ultrasound) during routine medical evaluations, as a surrogate of access to care. Among those with NAFLD, excess events were higher in women than men: CV disease (18% vs 9%) and mortality (9% vs 6%).\n\nConclusions\nWomen with NAFLD lose the CV protection conferred by the female sex and their risk is underestimated by current estimating methods in clinical practice.","container-title":"The American journal of gastroenterology","DOI":"10.14309/ajg.0000000000000401","ISSN":"0002-9270","issue":"11","journalAbbreviation":"Am J Gastroenterol","note":"PMID: 31577570\nPMCID: PMC6832850","page":"1764-1771","source":"PubMed Central","title":"Women with Nonalcoholic Fatty Liver Disease Lose Protection against Cardiovascular Disease– a Longitudinal Cohort Study","volume":"114","author":[{"family":"Allen","given":"Alina M."},{"family":"Therneau","given":"Terry M."},{"family":"Mara","given":"Kristin C."},{"family":"Larson","given":"Joseph J."},{"family":"Watt","given":"Kymberly D."},{"family":"Hayes","given":"Sharonne N."},{"family":"Kamath","given":"Patrick S."}],"issued":{"date-parts":[["2019",11]]}}},{"id":43,"uris":["http://zotero.org/users/local/3aA6NeCb/items/HJB22UH9"],"itemData":{"id":43,"type":"article-journal","abstract":"Background &amp; Aims Previous studies demonstrated conflicting results regarding the association between non-alcoholic fatty liver disease (NAFLD) and atrial fibrillation (AF). The statistical power was not sufficient because of modest sample sizes of these studies. We analysed a large population-based cohort to evaluate the association between NAFLD and AF. Methods We evaluated 334 280 healthy individuals without comorbidities who underwent National Health check-ups in South Korea from 2009 to 2014. NAFLD was defined by a surrogate marker, the fatty liver index (FLI). The association between FLI and AF incidence was analysed using multivariate Cox proportional hazards regression models. Results During a median follow-up of 5.3 years, 1415 subjects (0.4%) were newly diagnosed with AF. Subjects were categorized into quartile groups according to FLI (range: Q1, 0-4.9; Q2, 5.0-12.5; Q3, 12.6-31.0; Q4, &gt;31.0). The cumulative incidence of AF was significantly higher in subjects with higher FLIs than in those with lower FLIs (Q1, 167 [0.2%]; Q2, 281 [0.3%]; Q3, 470 [0.6%]; Q4, 497 [0.6%]; P &lt; .001). Adjusted hazard ratios (HRs) indicated that a higher FLI was independently associated with an increased risk for AF (HR between Q4 and Q1, 1.35; 95% confidence interval [CI], 1.11-1.63; P = .002). After further adjustment for the interim events (diabetes, hypertension, heart failure and myocardial infarction), this association remained statistically significant (HR between Q4 and Q1, 1.55; 95% CI, 1.19-2.03; P = .001). Conclusions NAFLD, assessed by FLI, was independently associated with increased risk for AF in healthy Korean population. Moreover, NAFLD itself predisposes to AF independently of the interim events.","container-title":"Liver International","DOI":"10.1111/liv.14236","ISSN":"1478-3231","issue":"2","language":"en","license":"© 2019 John Wiley &amp; Sons A/S. Published by John Wiley &amp; Sons Ltd","note":"_eprint: https://onlinelibrary.wiley.com/doi/pdf/10.1111/liv.14236","page":"338-346","source":"Wiley Online Library","title":"Association between non-alcoholic fatty liver disease and risk of new-onset atrial fibrillation in healthy adults","volume":"40","author":[{"family":"Roh","given":"Jae-Hyung"},{"family":"Lee","given":"Jae-Hwan"},{"family":"Lee","given":"Hanbyul"},{"family":"Yoon","given":"Yong-Hoon"},{"family":"Kim","given":"Minsu"},{"family":"Kim","given":"Yong-Giun"},{"family":"Park","given":"Gyung-Min"},{"family":"Park","given":"Jae-Hyeong"},{"family":"Seong","given":"In-Whan"}],"issued":{"date-parts":[["2020"]]}}},{"id":45,"uris":["http://zotero.org/users/local/3aA6NeCb/items/7D4LEVLM"],"itemData":{"id":45,"type":"article-journal","abstract":"Patients with NAFLD are considered at a high risk of cardiovascular events due to underlying metabolic risk factors. Currently, data related to the impact of NAFLD on cardiovascular risk in the general population are lacking.","container-title":"Digestive Diseases and Sciences","DOI":"10.1007/s10620-019-05986-9","ISSN":"1573-2568","issue":"7","journalAbbreviation":"Dig Dis Sci","language":"en","page":"2112-2119","source":"Springer Link","title":"Impact of NAFLD on the Incidence of Cardiovascular Diseases in a Primary Care Population in Germany","volume":"65","author":[{"family":"Labenz","given":"Christian"},{"family":"Huber","given":"Yvonne"},{"family":"Michel","given":"Maurice"},{"family":"Nagel","given":"Michael"},{"family":"Galle","given":"Peter R."},{"family":"Kostev","given":"Karel"},{"family":"Schattenberg","given":"Jörn M."}],"issued":{"date-parts":[["2020",7,1]]}}},{"id":46,"uris":["http://zotero.org/users/local/3aA6NeCb/items/EY68JVEM"],"itemData":{"id":46,"type":"article-journal","abstract":"We evaluated the association between nonalcoholic fatty liver disease (NAFLD) and incident atrial fibrillation (AF) and analyzed the impact of NAFLD on AF risk in relation to body mass index (BMI). A total of 8,048,055 subjects without significant liver disease who were available fatty liver index (FLI) values were included. Subjects were categorized into 3 groups based on FLI: &lt; 30, 30 to &lt; 60, and ≥ 60. During a median 8-year of follow-up, 534,442 subjects were newly diagnosed as AF (8.27 per 1000 person-years). Higher FLI was associated with an increased risk of AF (hazard ratio [HR] 1.053, 95% confidence interval [CI] 1.046–1.060 in 30 ≤ FLI &lt; 60, and HR 1.115, 95% CI 1.106–1.125 in FLI ≥ 60). In underweight subjects (BMI &lt; 18.5 kg/m2), higher FLI raised the risk of AF (by 1.6-fold in 30 ≤ FLI &lt; 60 and by twofold in FLI ≥ 60). In normal- and overweight subjects, higher FLI was associated with an increased risk of AF, but the HRs were attenuated. In obese subjects, higher FLI was not associated with higher risk of AF. NAFLD as assessed by FLI was independently associated with an increased risk of AF in nonobese subjects with BMI &lt; 25 kg/m2. The impact of NAFLD on AF risk was accentuated in lean subjects with underweight.","container-title":"Scientific Reports","DOI":"10.1038/s41598-021-83367-x","ISSN":"2045-2322","issue":"1","journalAbbreviation":"Sci Rep","language":"en","license":"2021 The Author(s)","note":"publisher: Nature Publishing Group","page":"3737","source":"www.nature.com","title":"Nonalcoholic fatty liver disease and the risk of atrial fibrillation stratified by body mass index: a nationwide population-based study","title-short":"Nonalcoholic fatty liver disease and the risk of atrial fibrillation stratified by body mass index","volume":"11","author":[{"family":"Lee","given":"So-Ryoung"},{"family":"Han","given":"Kyung-Do"},{"family":"Choi","given":"Eue-Keun"},{"family":"Oh","given":"Seil"},{"family":"Lip","given":"Gregory Y. H."}],"issued":{"date-parts":[["2021",2,12]]}}},{"id":48,"uris":["http://zotero.org/users/local/3aA6NeCb/items/K42Q46UG"],"itemData":{"id":48,"type":"article-journal","abstract":"Aim Non-alcoholic fatty liver disease (NAFLD)-related advanced liver fibrosis (Stage 3 or 4) was reported to be linked to worse prognosis in patients with heart failure with preserved ejection fraction (HFpEF). This study aims to assess the relationship between liver fibrosis scores and new-onset atrial fibrillation (AF) incidence in patients with HFpEF in the Treatment of Preserved Cardiac Function Heart Failure with an Aldosterone Antagonist (TOPCAT) trial. Methods and results Baseline liver fibrosis levels, assessed by NAFLD fibrosis score (NFS) or Fibrosis-4 index (FIB-4), with AF incidence were expressed as hazard ratios (HRs) using the Cox proportional hazard model. The risk for advanced fibrosis was estimated to be 21.5% (447/2072) as assessed by FIB-4 (&gt;3.25) and 4.2% (88/2072) as assessed by NFS (&gt;0.676) in HFpEF patients without baseline AF. After a median follow-up of 3.11 years, 106 new-onset AF cases occurred. In multivariate analysis, elevated NFS [NFS = −1.455–0.676: HR 2.44, 95% confidence interval (CI) 1.27–4.68; NFS &gt; 0.676: HR 3.36, 95% CI 1.27–6.80; per 1 unit increase: HR 1.15, 95% CI 1.01–1.32], not FIB-4 (FIB-4 = 1.45–3.25: HR 1.02, 95% CI 0.67–1.55; FIB-4 &gt; 3.25: HR 1.69, 95% CI 0.76–3.79; per 1 unit increase: HR 1.13, 95% CI 0.93–1.37), was associated with increased AF incidence. The NFS (C-index 0.662), not FIB-4 (C-index 0.531), had a moderate predictive ability in predicting incident AF. Conclusions Among patients with HFpEF, the risk of advanced liver fibrosis is associated with an increased incidence of new-onset AF and may be a novel predictor for new-onset AF. Additional studies are needed to confirm our results.","container-title":"ESC Heart Failure","DOI":"10.1002/ehf2.14087","ISSN":"2055-5822","issue":"6","language":"en","license":"© 2022 The Authors. ESC Heart Failure published by John Wiley &amp; Sons Ltd on behalf of European Society of Cardiology.","note":"_eprint: https://onlinelibrary.wiley.com/doi/pdf/10.1002/ehf2.14087","page":"3985-3994","source":"Wiley Online Library","title":"Liver fibrosis scores and atrial fibrillation incidence in heart failure with preserved ejection fraction","volume":"9","author":[{"family":"Liu","given":"Xiao"},{"family":"Chen","given":"Wenya"},{"family":"Shao","given":"Wen"},{"family":"Jiang","given":"Yuan"},{"family":"Cao","given":"Zhengyu"},{"family":"He","given":"Wanbing"},{"family":"Wu","given":"Maoxiong"},{"family":"Chen","given":"Zhiteng"},{"family":"Ma","given":"Jianyong"},{"family":"Chen","given":"Yangxin"},{"family":"Yu","given":"Peng"},{"family":"Zhang","given":"Yuling"},{"family":"Wang","given":"Jingfeng"}],"issued":{"date-parts":[["2022"]]}}},{"id":51,"uris":["http://zotero.org/users/local/3aA6NeCb/items/PRLCBG5T"],"itemData":{"id":51,"type":"article-journal","container-title":"Journal of Hepatology","DOI":"10.1016/j.jhep.2022.05.030","ISSN":"0168-8278, 1600-0641","issue":"4","journalAbbreviation":"Journal of Hepatology","language":"English","note":"publisher: Elsevier\nPMID: 35688226","page":"931-938","source":"www.journal-of-hepatology.eu","title":"Liver stiffness not fatty liver disease is associated with atrial fibrillation: The Rotterdam study","title-short":"Liver stiffness not fatty liver disease is associated with atrial fibrillation","volume":"77","author":[{"family":"Kleef","given":"Laurens A.","dropping-particle":"van"},{"family":"Lu","given":"Zuolin"},{"family":"Ikram","given":"M. Arfan"},{"family":"Groot","given":"Natasja M. S.","dropping-particle":"de"},{"family":"Kavousi","given":"Maryam"},{"family":"Knegt","given":"Robert J.","dropping-particle":"de"}],"issued":{"date-parts":[["2022",10,1]]}}},{"id":54,"uris":["http://zotero.org/users/local/3aA6NeCb/items/XKJ9W66I"],"itemData":{"id":54,"type":"article-journal","abstract":"&lt;sec&gt;&lt;title&gt;Background&lt;/title&gt;&lt;p&gt;Non-alcoholic fatty liver disease (NAFLD) is a multisystem disease including cardiovascular. However, the association between NAFLD and the risk of incident atrial fibrillation (AF), especially in young adults, remains unclear. We aimed to evaluate the association between NAFLD as assessed by the fatty liver index (FLI) and the risk of AF in young adults.&lt;/p&gt;&lt;/sec&gt;&lt;sec&gt;&lt;title&gt;Methods&lt;/title&gt;&lt;p&gt;We identified individuals aged 20–39 years who underwent health examinations conducted by the Korean National Health Insurance Corporation between January 2009 and December 2012. Individuals with significant liver disease, heavy alcohol consumption, or prevalent AF were excluded. We categorized based on FLI: &amp;lt;30, 30 to &amp;lt;60, and ≥60. Incident AF was evaluated as the primary outcome.&lt;/p&gt;&lt;/sec&gt;&lt;sec&gt;&lt;title&gt;Results&lt;/title&gt;&lt;p&gt;We included 5,333,907 subjects (mean age, 31 ± 5 years; men, 57%). During a mean follow-up of 7.4 ± 1.1 years, 12,096 patients had newly diagnosed AF (incidence rate 0.31 per 1,000 person-years). After adjustment, subjects with FLI 30 to &amp;lt;60 and FLI ≥60 showed a higher risk of AF compared to those with FLI &amp;lt;30 (hazard ratio [HR] 1.21, 95% confidence interval [CI, 1.15–1.27] and HR 1.47, 95% CI [1.39–1.55], &lt;italic&gt;p&lt;/italic&gt; &amp;lt; 0.001, respectively). In women, the increased AF risk was accentuated in the higher FLI group than in the individuals with FLI &amp;lt;30, compared with men (&lt;italic&gt;p&lt;/italic&gt;-for-interaction = 0.023). A higher incident AF risk in the higher FLI groups was consistently observed in various subgroups.&lt;/p&gt;&lt;/sec&gt;&lt;sec&gt;&lt;title&gt;Conclusion&lt;/title&gt;&lt;p&gt;Among young adults, NAFLD assessed using FLI was positively correlated with the AF risk. These findings support the evidence of AF screening in young adults with high FLI scores.&lt;/p&gt;&lt;/sec&gt;","container-title":"Frontiers in Cardiovascular Medicine","DOI":"10.3389/fcvm.2022.832023","ISSN":"2297-055X","journalAbbreviation":"Front. Cardiovasc. Med.","language":"English","note":"publisher: Frontiers","source":"Frontiers","title":"Non-alcoholic Fatty Liver Disease and the Risk of Incident Atrial Fibrillation in Young Adults: A Nationwide Population-Based Cohort Study","title-short":"Non-alcoholic Fatty Liver Disease and the Risk of Incident Atrial Fibrillation in Young Adults","URL":"https://www.frontiersin.org/journals/cardiovascular-medicine/articles/10.3389/fcvm.2022.832023/full","volume":"9","author":[{"family":"Choi","given":"JungMin"},{"family":"Lee","given":"So-Ryoung"},{"family":"Choi","given":"Eue-Keun"},{"family":"Ahn","given":"Hyo-Jeong"},{"family":"Kwon","given":"Soonil"},{"family":"Park","given":"Sang-Hyeon"},{"family":"Lee","given":"HuiJin"},{"family":"Chung","given":"Jaewook"},{"family":"Han","given":"MinJu"},{"family":"Lee","given":"Seung-Woo"},{"family":"Han","given":"Kyung-Do"},{"family":"Oh","given":"Seil"},{"family":"Lip","given":"Gregory Y. H."}],"accessed":{"date-parts":[["2024",10,14]]},"issued":{"date-parts":[["2022",3,23]]}}},{"id":56,"uris":["http://zotero.org/users/local/3aA6NeCb/items/M4VQUPR2"],"itemData":{"id":56,"type":"article-journal","abstract":"&lt;sec&gt;&lt;title&gt;Background and aims&lt;/title&gt;&lt;p&gt;The epidemiological characteristics of MAFLD and its relationship with atrial fibrillation (AF) are limited in China. Therefore, we explored the epidemiological characteristics of MAFLD from adults along with the association of MAFLD and 12-ECG diagnosed AF in a nationwide population from health check-up centers.&lt;/p&gt;&lt;/sec&gt;&lt;sec&gt;&lt;title&gt;Methods&lt;/title&gt;&lt;p&gt;This observational study used cross-sectional and longitudinal studies with 2,083,984 subjects from 2009 to 2017. Age-, sex-, and regional-standardized prevalence of MAFLD was estimated. Latent class analysis (LCA) was used to identify subclusters of MAFLD. Multivariable logistic regression and mixed-effects Cox regression models were used to analyze the relationship between MAFLD and AF.&lt;/p&gt;&lt;/sec&gt;&lt;sec&gt;&lt;title&gt;Results&lt;/title&gt;&lt;p&gt;The prevalence of MAFLD increased from 22.75% to 35.58% during the study period, with higher rates in males and populations with high BMI or resided in northern regions. The MAFLD population was clustered into three classes with different metabolic features by LCA. Notably, a high proportion of MAFLD patients in all clusters had overweight and prediabetes or diabetes. The MAFLD was significantly associated with a higher risk of AF in the cross-sectional study and in the longitudinal study. In addition, the coexistence of prediabetes or diabetes had the largest impact on subsequent AF.&lt;/p&gt;&lt;/sec&gt;&lt;sec&gt;&lt;title&gt;Conclusion&lt;/title&gt;&lt;p&gt;Our findings suggested a high prevalence of MAFLD and a high prevalence of other metabolic diseases in the MAFLD population, particularly overweight and glucose dysregulation. Moreover, MAFLD was associated with a significantly higher risk for existing and subsequent subclinical AF in the Chinese population.&lt;/p&gt;&lt;/sec&gt;","container-title":"Frontiers in Endocrinology","DOI":"10.3389/fendo.2022.1007171","ISSN":"1664-2392","journalAbbreviation":"Front. Endocrinol.","language":"English","note":"publisher: Frontiers","source":"Frontiers","title":"The prevalence of MAFLD and its association with atrial fibrillation in a nationwide health check-up population in China","URL":"https://www.frontiersin.org/journals/endocrinology/articles/10.3389/fendo.2022.1007171/full","volume":"13","author":[{"family":"Lei","given":"Fang"},{"family":"Qin","given":"Juan-Juan"},{"family":"Song","given":"Xiaohui"},{"family":"Liu","given":"Ye-Mao"},{"family":"Chen","given":"Ming-Ming"},{"family":"Sun","given":"Tao"},{"family":"Huang","given":"Xuewei"},{"family":"Deng","given":"Ke-Qiong"},{"family":"Zuo","given":"Xiuran"},{"family":"Yao","given":"Dongai"},{"family":"Xu","given":"Li-Juan"},{"family":"Lu","given":"Huiming"},{"family":"Wang","given":"Gang"},{"family":"Liu","given":"Feng"},{"family":"Chen","given":"Lidong"},{"family":"Luo","given":"Jie"},{"family":"Xia","given":"Jiahong"},{"family":"Wang","given":"Lin"},{"family":"Yang","given":"QiongYu"},{"family":"Zhang","given":"Peng"},{"family":"Ji","given":"Yan-Xiao"},{"family":"Zhang","given":"Xiao-Jing"},{"family":"She","given":"Zhi-Gang"},{"family":"Zeng","given":"Qiang"},{"family":"Li","given":"Hongliang"},{"family":"Cai","given":"Jingjing"}],"accessed":{"date-parts":[["2024",10,14]]},"issued":{"date-parts":[["2022",9,27]]}}},{"id":58,"uris":["http://zotero.org/users/local/3aA6NeCb/items/6L5XTWA3"],"itemData":{"id":58,"type":"article-journal","container-title":"Journal of Hepatology","DOI":"10.1016/j.jhep.2023.05.046","ISSN":"0168-8278, 1600-0641","issue":"5","journalAbbreviation":"Journal of Hepatology","language":"English","note":"publisher: Elsevier\nPMID: 37348789","page":"1085-1095","source":"www.journal-of-hepatology.eu","title":"Liver disease is a significant risk factor for cardiovascular outcomes – A UK Biobank study","volume":"79","author":[{"family":"Roca-Fernandez","given":"Adriana"},{"family":"Banerjee","given":"Rajarshi"},{"family":"Thomaides-Brears","given":"Helena"},{"family":"Telford","given":"Alison"},{"family":"Sanyal","given":"Arun"},{"family":"Neubauer","given":"Stefan"},{"family":"Nichols","given":"Thomas E."},{"family":"Raman","given":"Betty"},{"family":"McCracken","given":"Celeste"},{"family":"Petersen","given":"Steffen E."},{"family":"Ntusi","given":"Ntobeko AB"},{"family":"Cuthbertson","given":"Daniel J."},{"family":"Lai","given":"Michele"},{"family":"Dennis","given":"Andrea"},{"family":"Banerjee","given":"Amitava"}],"issued":{"date-parts":[["2023",11,1]]}}},{"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id":64,"uris":["http://zotero.org/users/local/3aA6NeCb/items/GEQQYVYZ"],"itemData":{"id":64,"type":"article-journal","abstract":"The association between nonalcoholic fatty liver disease (NAFLD) and atrial fibrillation (AF) has been inconsistent, and the impact of hepatic fibrosis on this relationship remains uncertain. We investigated the association between NAFLD and the risk of new-onset AF across different age groups.","container-title":"Cardiovascular Diabetology","DOI":"10.1186/s12933-024-02408-7","ISSN":"1475-2840","issue":"1","journalAbbreviation":"Cardiovascular Diabetology","page":"340","source":"BioMed Central","title":"Association of nonalcoholic fatty liver disease with new-onset atrial fibrillation stratified by age groups","volume":"23","author":[{"family":"Cho","given":"Eun Ju"},{"family":"Chung","given":"Goh Eun"},{"family":"Yoo","given":"Jeong-Ju"},{"family":"Cho","given":"Yuri"},{"family":"Lee","given":"Kyu Na"},{"family":"Shin","given":"Dong Wook"},{"family":"Kim","given":"Yoon Jun"},{"family":"Yoon","given":"Jung-Hwan"},{"family":"Han","given":"Kyungdo"},{"family":"Yu","given":"Su Jong"}],"issued":{"date-parts":[["2024",9,12]]}}},{"id":67,"uris":["http://zotero.org/users/local/3aA6NeCb/items/S7MEN7C2"],"itemData":{"id":67,"type":"article-journal","abstract":"Background and Aims We examined the impact of a co-diagnosis of metabolic dysfunction-associated steatotic liver disease (MASLD) and type 2 diabetes (T2D) on patient outcomes. Methods Using TriNetX, a global federated research network (n = 114 million), we undertook two retrospective cohort studies, using time-to-event analysis. Analysis 1 compared MASLD with T2D to MASLD alone; analysis 2 compared T2D with MASLD to T2D alone. Propensity score matching using greedy nearest neighbour (calliper .1) balanced the cohorts (1:1) for significant covariates. Primary outcomes were cardiovascular, liver, diabetes-related, and cancer events over 5 years. Results Analysis 1 (n = 95 275): a co-diagnosis of T2D significantly increased the risk of ischaemic heart disease (IHD) (HR 1.39; CI: 1.34, 1.44), ischaemic stroke (HR 1.45; CI: 1.35, 1.56), heart failure (HR 1.42; CI: 1.36, 1.49), atrial fibrillation (HR 1.09; CI: 1.03, 1.16), hepatocellular carcinoma (HR 1.96; CI: 1.69, 2.27), pancreatic cancer (HR 1.25; CI: 1.06, 1.48) and liver-related complications over 5 years from MASLD diagnosis. Analysis 2 (n = 15 208): a co-diagnosis of MASLD significantly increased risk of all-cause mortality (HR 1.11; CI: 1.02, 1.22), IHD (HR 1.181; CI: 1.08, 1.29), hepatocellular (HR 50.31; CI: 6.94, 364.72), pancreatic (HR 1.78; CI: 1.12, 2.84), breast (HR 1.43; CI: 1.09, 1.88) and renal cancer (HR 2.01; CI: 1.24, 3.26), and diabetic neuropathy (HR 1.17; CI: 1.09, 1.27) over 5 years from metformin initiation. Conclusions T2D significantly potentiates the risk of cardiovascular, malignancy and liver-related outcomes in people with MASLD. The effect of MASLD on people with T2D, although less dramatic, still potentiated risk of death, IHD, malignancy and peripheral neuropathy.","container-title":"Liver International","DOI":"10.1111/liv.16016","ISSN":"1478-3231","issue":"10","language":"en","license":"© 2024 The Author(s). Liver International published by John Wiley &amp; Sons Ltd.","note":"_eprint: https://onlinelibrary.wiley.com/doi/pdf/10.1111/liv.16016","page":"2538-2550","source":"Wiley Online Library","title":"The synergistic impact of type 2 diabetes and MASLD on cardiovascular, liver, diabetes-related and cancer outcomes","volume":"44","author":[{"family":"Riley","given":"David R."},{"family":"Hydes","given":"Theresa"},{"family":"Hernadez","given":"Gema"},{"family":"Zhao","given":"Sizheng S."},{"family":"Alam","given":"Uazman"},{"family":"Cuthbertson","given":"Daniel J."}],"issued":{"date-parts":[["2024"]]}}}],"schema":"https://github.com/citation-style-language/schema/raw/master/csl-citation.json"} </w:instrText>
      </w:r>
      <w:r w:rsidR="003036EB" w:rsidRPr="003C77BA">
        <w:rPr>
          <w:rFonts w:ascii="Calibri" w:hAnsi="Calibri" w:cs="Calibri"/>
          <w:lang w:val="en-US"/>
        </w:rPr>
        <w:fldChar w:fldCharType="separate"/>
      </w:r>
      <w:r w:rsidR="007A7F91" w:rsidRPr="003C77BA">
        <w:rPr>
          <w:rFonts w:ascii="Calibri" w:hAnsi="Calibri" w:cs="Calibri"/>
          <w:kern w:val="0"/>
          <w:lang w:val="en-US"/>
        </w:rPr>
        <w:t>(18–33)</w:t>
      </w:r>
      <w:r w:rsidR="003036EB" w:rsidRPr="003C77BA">
        <w:rPr>
          <w:rFonts w:ascii="Calibri" w:hAnsi="Calibri" w:cs="Calibri"/>
          <w:lang w:val="en-US"/>
        </w:rPr>
        <w:fldChar w:fldCharType="end"/>
      </w:r>
      <w:r w:rsidR="00BA6978" w:rsidRPr="003C77BA">
        <w:rPr>
          <w:rFonts w:ascii="Calibri" w:hAnsi="Calibri" w:cs="Calibri"/>
          <w:lang w:val="en-US"/>
        </w:rPr>
        <w:t>. The meta-analysis included a total of 19,</w:t>
      </w:r>
      <w:r w:rsidR="001E21A7" w:rsidRPr="003C77BA">
        <w:rPr>
          <w:rFonts w:ascii="Calibri" w:hAnsi="Calibri" w:cs="Calibri"/>
          <w:lang w:val="en-US"/>
        </w:rPr>
        <w:t>424</w:t>
      </w:r>
      <w:r w:rsidR="00BA6978" w:rsidRPr="003C77BA">
        <w:rPr>
          <w:rFonts w:ascii="Calibri" w:hAnsi="Calibri" w:cs="Calibri"/>
          <w:lang w:val="en-US"/>
        </w:rPr>
        <w:t xml:space="preserve">,566 </w:t>
      </w:r>
      <w:r w:rsidR="001F39CF" w:rsidRPr="003C77BA">
        <w:rPr>
          <w:rFonts w:ascii="Calibri" w:hAnsi="Calibri" w:cs="Calibri"/>
          <w:lang w:val="en-US"/>
        </w:rPr>
        <w:t xml:space="preserve">middle-aged </w:t>
      </w:r>
      <w:r w:rsidR="00BA6978" w:rsidRPr="003C77BA">
        <w:rPr>
          <w:rFonts w:ascii="Calibri" w:hAnsi="Calibri" w:cs="Calibri"/>
          <w:lang w:val="en-US"/>
        </w:rPr>
        <w:t>individuals</w:t>
      </w:r>
      <w:r w:rsidR="00F70F67" w:rsidRPr="003C77BA">
        <w:rPr>
          <w:rFonts w:ascii="Calibri" w:hAnsi="Calibri" w:cs="Calibri"/>
          <w:lang w:val="en-US"/>
        </w:rPr>
        <w:t xml:space="preserve"> (mean age 54 years; mean </w:t>
      </w:r>
      <w:r w:rsidR="009B6224" w:rsidRPr="003C77BA">
        <w:rPr>
          <w:rFonts w:ascii="Calibri" w:hAnsi="Calibri" w:cs="Calibri"/>
          <w:lang w:val="en-US"/>
        </w:rPr>
        <w:t>BMI</w:t>
      </w:r>
      <w:r w:rsidR="00F70F67" w:rsidRPr="003C77BA">
        <w:rPr>
          <w:rFonts w:ascii="Calibri" w:hAnsi="Calibri" w:cs="Calibri"/>
          <w:lang w:val="en-US"/>
        </w:rPr>
        <w:t xml:space="preserve"> 27.3</w:t>
      </w:r>
      <w:r w:rsidR="001F39CF" w:rsidRPr="003C77BA">
        <w:rPr>
          <w:rFonts w:ascii="Calibri" w:hAnsi="Calibri" w:cs="Calibri"/>
          <w:lang w:val="en-US"/>
        </w:rPr>
        <w:t xml:space="preserve"> k</w:t>
      </w:r>
      <w:r w:rsidR="00F70F67" w:rsidRPr="003C77BA">
        <w:rPr>
          <w:rFonts w:ascii="Calibri" w:hAnsi="Calibri" w:cs="Calibri"/>
          <w:lang w:val="en-US"/>
        </w:rPr>
        <w:t>g/m</w:t>
      </w:r>
      <w:r w:rsidR="00F70F67" w:rsidRPr="003C77BA">
        <w:rPr>
          <w:rFonts w:ascii="Calibri" w:hAnsi="Calibri" w:cs="Calibri"/>
          <w:vertAlign w:val="superscript"/>
          <w:lang w:val="en-US"/>
        </w:rPr>
        <w:t>2</w:t>
      </w:r>
      <w:r w:rsidR="00F70F67" w:rsidRPr="003C77BA">
        <w:rPr>
          <w:rFonts w:ascii="Calibri" w:hAnsi="Calibri" w:cs="Calibri"/>
          <w:lang w:val="en-US"/>
        </w:rPr>
        <w:t xml:space="preserve">; </w:t>
      </w:r>
      <w:r w:rsidR="001E21A7" w:rsidRPr="003C77BA">
        <w:rPr>
          <w:rFonts w:ascii="Calibri" w:hAnsi="Calibri" w:cs="Calibri"/>
          <w:lang w:val="en-US"/>
        </w:rPr>
        <w:t>52</w:t>
      </w:r>
      <w:r w:rsidR="00F70F67" w:rsidRPr="003C77BA">
        <w:rPr>
          <w:rFonts w:ascii="Calibri" w:hAnsi="Calibri" w:cs="Calibri"/>
          <w:lang w:val="en-US"/>
        </w:rPr>
        <w:t>% men</w:t>
      </w:r>
      <w:r w:rsidR="009B6224" w:rsidRPr="003C77BA">
        <w:rPr>
          <w:rFonts w:ascii="Calibri" w:hAnsi="Calibri" w:cs="Calibri"/>
          <w:lang w:val="en-US"/>
        </w:rPr>
        <w:t xml:space="preserve">; </w:t>
      </w:r>
      <w:r w:rsidR="001E21A7" w:rsidRPr="003C77BA">
        <w:rPr>
          <w:rFonts w:ascii="Calibri" w:hAnsi="Calibri" w:cs="Calibri"/>
          <w:lang w:val="en-US"/>
        </w:rPr>
        <w:t>~15</w:t>
      </w:r>
      <w:r w:rsidR="00BA6978" w:rsidRPr="003C77BA">
        <w:rPr>
          <w:rFonts w:ascii="Calibri" w:hAnsi="Calibri" w:cs="Calibri"/>
          <w:lang w:val="en-US"/>
        </w:rPr>
        <w:t>% had MASLD</w:t>
      </w:r>
      <w:r w:rsidR="009B6224" w:rsidRPr="003C77BA">
        <w:rPr>
          <w:rFonts w:ascii="Calibri" w:hAnsi="Calibri" w:cs="Calibri"/>
          <w:lang w:val="en-US"/>
        </w:rPr>
        <w:t>)</w:t>
      </w:r>
      <w:r w:rsidR="00214A8D" w:rsidRPr="003C77BA">
        <w:rPr>
          <w:rFonts w:ascii="Calibri" w:hAnsi="Calibri" w:cs="Calibri"/>
          <w:lang w:val="en-US"/>
        </w:rPr>
        <w:t xml:space="preserve"> </w:t>
      </w:r>
      <w:r w:rsidR="00170CAB" w:rsidRPr="003C77BA">
        <w:rPr>
          <w:rFonts w:ascii="Calibri" w:hAnsi="Calibri" w:cs="Calibri"/>
          <w:lang w:val="en-US"/>
        </w:rPr>
        <w:t>with</w:t>
      </w:r>
      <w:r w:rsidR="001F39CF" w:rsidRPr="003C77BA">
        <w:rPr>
          <w:rFonts w:ascii="Calibri" w:hAnsi="Calibri" w:cs="Calibri"/>
          <w:lang w:val="en-US"/>
        </w:rPr>
        <w:t xml:space="preserve"> </w:t>
      </w:r>
      <w:r w:rsidR="00214A8D" w:rsidRPr="003C77BA">
        <w:rPr>
          <w:rFonts w:ascii="Calibri" w:hAnsi="Calibri" w:cs="Calibri"/>
          <w:lang w:val="en-US"/>
        </w:rPr>
        <w:t xml:space="preserve">564,103 </w:t>
      </w:r>
      <w:r w:rsidR="00170CAB" w:rsidRPr="003C77BA">
        <w:rPr>
          <w:rFonts w:ascii="Calibri" w:hAnsi="Calibri" w:cs="Calibri"/>
          <w:lang w:val="en-US"/>
        </w:rPr>
        <w:t xml:space="preserve">incident cases of </w:t>
      </w:r>
      <w:r w:rsidR="00214A8D" w:rsidRPr="003C77BA">
        <w:rPr>
          <w:rFonts w:ascii="Calibri" w:hAnsi="Calibri" w:cs="Calibri"/>
          <w:lang w:val="en-US"/>
        </w:rPr>
        <w:t>AF events over a median follow-up of 7.2 years (</w:t>
      </w:r>
      <w:r w:rsidR="0043208F" w:rsidRPr="003C77BA">
        <w:rPr>
          <w:rFonts w:ascii="Calibri" w:hAnsi="Calibri" w:cs="Calibri"/>
          <w:lang w:val="en-US"/>
        </w:rPr>
        <w:t>interquartile range</w:t>
      </w:r>
      <w:r w:rsidR="00214A8D" w:rsidRPr="003C77BA">
        <w:rPr>
          <w:rFonts w:ascii="Calibri" w:hAnsi="Calibri" w:cs="Calibri"/>
          <w:lang w:val="en-US"/>
        </w:rPr>
        <w:t xml:space="preserve"> 3.6-9.5 years). </w:t>
      </w:r>
      <w:r w:rsidR="004064D8" w:rsidRPr="003C77BA">
        <w:rPr>
          <w:rFonts w:ascii="Calibri" w:hAnsi="Calibri" w:cs="Calibri"/>
          <w:lang w:val="en-US"/>
        </w:rPr>
        <w:t>All</w:t>
      </w:r>
      <w:r w:rsidR="000D4E1D" w:rsidRPr="003C77BA">
        <w:rPr>
          <w:rFonts w:ascii="Calibri" w:hAnsi="Calibri" w:cs="Calibri"/>
          <w:lang w:val="en-US"/>
        </w:rPr>
        <w:t xml:space="preserve"> </w:t>
      </w:r>
      <w:r w:rsidR="00AA24C5" w:rsidRPr="003C77BA">
        <w:rPr>
          <w:rFonts w:ascii="Calibri" w:hAnsi="Calibri" w:cs="Calibri"/>
          <w:lang w:val="en-US"/>
        </w:rPr>
        <w:t xml:space="preserve">cohort studies had a </w:t>
      </w:r>
      <w:r w:rsidR="004064D8" w:rsidRPr="003C77BA">
        <w:rPr>
          <w:rFonts w:ascii="Calibri" w:hAnsi="Calibri" w:cs="Calibri"/>
          <w:lang w:val="en-US"/>
        </w:rPr>
        <w:t>retrospective</w:t>
      </w:r>
      <w:r w:rsidR="000D4E1D" w:rsidRPr="003C77BA">
        <w:rPr>
          <w:rFonts w:ascii="Calibri" w:hAnsi="Calibri" w:cs="Calibri"/>
          <w:lang w:val="en-US"/>
        </w:rPr>
        <w:t xml:space="preserve"> </w:t>
      </w:r>
      <w:r w:rsidR="00AA24C5" w:rsidRPr="003C77BA">
        <w:rPr>
          <w:rFonts w:ascii="Calibri" w:hAnsi="Calibri" w:cs="Calibri"/>
          <w:lang w:val="en-US"/>
        </w:rPr>
        <w:t>design. S</w:t>
      </w:r>
      <w:r w:rsidR="00C3033B" w:rsidRPr="003C77BA">
        <w:rPr>
          <w:rFonts w:ascii="Calibri" w:hAnsi="Calibri" w:cs="Calibri"/>
          <w:lang w:val="en-US"/>
        </w:rPr>
        <w:t>ix</w:t>
      </w:r>
      <w:r w:rsidR="00F70F67" w:rsidRPr="003C77BA">
        <w:rPr>
          <w:rFonts w:ascii="Calibri" w:hAnsi="Calibri" w:cs="Calibri"/>
          <w:lang w:val="en-US"/>
        </w:rPr>
        <w:t xml:space="preserve"> </w:t>
      </w:r>
      <w:r w:rsidR="00AA24C5" w:rsidRPr="003C77BA">
        <w:rPr>
          <w:rFonts w:ascii="Calibri" w:hAnsi="Calibri" w:cs="Calibri"/>
          <w:lang w:val="en-US"/>
        </w:rPr>
        <w:t xml:space="preserve">studies </w:t>
      </w:r>
      <w:r w:rsidR="00F70F67" w:rsidRPr="003C77BA">
        <w:rPr>
          <w:rFonts w:ascii="Calibri" w:hAnsi="Calibri" w:cs="Calibri"/>
          <w:lang w:val="en-US"/>
        </w:rPr>
        <w:t xml:space="preserve">were carried out in Europe, </w:t>
      </w:r>
      <w:r w:rsidR="00C3033B" w:rsidRPr="003C77BA">
        <w:rPr>
          <w:rFonts w:ascii="Calibri" w:hAnsi="Calibri" w:cs="Calibri"/>
          <w:lang w:val="en-US"/>
        </w:rPr>
        <w:t>six</w:t>
      </w:r>
      <w:r w:rsidR="00F70F67" w:rsidRPr="003C77BA">
        <w:rPr>
          <w:rFonts w:ascii="Calibri" w:hAnsi="Calibri" w:cs="Calibri"/>
          <w:lang w:val="en-US"/>
        </w:rPr>
        <w:t xml:space="preserve"> in Asia, </w:t>
      </w:r>
      <w:r w:rsidR="00C3033B" w:rsidRPr="003C77BA">
        <w:rPr>
          <w:rFonts w:ascii="Calibri" w:hAnsi="Calibri" w:cs="Calibri"/>
          <w:lang w:val="en-US"/>
        </w:rPr>
        <w:t>two</w:t>
      </w:r>
      <w:r w:rsidR="00F70F67" w:rsidRPr="003C77BA">
        <w:rPr>
          <w:rFonts w:ascii="Calibri" w:hAnsi="Calibri" w:cs="Calibri"/>
          <w:lang w:val="en-US"/>
        </w:rPr>
        <w:t xml:space="preserve"> in </w:t>
      </w:r>
      <w:r w:rsidR="00C3033B" w:rsidRPr="003C77BA">
        <w:rPr>
          <w:rFonts w:ascii="Calibri" w:hAnsi="Calibri" w:cs="Calibri"/>
          <w:lang w:val="en-US"/>
        </w:rPr>
        <w:t xml:space="preserve">the </w:t>
      </w:r>
      <w:r w:rsidR="00F70F67" w:rsidRPr="003C77BA">
        <w:rPr>
          <w:rFonts w:ascii="Calibri" w:hAnsi="Calibri" w:cs="Calibri"/>
          <w:lang w:val="en-US"/>
        </w:rPr>
        <w:t xml:space="preserve">United States, </w:t>
      </w:r>
      <w:r w:rsidR="00C3033B" w:rsidRPr="003C77BA">
        <w:rPr>
          <w:rFonts w:ascii="Calibri" w:hAnsi="Calibri" w:cs="Calibri"/>
          <w:lang w:val="en-US"/>
        </w:rPr>
        <w:t>and</w:t>
      </w:r>
      <w:r w:rsidR="00F70F67" w:rsidRPr="003C77BA">
        <w:rPr>
          <w:rFonts w:ascii="Calibri" w:hAnsi="Calibri" w:cs="Calibri"/>
          <w:lang w:val="en-US"/>
        </w:rPr>
        <w:t xml:space="preserve"> </w:t>
      </w:r>
      <w:r w:rsidR="00C3033B" w:rsidRPr="003C77BA">
        <w:rPr>
          <w:rFonts w:ascii="Calibri" w:hAnsi="Calibri" w:cs="Calibri"/>
          <w:lang w:val="en-US"/>
        </w:rPr>
        <w:t>two</w:t>
      </w:r>
      <w:r w:rsidR="00F70F67" w:rsidRPr="003C77BA">
        <w:rPr>
          <w:rFonts w:ascii="Calibri" w:hAnsi="Calibri" w:cs="Calibri"/>
          <w:lang w:val="en-US"/>
        </w:rPr>
        <w:t xml:space="preserve"> </w:t>
      </w:r>
      <w:r w:rsidR="00170CAB" w:rsidRPr="003C77BA">
        <w:rPr>
          <w:rFonts w:ascii="Calibri" w:hAnsi="Calibri" w:cs="Calibri"/>
          <w:lang w:val="en-US"/>
        </w:rPr>
        <w:t>were</w:t>
      </w:r>
      <w:r w:rsidR="00F70F67" w:rsidRPr="003C77BA">
        <w:rPr>
          <w:rFonts w:ascii="Calibri" w:hAnsi="Calibri" w:cs="Calibri"/>
          <w:lang w:val="en-US"/>
        </w:rPr>
        <w:t xml:space="preserve"> international</w:t>
      </w:r>
      <w:r w:rsidR="00C3033B" w:rsidRPr="003C77BA">
        <w:rPr>
          <w:rFonts w:ascii="Calibri" w:hAnsi="Calibri" w:cs="Calibri"/>
          <w:lang w:val="en-US"/>
        </w:rPr>
        <w:t xml:space="preserve"> cohorts</w:t>
      </w:r>
      <w:r w:rsidR="00F70F67" w:rsidRPr="003C77BA">
        <w:rPr>
          <w:rFonts w:ascii="Calibri" w:hAnsi="Calibri" w:cs="Calibri"/>
          <w:lang w:val="en-US"/>
        </w:rPr>
        <w:t xml:space="preserve">. </w:t>
      </w:r>
      <w:r w:rsidR="0036092B" w:rsidRPr="003C77BA">
        <w:rPr>
          <w:rFonts w:ascii="Calibri" w:hAnsi="Calibri" w:cs="Calibri"/>
          <w:lang w:val="en-US"/>
        </w:rPr>
        <w:t xml:space="preserve">MASLD was diagnosed by imaging techniques (such as </w:t>
      </w:r>
      <w:r w:rsidR="00B768E8" w:rsidRPr="003C77BA">
        <w:rPr>
          <w:rFonts w:ascii="Calibri" w:hAnsi="Calibri" w:cs="Calibri"/>
          <w:lang w:val="en-US"/>
        </w:rPr>
        <w:t xml:space="preserve">liver </w:t>
      </w:r>
      <w:r w:rsidR="0036092B" w:rsidRPr="003C77BA">
        <w:rPr>
          <w:rFonts w:ascii="Calibri" w:hAnsi="Calibri" w:cs="Calibri"/>
          <w:lang w:val="en-US"/>
        </w:rPr>
        <w:t xml:space="preserve">ultrasonography, computed tomography or resonance magnetic imaging) in </w:t>
      </w:r>
      <w:r w:rsidR="00B33818" w:rsidRPr="003C77BA">
        <w:rPr>
          <w:rFonts w:ascii="Calibri" w:hAnsi="Calibri" w:cs="Calibri"/>
          <w:lang w:val="en-US"/>
        </w:rPr>
        <w:t xml:space="preserve">six </w:t>
      </w:r>
      <w:r w:rsidR="0036092B" w:rsidRPr="003C77BA">
        <w:rPr>
          <w:rFonts w:ascii="Calibri" w:hAnsi="Calibri" w:cs="Calibri"/>
          <w:lang w:val="en-US"/>
        </w:rPr>
        <w:t xml:space="preserve">studies, </w:t>
      </w:r>
      <w:r w:rsidR="00B768E8" w:rsidRPr="003C77BA">
        <w:rPr>
          <w:rFonts w:ascii="Calibri" w:hAnsi="Calibri" w:cs="Calibri"/>
          <w:lang w:val="en-US"/>
        </w:rPr>
        <w:t>blood-based</w:t>
      </w:r>
      <w:r w:rsidR="00C3033B" w:rsidRPr="003C77BA">
        <w:rPr>
          <w:rFonts w:ascii="Calibri" w:hAnsi="Calibri" w:cs="Calibri"/>
          <w:lang w:val="en-US"/>
        </w:rPr>
        <w:t xml:space="preserve"> scores</w:t>
      </w:r>
      <w:r w:rsidR="00CC33B2" w:rsidRPr="003C77BA">
        <w:rPr>
          <w:rFonts w:ascii="Calibri" w:hAnsi="Calibri" w:cs="Calibri"/>
          <w:lang w:val="en-US"/>
        </w:rPr>
        <w:t xml:space="preserve"> </w:t>
      </w:r>
      <w:r w:rsidR="002936E5" w:rsidRPr="003C77BA">
        <w:rPr>
          <w:rFonts w:ascii="Calibri" w:hAnsi="Calibri" w:cs="Calibri"/>
          <w:lang w:val="en-US"/>
        </w:rPr>
        <w:t>(</w:t>
      </w:r>
      <w:r w:rsidR="000211AB" w:rsidRPr="003C77BA">
        <w:rPr>
          <w:rFonts w:ascii="Calibri" w:hAnsi="Calibri" w:cs="Calibri"/>
          <w:lang w:val="en-US"/>
        </w:rPr>
        <w:t>i.e.,</w:t>
      </w:r>
      <w:r w:rsidR="002936E5" w:rsidRPr="003C77BA">
        <w:rPr>
          <w:rFonts w:ascii="Calibri" w:hAnsi="Calibri" w:cs="Calibri"/>
          <w:lang w:val="en-US"/>
        </w:rPr>
        <w:t xml:space="preserve"> fatty liver index) </w:t>
      </w:r>
      <w:r w:rsidR="0036092B" w:rsidRPr="003C77BA">
        <w:rPr>
          <w:rFonts w:ascii="Calibri" w:hAnsi="Calibri" w:cs="Calibri"/>
          <w:lang w:val="en-US"/>
        </w:rPr>
        <w:t xml:space="preserve">in </w:t>
      </w:r>
      <w:r w:rsidR="00C3033B" w:rsidRPr="003C77BA">
        <w:rPr>
          <w:rFonts w:ascii="Calibri" w:hAnsi="Calibri" w:cs="Calibri"/>
          <w:lang w:val="en-US"/>
        </w:rPr>
        <w:t>six</w:t>
      </w:r>
      <w:r w:rsidR="0036092B" w:rsidRPr="003C77BA">
        <w:rPr>
          <w:rFonts w:ascii="Calibri" w:hAnsi="Calibri" w:cs="Calibri"/>
          <w:lang w:val="en-US"/>
        </w:rPr>
        <w:t xml:space="preserve"> studies, </w:t>
      </w:r>
      <w:r w:rsidR="00C3033B" w:rsidRPr="003C77BA">
        <w:rPr>
          <w:rFonts w:ascii="Calibri" w:hAnsi="Calibri" w:cs="Calibri"/>
          <w:lang w:val="en-US"/>
        </w:rPr>
        <w:t xml:space="preserve">the </w:t>
      </w:r>
      <w:r w:rsidR="005102F7" w:rsidRPr="003C77BA">
        <w:rPr>
          <w:rFonts w:ascii="Calibri" w:hAnsi="Calibri" w:cs="Calibri"/>
          <w:lang w:val="en-US"/>
        </w:rPr>
        <w:t>ICD</w:t>
      </w:r>
      <w:r w:rsidR="0043208F" w:rsidRPr="003C77BA">
        <w:rPr>
          <w:rFonts w:ascii="Calibri" w:hAnsi="Calibri" w:cs="Calibri"/>
          <w:lang w:val="en-US"/>
        </w:rPr>
        <w:t xml:space="preserve"> </w:t>
      </w:r>
      <w:r w:rsidR="005102F7" w:rsidRPr="003C77BA">
        <w:rPr>
          <w:rFonts w:ascii="Calibri" w:hAnsi="Calibri" w:cs="Calibri"/>
          <w:lang w:val="en-US"/>
        </w:rPr>
        <w:t>code</w:t>
      </w:r>
      <w:r w:rsidR="00C3033B" w:rsidRPr="003C77BA">
        <w:rPr>
          <w:rFonts w:ascii="Calibri" w:hAnsi="Calibri" w:cs="Calibri"/>
          <w:lang w:val="en-US"/>
        </w:rPr>
        <w:t>s</w:t>
      </w:r>
      <w:r w:rsidR="005102F7" w:rsidRPr="003C77BA">
        <w:rPr>
          <w:rFonts w:ascii="Calibri" w:hAnsi="Calibri" w:cs="Calibri"/>
          <w:lang w:val="en-US"/>
        </w:rPr>
        <w:t xml:space="preserve"> </w:t>
      </w:r>
      <w:r w:rsidR="0036092B" w:rsidRPr="003C77BA">
        <w:rPr>
          <w:rFonts w:ascii="Calibri" w:hAnsi="Calibri" w:cs="Calibri"/>
          <w:lang w:val="en-US"/>
        </w:rPr>
        <w:t xml:space="preserve">in </w:t>
      </w:r>
      <w:r w:rsidR="00C3033B" w:rsidRPr="003C77BA">
        <w:rPr>
          <w:rFonts w:ascii="Calibri" w:hAnsi="Calibri" w:cs="Calibri"/>
          <w:lang w:val="en-US"/>
        </w:rPr>
        <w:t>three</w:t>
      </w:r>
      <w:r w:rsidR="0036092B" w:rsidRPr="003C77BA">
        <w:rPr>
          <w:rFonts w:ascii="Calibri" w:hAnsi="Calibri" w:cs="Calibri"/>
          <w:lang w:val="en-US"/>
        </w:rPr>
        <w:t xml:space="preserve"> studies</w:t>
      </w:r>
      <w:r w:rsidR="00BB2EC8" w:rsidRPr="003C77BA">
        <w:rPr>
          <w:rFonts w:ascii="Calibri" w:hAnsi="Calibri" w:cs="Calibri"/>
          <w:lang w:val="en-US"/>
        </w:rPr>
        <w:t>,</w:t>
      </w:r>
      <w:r w:rsidR="0036092B" w:rsidRPr="003C77BA">
        <w:rPr>
          <w:rFonts w:ascii="Calibri" w:hAnsi="Calibri" w:cs="Calibri"/>
          <w:lang w:val="en-US"/>
        </w:rPr>
        <w:t xml:space="preserve"> </w:t>
      </w:r>
      <w:r w:rsidR="00BB2EC8" w:rsidRPr="003C77BA">
        <w:rPr>
          <w:rFonts w:ascii="Calibri" w:hAnsi="Calibri" w:cs="Calibri"/>
          <w:lang w:val="en-US"/>
        </w:rPr>
        <w:t>and</w:t>
      </w:r>
      <w:r w:rsidR="0036092B" w:rsidRPr="003C77BA">
        <w:rPr>
          <w:rFonts w:ascii="Calibri" w:hAnsi="Calibri" w:cs="Calibri"/>
          <w:lang w:val="en-US"/>
        </w:rPr>
        <w:t xml:space="preserve"> </w:t>
      </w:r>
      <w:r w:rsidR="001F39CF" w:rsidRPr="003C77BA">
        <w:rPr>
          <w:rFonts w:ascii="Calibri" w:hAnsi="Calibri" w:cs="Calibri"/>
          <w:lang w:val="en-US"/>
        </w:rPr>
        <w:t xml:space="preserve">liver </w:t>
      </w:r>
      <w:r w:rsidR="0036092B" w:rsidRPr="003C77BA">
        <w:rPr>
          <w:rFonts w:ascii="Calibri" w:hAnsi="Calibri" w:cs="Calibri"/>
          <w:lang w:val="en-US"/>
        </w:rPr>
        <w:t xml:space="preserve">biopsy in </w:t>
      </w:r>
      <w:r w:rsidR="00BB2EC8" w:rsidRPr="003C77BA">
        <w:rPr>
          <w:rFonts w:ascii="Calibri" w:hAnsi="Calibri" w:cs="Calibri"/>
          <w:lang w:val="en-US"/>
        </w:rPr>
        <w:t>one</w:t>
      </w:r>
      <w:r w:rsidR="0036092B" w:rsidRPr="003C77BA">
        <w:rPr>
          <w:rFonts w:ascii="Calibri" w:hAnsi="Calibri" w:cs="Calibri"/>
          <w:lang w:val="en-US"/>
        </w:rPr>
        <w:t xml:space="preserve"> study. </w:t>
      </w:r>
      <w:r w:rsidR="00B768E8" w:rsidRPr="003C77BA">
        <w:rPr>
          <w:rFonts w:ascii="Calibri" w:hAnsi="Calibri" w:cs="Calibri"/>
          <w:lang w:val="en-US"/>
        </w:rPr>
        <w:t xml:space="preserve">The diagnosis of AF was </w:t>
      </w:r>
      <w:r w:rsidR="001E21A7" w:rsidRPr="003C77BA">
        <w:rPr>
          <w:rFonts w:ascii="Calibri" w:hAnsi="Calibri" w:cs="Calibri"/>
          <w:lang w:val="en-US"/>
        </w:rPr>
        <w:t xml:space="preserve">mostly </w:t>
      </w:r>
      <w:r w:rsidR="00B768E8" w:rsidRPr="003C77BA">
        <w:rPr>
          <w:rFonts w:ascii="Calibri" w:hAnsi="Calibri" w:cs="Calibri"/>
          <w:lang w:val="en-US"/>
        </w:rPr>
        <w:t>based on ICD codes</w:t>
      </w:r>
      <w:r w:rsidR="001E21A7" w:rsidRPr="003C77BA">
        <w:rPr>
          <w:rFonts w:ascii="Calibri" w:hAnsi="Calibri" w:cs="Calibri"/>
          <w:lang w:val="en-US"/>
        </w:rPr>
        <w:t xml:space="preserve"> (n=9 studies)</w:t>
      </w:r>
      <w:r w:rsidR="00B768E8" w:rsidRPr="003C77BA">
        <w:rPr>
          <w:rFonts w:ascii="Calibri" w:hAnsi="Calibri" w:cs="Calibri"/>
          <w:lang w:val="en-US"/>
        </w:rPr>
        <w:t xml:space="preserve">, </w:t>
      </w:r>
      <w:r w:rsidR="001E21A7" w:rsidRPr="003C77BA">
        <w:rPr>
          <w:rFonts w:ascii="Calibri" w:hAnsi="Calibri" w:cs="Calibri"/>
          <w:lang w:val="en-US"/>
        </w:rPr>
        <w:t xml:space="preserve">followed by </w:t>
      </w:r>
      <w:r w:rsidR="00B768E8" w:rsidRPr="003C77BA">
        <w:rPr>
          <w:rFonts w:ascii="Calibri" w:hAnsi="Calibri" w:cs="Calibri"/>
          <w:lang w:val="en-US"/>
        </w:rPr>
        <w:t xml:space="preserve">medical </w:t>
      </w:r>
      <w:r w:rsidR="007E545D" w:rsidRPr="003C77BA">
        <w:rPr>
          <w:rFonts w:ascii="Calibri" w:hAnsi="Calibri" w:cs="Calibri"/>
          <w:lang w:val="en-US"/>
        </w:rPr>
        <w:t>records</w:t>
      </w:r>
      <w:r w:rsidR="00B768E8" w:rsidRPr="003C77BA">
        <w:rPr>
          <w:rFonts w:ascii="Calibri" w:hAnsi="Calibri" w:cs="Calibri"/>
          <w:lang w:val="en-US"/>
        </w:rPr>
        <w:t xml:space="preserve"> or standard resting electrocardiograms. </w:t>
      </w:r>
      <w:r w:rsidR="00AA24C5" w:rsidRPr="003C77BA">
        <w:rPr>
          <w:rFonts w:ascii="Calibri" w:hAnsi="Calibri" w:cs="Calibri"/>
          <w:lang w:val="en-US"/>
        </w:rPr>
        <w:t xml:space="preserve">As shown in </w:t>
      </w:r>
      <w:r w:rsidR="00AA24C5" w:rsidRPr="003C77BA">
        <w:rPr>
          <w:rFonts w:ascii="Calibri" w:hAnsi="Calibri" w:cs="Calibri"/>
          <w:b/>
          <w:bCs/>
          <w:lang w:val="en-US"/>
        </w:rPr>
        <w:t>Supplementary Table 2</w:t>
      </w:r>
      <w:r w:rsidR="00AA24C5" w:rsidRPr="003C77BA">
        <w:rPr>
          <w:rFonts w:ascii="Calibri" w:hAnsi="Calibri" w:cs="Calibri"/>
          <w:lang w:val="en-US"/>
        </w:rPr>
        <w:t>, te</w:t>
      </w:r>
      <w:r w:rsidR="007D69B5" w:rsidRPr="003C77BA">
        <w:rPr>
          <w:rFonts w:ascii="Calibri" w:hAnsi="Calibri" w:cs="Calibri"/>
          <w:lang w:val="en-US"/>
        </w:rPr>
        <w:t xml:space="preserve">n of these 16 </w:t>
      </w:r>
      <w:r w:rsidR="008D371D" w:rsidRPr="003C77BA">
        <w:rPr>
          <w:rFonts w:ascii="Calibri" w:hAnsi="Calibri" w:cs="Calibri"/>
          <w:lang w:val="en-US"/>
        </w:rPr>
        <w:t xml:space="preserve">cohort </w:t>
      </w:r>
      <w:r w:rsidR="007D69B5" w:rsidRPr="003C77BA">
        <w:rPr>
          <w:rFonts w:ascii="Calibri" w:hAnsi="Calibri" w:cs="Calibri"/>
          <w:lang w:val="en-US"/>
        </w:rPr>
        <w:t xml:space="preserve">studies obtained at least </w:t>
      </w:r>
      <w:r w:rsidR="00045647" w:rsidRPr="003C77BA">
        <w:rPr>
          <w:rFonts w:ascii="Calibri" w:hAnsi="Calibri" w:cs="Calibri"/>
          <w:lang w:val="en-US"/>
        </w:rPr>
        <w:t xml:space="preserve">seven </w:t>
      </w:r>
      <w:r w:rsidR="007D69B5" w:rsidRPr="003C77BA">
        <w:rPr>
          <w:rFonts w:ascii="Calibri" w:hAnsi="Calibri" w:cs="Calibri"/>
          <w:lang w:val="en-US"/>
        </w:rPr>
        <w:t>stars on the NOS scale</w:t>
      </w:r>
      <w:r w:rsidR="00AA24C5" w:rsidRPr="003C77BA">
        <w:rPr>
          <w:rFonts w:ascii="Calibri" w:hAnsi="Calibri" w:cs="Calibri"/>
          <w:lang w:val="en-US"/>
        </w:rPr>
        <w:t xml:space="preserve"> (</w:t>
      </w:r>
      <w:r w:rsidR="007D69B5" w:rsidRPr="003C77BA">
        <w:rPr>
          <w:rFonts w:ascii="Calibri" w:hAnsi="Calibri" w:cs="Calibri"/>
          <w:lang w:val="en-US"/>
        </w:rPr>
        <w:t>thus reflecting a low risk of bias</w:t>
      </w:r>
      <w:r w:rsidR="00AA24C5" w:rsidRPr="003C77BA">
        <w:rPr>
          <w:rFonts w:ascii="Calibri" w:hAnsi="Calibri" w:cs="Calibri"/>
          <w:lang w:val="en-US"/>
        </w:rPr>
        <w:t>), whereas</w:t>
      </w:r>
      <w:r w:rsidR="007D69B5" w:rsidRPr="003C77BA">
        <w:rPr>
          <w:rFonts w:ascii="Calibri" w:hAnsi="Calibri" w:cs="Calibri"/>
          <w:lang w:val="en-US"/>
        </w:rPr>
        <w:t xml:space="preserve"> the remaining six studies obtained </w:t>
      </w:r>
      <w:r w:rsidR="00045647" w:rsidRPr="003C77BA">
        <w:rPr>
          <w:rFonts w:ascii="Calibri" w:hAnsi="Calibri" w:cs="Calibri"/>
          <w:lang w:val="en-US"/>
        </w:rPr>
        <w:t xml:space="preserve">six </w:t>
      </w:r>
      <w:r w:rsidR="007D69B5" w:rsidRPr="003C77BA">
        <w:rPr>
          <w:rFonts w:ascii="Calibri" w:hAnsi="Calibri" w:cs="Calibri"/>
          <w:lang w:val="en-US"/>
        </w:rPr>
        <w:t>stars or less.</w:t>
      </w:r>
    </w:p>
    <w:p w14:paraId="12A1C7C8" w14:textId="77777777" w:rsidR="00BA6978" w:rsidRPr="003C77BA" w:rsidRDefault="00BA6978" w:rsidP="00F7412A">
      <w:pPr>
        <w:spacing w:line="360" w:lineRule="auto"/>
        <w:jc w:val="both"/>
        <w:rPr>
          <w:rFonts w:ascii="Calibri" w:hAnsi="Calibri" w:cs="Calibri"/>
          <w:i/>
          <w:iCs/>
          <w:lang w:val="en-US"/>
        </w:rPr>
      </w:pPr>
    </w:p>
    <w:p w14:paraId="118392A7" w14:textId="21B3D3CA" w:rsidR="00CE01B4" w:rsidRPr="003C77BA" w:rsidRDefault="00CE01B4" w:rsidP="00F7412A">
      <w:pPr>
        <w:spacing w:line="360" w:lineRule="auto"/>
        <w:jc w:val="both"/>
        <w:rPr>
          <w:rFonts w:ascii="Calibri" w:hAnsi="Calibri" w:cs="Calibri"/>
          <w:i/>
          <w:iCs/>
          <w:lang w:val="en-US"/>
        </w:rPr>
      </w:pPr>
      <w:r w:rsidRPr="003C77BA">
        <w:rPr>
          <w:rFonts w:ascii="Calibri" w:hAnsi="Calibri" w:cs="Calibri"/>
          <w:i/>
          <w:iCs/>
          <w:lang w:val="en-US"/>
        </w:rPr>
        <w:t xml:space="preserve">MASLD </w:t>
      </w:r>
      <w:r w:rsidR="00A42569" w:rsidRPr="003C77BA">
        <w:rPr>
          <w:rFonts w:ascii="Calibri" w:hAnsi="Calibri" w:cs="Calibri"/>
          <w:i/>
          <w:iCs/>
          <w:lang w:val="en-US"/>
        </w:rPr>
        <w:t>and</w:t>
      </w:r>
      <w:r w:rsidRPr="003C77BA">
        <w:rPr>
          <w:rFonts w:ascii="Calibri" w:hAnsi="Calibri" w:cs="Calibri"/>
          <w:i/>
          <w:iCs/>
          <w:lang w:val="en-US"/>
        </w:rPr>
        <w:t xml:space="preserve"> risk of incident AF</w:t>
      </w:r>
    </w:p>
    <w:p w14:paraId="388EB82B" w14:textId="365F8EC2" w:rsidR="001E21A7" w:rsidRPr="003C77BA" w:rsidRDefault="00CE01B4" w:rsidP="00522E45">
      <w:pPr>
        <w:spacing w:line="360" w:lineRule="auto"/>
        <w:jc w:val="both"/>
        <w:rPr>
          <w:rFonts w:ascii="Calibri" w:hAnsi="Calibri" w:cs="Calibri"/>
          <w:lang w:val="en-US"/>
        </w:rPr>
      </w:pPr>
      <w:r w:rsidRPr="003C77BA">
        <w:rPr>
          <w:rFonts w:ascii="Calibri" w:hAnsi="Calibri" w:cs="Calibri"/>
          <w:lang w:val="en-US"/>
        </w:rPr>
        <w:t xml:space="preserve">The distribution of the </w:t>
      </w:r>
      <w:r w:rsidR="008D371D" w:rsidRPr="003C77BA">
        <w:rPr>
          <w:rFonts w:ascii="Calibri" w:hAnsi="Calibri" w:cs="Calibri"/>
          <w:lang w:val="en-US"/>
        </w:rPr>
        <w:t xml:space="preserve">retrospective </w:t>
      </w:r>
      <w:r w:rsidR="00527C9A" w:rsidRPr="003C77BA">
        <w:rPr>
          <w:rFonts w:ascii="Calibri" w:hAnsi="Calibri" w:cs="Calibri"/>
          <w:lang w:val="en-US"/>
        </w:rPr>
        <w:t xml:space="preserve">cohort </w:t>
      </w:r>
      <w:r w:rsidRPr="003C77BA">
        <w:rPr>
          <w:rFonts w:ascii="Calibri" w:hAnsi="Calibri" w:cs="Calibri"/>
          <w:lang w:val="en-US"/>
        </w:rPr>
        <w:t>studies</w:t>
      </w:r>
      <w:r w:rsidR="00E30E26" w:rsidRPr="003C77BA">
        <w:rPr>
          <w:rFonts w:ascii="Calibri" w:hAnsi="Calibri" w:cs="Calibri"/>
          <w:lang w:val="en-US"/>
        </w:rPr>
        <w:t xml:space="preserve"> </w:t>
      </w:r>
      <w:r w:rsidR="00E30E26"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tL84dYtm","properties":{"formattedCitation":"(18,19,21\\uc0\\u8211{}33)","plainCitation":"(18,19,21–33)","noteIndex":0},"citationItems":[{"id":30,"uris":["http://zotero.org/users/local/3aA6NeCb/items/6F7SJIVZ"],"itemData":{"id":30,"type":"article-journal","abstract":"Background The relationship between non-alcoholic fatty liver disease (NAFLD) and atrial fibrillation (AF) in type 2 diabetes is currently unknown. We examined the relationship between NAFLD and risk of incident AF in people with type 2 diabetes. Methods and Results We prospectively followed for 10 years a random sample of 400 patients with type 2 diabetes, who were free from AF at baseline. A standard 12-lead electrocardiogram was undertaken annually and a diagnosis of incident AF was confirmed in affected participants by a single cardiologist. At baseline, NAFLD was defined by ultrasonographic detection of hepatic steatosis in the absence of other liver diseases. During the 10 years of follow-up, there were 42 (10.5%) incident AF cases. NAFLD was associated with an increased risk of incident AF (odds ratio [OR] 4.49, 95% CI 1.6–12.9, p&lt;0.005). Adjustments for age, sex, hypertension and electrocardiographic features (left ventricular hypertrophy and PR interval) did not attenuate the association between NAFLD and incident AF (adjusted-OR 6.38, 95% CI 1.7–24.2, p = 0.005). Further adjustment for variables that were included in the 10-year Framingham Heart Study-derived AF risk score did not appreciably weaken this association. Other independent predictors of AF were older age, longer PR interval and left ventricular hypertrophy. Conclusions Our results indicate that ultrasound-diagnosed NAFLD is strongly associated with an increased incidence of AF in patients with type 2 diabetes even after adjustment for important clinical risk factors for AF.","container-title":"PLOS ONE","DOI":"10.1371/journal.pone.0057183","ISSN":"1932-6203","issue":"2","journalAbbreviation":"PLOS ONE","language":"en","note":"publisher: Public Library of Science","page":"e57183","source":"PLoS Journals","title":"Non-Alcoholic Fatty Liver Disease Is Associated with an Increased Incidence of Atrial Fibrillation in Patients with Type 2 Diabetes","volume":"8","author":[{"family":"Targher","given":"Giovanni"},{"family":"Valbusa","given":"Filippo"},{"family":"Bonapace","given":"Stefano"},{"family":"Bertolini","given":"Lorenzo"},{"family":"Zenari","given":"Luciano"},{"family":"Rodella","given":"Stefano"},{"family":"Zoppini","given":"Giacomo"},{"family":"Mantovani","given":"William"},{"family":"Barbieri","given":"Enrico"},{"family":"Byrne","given":"Christopher D."}],"issued":{"date-parts":[["2013",2,22]]}}},{"id":32,"uris":["http://zotero.org/users/local/3aA6NeCb/items/RXKV86FM"],"itemData":{"id":32,"type":"article-journal","abstract":"Non-alcoholic fatty liver disease (NAFLD) and atrial fibrillation (AF) are widespread diseases and have multiple common risk factors and comorbidities. No studies of association between ultrasonography-diagnosed NAFLD and AF exist in other than diabetic population. The goal of this prospective study was to study the value of NAFLD as a predictor of atrial fibrillation. This study had 958 subjects from the OPERA (Oulu Project Elucidating Risk of Atherosclerosis) cohort, and the mean follow-up time was 16.3 years. NAFLD was diagnosed if the subject had fatty liver in ultrasonography and no excess alcohol intake. AF was followed in the National Registers. In this study 249 subjects (26.0%) had NAFLD and 37 (14.9%) of these had AF whereas only 56 (7.9%) of those without NAFLD experienced AF during the follow-up time (p = 0.001). In the multiple Cox regression analysis including potential confounders (age, sex, study group, diabetes, body mass index (BMI), waist circumference, alcohol consumption, smoking, serum alanine aminotransferase concentration (ALT), systolic blood pressure, quick index, left ventricular mass index, left atrial diameter, coronary artery disease (CAD), atrial natriuretic peptide (ANP) and high sensitive C-reactive protein (hs-CRP)), NAFLD remained as an independent predictor of AF (Adjusted OR, 1.88 (95% Confidence interval (CI) 1.03–3.45)). In conclusion, our data shows that NAFLD is independently associated with the risk of AF.","container-title":"PLOS ONE","DOI":"10.1371/journal.pone.0142937","ISSN":"1932-6203","issue":"11","journalAbbreviation":"PLOS ONE","language":"en","note":"publisher: Public Library of Science","page":"e0142937","source":"PLoS Journals","title":"Non-Alcoholic Fatty Liver Disease as a Predictor of Atrial Fibrillation in Middle-Aged Population (OPERA Study)","volume":"10","author":[{"family":"Käräjämäki","given":"Aki J."},{"family":"Pätsi","given":"Olli-Pekka"},{"family":"Savolainen","given":"Markku"},{"family":"Kesäniemi","given":"Y. Antero"},{"family":"Huikuri","given":"Heikki"},{"family":"Ukkola","given":"Olavi"}],"issued":{"date-parts":[["2015",11,16]]}}},{"id":36,"uris":["http://zotero.org/users/local/3aA6NeCb/items/JK2CNJBU"],"itemData":{"id":36,"type":"article-journal","abstract":"Background\n\nObesity is an important risk factor for nonalcoholic fatty liver disease and atrial fibrillation (AF). Less is known about the relations between nonalcoholic fatty liver disease and AF. We sought to evaluate the association between fatty liver and prevalent and incident AF in the community.\nMethods and Results\n\nWe examined Framingham Heart Study participants who underwent a study‐directed computed tomography scan, had hepatic steatosis (HS) evaluated, and did not report heavy alcohol use between 2002 and 2005. We evaluated cross‐sectional associations between liver fat and prevalent AF with logistic regression models. We assessed the relations between liver fat and incident AF during 12‐year follow‐up with Cox proportional hazards models. Of 2122 participants (53% women; mean age, 59.0±9.6 years), 20% had HS. AF prevalence (n=62) among individuals with HS was 4% compared to 3% among those without HS. There was no significant association between HS (measured as continuous or dichotomous variables) and prevalent AF in age‐ and sex‐adjusted or multivariable‐adjusted models. Incidence of AF (n=153) among participants with and without HS was 8.7 cases and 7.8 cases per 1000 person‐years, respectively. In age‐ and sex‐adjusted and multivariable‐adjusted models, there were no significant associations between continuous or dichotomous measures of HS and incident AF.\nConclusions\n\nIn our community‐based, longitudinal cohort study, liver fat by computed tomography scan was not significantly associated with increased prevalence or incidence of AF over 12 years of follow‐up.","container-title":"Journal of the American Heart Association","DOI":"10.1161/JAHA.116.005227","issue":"5","note":"publisher: Wiley","page":"e005227","source":"ahajournals.org (Atypon)","title":"Relations of Liver Fat With Prevalent and Incident Atrial Fibrillation in the Framingham Heart Study","volume":"6","author":[{"family":"Long","given":"Michelle T."},{"family":"Yin","given":"Xiaoyan"},{"family":"Larson","given":"Martin G."},{"family":"Ellinor","given":"Patrick T."},{"family":"Lubitz","given":"Steven A."},{"family":"McManus","given":"David D."},{"family":"Magnani","given":"Jared W."},{"family":"Staerk","given":"Laila"},{"family":"Ko","given":"Darae"},{"family":"Helm","given":"Robert H."},{"family":"Hoffmann","given":"Udo"},{"family":"Chung","given":"Raymond T."},{"family":"Benjamin","given":"Emelia J."}],"issued":{"date-parts":[["2017",5,5]]}}},{"id":40,"uris":["http://zotero.org/users/local/3aA6NeCb/items/2MUG8YSS"],"itemData":{"id":40,"type":"article-journal","abstract":"Background &amp; Aims\nCardiovascular (CV) disease is the top cause of mortality in patients with nonalcoholic fatty liver disease (NAFLD). Female sex is protective against CV disease. We aimed to determine whether female sex remains a protective factor against CV disease (myocardial infarction, angina and stroke) in NAFLD.\n\nMethods\nWe identified all adults diagnosed with NAFLD in Olmsted County, Minnesota between 1997 and 2014 and selected an age- and sex-matched (1:4) referent cohort from the general population. NAFLD was ascertained using a code-based algorithm with high validity tested by medical record review. The impact of female sex on incident CV events was examined using Cox proportional hazards regression analysis stratified by standard clinical risk factors.\n\nResults\nA total of 3,869 NAFLD and 15,209 age-and sex-matched referent subjects were identified. After a median follow-up time of 7 (range 1–20) years, 3,851 CV events were recorded. Female sex was protective for ischemic CV events in the general population (HR=0.71, 95%CI 0.62–0.80, p&lt;.001), but the impact was significantly diminished among those with NAFLD (HR=0.90, 95%CI 0.74–1.08, p=.25), even after stratification by time-dependent CV risk factors and control for diagnostic testing (liver enzymes and ultrasound) during routine medical evaluations, as a surrogate of access to care. Among those with NAFLD, excess events were higher in women than men: CV disease (18% vs 9%) and mortality (9% vs 6%).\n\nConclusions\nWomen with NAFLD lose the CV protection conferred by the female sex and their risk is underestimated by current estimating methods in clinical practice.","container-title":"The American journal of gastroenterology","DOI":"10.14309/ajg.0000000000000401","ISSN":"0002-9270","issue":"11","journalAbbreviation":"Am J Gastroenterol","note":"PMID: 31577570\nPMCID: PMC6832850","page":"1764-1771","source":"PubMed Central","title":"Women with Nonalcoholic Fatty Liver Disease Lose Protection against Cardiovascular Disease– a Longitudinal Cohort Study","volume":"114","author":[{"family":"Allen","given":"Alina M."},{"family":"Therneau","given":"Terry M."},{"family":"Mara","given":"Kristin C."},{"family":"Larson","given":"Joseph J."},{"family":"Watt","given":"Kymberly D."},{"family":"Hayes","given":"Sharonne N."},{"family":"Kamath","given":"Patrick S."}],"issued":{"date-parts":[["2019",11]]}}},{"id":43,"uris":["http://zotero.org/users/local/3aA6NeCb/items/HJB22UH9"],"itemData":{"id":43,"type":"article-journal","abstract":"Background &amp; Aims Previous studies demonstrated conflicting results regarding the association between non-alcoholic fatty liver disease (NAFLD) and atrial fibrillation (AF). The statistical power was not sufficient because of modest sample sizes of these studies. We analysed a large population-based cohort to evaluate the association between NAFLD and AF. Methods We evaluated 334 280 healthy individuals without comorbidities who underwent National Health check-ups in South Korea from 2009 to 2014. NAFLD was defined by a surrogate marker, the fatty liver index (FLI). The association between FLI and AF incidence was analysed using multivariate Cox proportional hazards regression models. Results During a median follow-up of 5.3 years, 1415 subjects (0.4%) were newly diagnosed with AF. Subjects were categorized into quartile groups according to FLI (range: Q1, 0-4.9; Q2, 5.0-12.5; Q3, 12.6-31.0; Q4, &gt;31.0). The cumulative incidence of AF was significantly higher in subjects with higher FLIs than in those with lower FLIs (Q1, 167 [0.2%]; Q2, 281 [0.3%]; Q3, 470 [0.6%]; Q4, 497 [0.6%]; P &lt; .001). Adjusted hazard ratios (HRs) indicated that a higher FLI was independently associated with an increased risk for AF (HR between Q4 and Q1, 1.35; 95% confidence interval [CI], 1.11-1.63; P = .002). After further adjustment for the interim events (diabetes, hypertension, heart failure and myocardial infarction), this association remained statistically significant (HR between Q4 and Q1, 1.55; 95% CI, 1.19-2.03; P = .001). Conclusions NAFLD, assessed by FLI, was independently associated with increased risk for AF in healthy Korean population. Moreover, NAFLD itself predisposes to AF independently of the interim events.","container-title":"Liver International","DOI":"10.1111/liv.14236","ISSN":"1478-3231","issue":"2","language":"en","license":"© 2019 John Wiley &amp; Sons A/S. Published by John Wiley &amp; Sons Ltd","note":"_eprint: https://onlinelibrary.wiley.com/doi/pdf/10.1111/liv.14236","page":"338-346","source":"Wiley Online Library","title":"Association between non-alcoholic fatty liver disease and risk of new-onset atrial fibrillation in healthy adults","volume":"40","author":[{"family":"Roh","given":"Jae-Hyung"},{"family":"Lee","given":"Jae-Hwan"},{"family":"Lee","given":"Hanbyul"},{"family":"Yoon","given":"Yong-Hoon"},{"family":"Kim","given":"Minsu"},{"family":"Kim","given":"Yong-Giun"},{"family":"Park","given":"Gyung-Min"},{"family":"Park","given":"Jae-Hyeong"},{"family":"Seong","given":"In-Whan"}],"issued":{"date-parts":[["2020"]]}}},{"id":45,"uris":["http://zotero.org/users/local/3aA6NeCb/items/7D4LEVLM"],"itemData":{"id":45,"type":"article-journal","abstract":"Patients with NAFLD are considered at a high risk of cardiovascular events due to underlying metabolic risk factors. Currently, data related to the impact of NAFLD on cardiovascular risk in the general population are lacking.","container-title":"Digestive Diseases and Sciences","DOI":"10.1007/s10620-019-05986-9","ISSN":"1573-2568","issue":"7","journalAbbreviation":"Dig Dis Sci","language":"en","page":"2112-2119","source":"Springer Link","title":"Impact of NAFLD on the Incidence of Cardiovascular Diseases in a Primary Care Population in Germany","volume":"65","author":[{"family":"Labenz","given":"Christian"},{"family":"Huber","given":"Yvonne"},{"family":"Michel","given":"Maurice"},{"family":"Nagel","given":"Michael"},{"family":"Galle","given":"Peter R."},{"family":"Kostev","given":"Karel"},{"family":"Schattenberg","given":"Jörn M."}],"issued":{"date-parts":[["2020",7,1]]}}},{"id":46,"uris":["http://zotero.org/users/local/3aA6NeCb/items/EY68JVEM"],"itemData":{"id":46,"type":"article-journal","abstract":"We evaluated the association between nonalcoholic fatty liver disease (NAFLD) and incident atrial fibrillation (AF) and analyzed the impact of NAFLD on AF risk in relation to body mass index (BMI). A total of 8,048,055 subjects without significant liver disease who were available fatty liver index (FLI) values were included. Subjects were categorized into 3 groups based on FLI: &lt; 30, 30 to &lt; 60, and ≥ 60. During a median 8-year of follow-up, 534,442 subjects were newly diagnosed as AF (8.27 per 1000 person-years). Higher FLI was associated with an increased risk of AF (hazard ratio [HR] 1.053, 95% confidence interval [CI] 1.046–1.060 in 30 ≤ FLI &lt; 60, and HR 1.115, 95% CI 1.106–1.125 in FLI ≥ 60). In underweight subjects (BMI &lt; 18.5 kg/m2), higher FLI raised the risk of AF (by 1.6-fold in 30 ≤ FLI &lt; 60 and by twofold in FLI ≥ 60). In normal- and overweight subjects, higher FLI was associated with an increased risk of AF, but the HRs were attenuated. In obese subjects, higher FLI was not associated with higher risk of AF. NAFLD as assessed by FLI was independently associated with an increased risk of AF in nonobese subjects with BMI &lt; 25 kg/m2. The impact of NAFLD on AF risk was accentuated in lean subjects with underweight.","container-title":"Scientific Reports","DOI":"10.1038/s41598-021-83367-x","ISSN":"2045-2322","issue":"1","journalAbbreviation":"Sci Rep","language":"en","license":"2021 The Author(s)","note":"publisher: Nature Publishing Group","page":"3737","source":"www.nature.com","title":"Nonalcoholic fatty liver disease and the risk of atrial fibrillation stratified by body mass index: a nationwide population-based study","title-short":"Nonalcoholic fatty liver disease and the risk of atrial fibrillation stratified by body mass index","volume":"11","author":[{"family":"Lee","given":"So-Ryoung"},{"family":"Han","given":"Kyung-Do"},{"family":"Choi","given":"Eue-Keun"},{"family":"Oh","given":"Seil"},{"family":"Lip","given":"Gregory Y. H."}],"issued":{"date-parts":[["2021",2,12]]}}},{"id":48,"uris":["http://zotero.org/users/local/3aA6NeCb/items/K42Q46UG"],"itemData":{"id":48,"type":"article-journal","abstract":"Aim Non-alcoholic fatty liver disease (NAFLD)-related advanced liver fibrosis (Stage 3 or 4) was reported to be linked to worse prognosis in patients with heart failure with preserved ejection fraction (HFpEF). This study aims to assess the relationship between liver fibrosis scores and new-onset atrial fibrillation (AF) incidence in patients with HFpEF in the Treatment of Preserved Cardiac Function Heart Failure with an Aldosterone Antagonist (TOPCAT) trial. Methods and results Baseline liver fibrosis levels, assessed by NAFLD fibrosis score (NFS) or Fibrosis-4 index (FIB-4), with AF incidence were expressed as hazard ratios (HRs) using the Cox proportional hazard model. The risk for advanced fibrosis was estimated to be 21.5% (447/2072) as assessed by FIB-4 (&gt;3.25) and 4.2% (88/2072) as assessed by NFS (&gt;0.676) in HFpEF patients without baseline AF. After a median follow-up of 3.11 years, 106 new-onset AF cases occurred. In multivariate analysis, elevated NFS [NFS = −1.455–0.676: HR 2.44, 95% confidence interval (CI) 1.27–4.68; NFS &gt; 0.676: HR 3.36, 95% CI 1.27–6.80; per 1 unit increase: HR 1.15, 95% CI 1.01–1.32], not FIB-4 (FIB-4 = 1.45–3.25: HR 1.02, 95% CI 0.67–1.55; FIB-4 &gt; 3.25: HR 1.69, 95% CI 0.76–3.79; per 1 unit increase: HR 1.13, 95% CI 0.93–1.37), was associated with increased AF incidence. The NFS (C-index 0.662), not FIB-4 (C-index 0.531), had a moderate predictive ability in predicting incident AF. Conclusions Among patients with HFpEF, the risk of advanced liver fibrosis is associated with an increased incidence of new-onset AF and may be a novel predictor for new-onset AF. Additional studies are needed to confirm our results.","container-title":"ESC Heart Failure","DOI":"10.1002/ehf2.14087","ISSN":"2055-5822","issue":"6","language":"en","license":"© 2022 The Authors. ESC Heart Failure published by John Wiley &amp; Sons Ltd on behalf of European Society of Cardiology.","note":"_eprint: https://onlinelibrary.wiley.com/doi/pdf/10.1002/ehf2.14087","page":"3985-3994","source":"Wiley Online Library","title":"Liver fibrosis scores and atrial fibrillation incidence in heart failure with preserved ejection fraction","volume":"9","author":[{"family":"Liu","given":"Xiao"},{"family":"Chen","given":"Wenya"},{"family":"Shao","given":"Wen"},{"family":"Jiang","given":"Yuan"},{"family":"Cao","given":"Zhengyu"},{"family":"He","given":"Wanbing"},{"family":"Wu","given":"Maoxiong"},{"family":"Chen","given":"Zhiteng"},{"family":"Ma","given":"Jianyong"},{"family":"Chen","given":"Yangxin"},{"family":"Yu","given":"Peng"},{"family":"Zhang","given":"Yuling"},{"family":"Wang","given":"Jingfeng"}],"issued":{"date-parts":[["2022"]]}}},{"id":51,"uris":["http://zotero.org/users/local/3aA6NeCb/items/PRLCBG5T"],"itemData":{"id":51,"type":"article-journal","container-title":"Journal of Hepatology","DOI":"10.1016/j.jhep.2022.05.030","ISSN":"0168-8278, 1600-0641","issue":"4","journalAbbreviation":"Journal of Hepatology","language":"English","note":"publisher: Elsevier\nPMID: 35688226","page":"931-938","source":"www.journal-of-hepatology.eu","title":"Liver stiffness not fatty liver disease is associated with atrial fibrillation: The Rotterdam study","title-short":"Liver stiffness not fatty liver disease is associated with atrial fibrillation","volume":"77","author":[{"family":"Kleef","given":"Laurens A.","dropping-particle":"van"},{"family":"Lu","given":"Zuolin"},{"family":"Ikram","given":"M. Arfan"},{"family":"Groot","given":"Natasja M. S.","dropping-particle":"de"},{"family":"Kavousi","given":"Maryam"},{"family":"Knegt","given":"Robert J.","dropping-particle":"de"}],"issued":{"date-parts":[["2022",10,1]]}}},{"id":54,"uris":["http://zotero.org/users/local/3aA6NeCb/items/XKJ9W66I"],"itemData":{"id":54,"type":"article-journal","abstract":"&lt;sec&gt;&lt;title&gt;Background&lt;/title&gt;&lt;p&gt;Non-alcoholic fatty liver disease (NAFLD) is a multisystem disease including cardiovascular. However, the association between NAFLD and the risk of incident atrial fibrillation (AF), especially in young adults, remains unclear. We aimed to evaluate the association between NAFLD as assessed by the fatty liver index (FLI) and the risk of AF in young adults.&lt;/p&gt;&lt;/sec&gt;&lt;sec&gt;&lt;title&gt;Methods&lt;/title&gt;&lt;p&gt;We identified individuals aged 20–39 years who underwent health examinations conducted by the Korean National Health Insurance Corporation between January 2009 and December 2012. Individuals with significant liver disease, heavy alcohol consumption, or prevalent AF were excluded. We categorized based on FLI: &amp;lt;30, 30 to &amp;lt;60, and ≥60. Incident AF was evaluated as the primary outcome.&lt;/p&gt;&lt;/sec&gt;&lt;sec&gt;&lt;title&gt;Results&lt;/title&gt;&lt;p&gt;We included 5,333,907 subjects (mean age, 31 ± 5 years; men, 57%). During a mean follow-up of 7.4 ± 1.1 years, 12,096 patients had newly diagnosed AF (incidence rate 0.31 per 1,000 person-years). After adjustment, subjects with FLI 30 to &amp;lt;60 and FLI ≥60 showed a higher risk of AF compared to those with FLI &amp;lt;30 (hazard ratio [HR] 1.21, 95% confidence interval [CI, 1.15–1.27] and HR 1.47, 95% CI [1.39–1.55], &lt;italic&gt;p&lt;/italic&gt; &amp;lt; 0.001, respectively). In women, the increased AF risk was accentuated in the higher FLI group than in the individuals with FLI &amp;lt;30, compared with men (&lt;italic&gt;p&lt;/italic&gt;-for-interaction = 0.023). A higher incident AF risk in the higher FLI groups was consistently observed in various subgroups.&lt;/p&gt;&lt;/sec&gt;&lt;sec&gt;&lt;title&gt;Conclusion&lt;/title&gt;&lt;p&gt;Among young adults, NAFLD assessed using FLI was positively correlated with the AF risk. These findings support the evidence of AF screening in young adults with high FLI scores.&lt;/p&gt;&lt;/sec&gt;","container-title":"Frontiers in Cardiovascular Medicine","DOI":"10.3389/fcvm.2022.832023","ISSN":"2297-055X","journalAbbreviation":"Front. Cardiovasc. Med.","language":"English","note":"publisher: Frontiers","source":"Frontiers","title":"Non-alcoholic Fatty Liver Disease and the Risk of Incident Atrial Fibrillation in Young Adults: A Nationwide Population-Based Cohort Study","title-short":"Non-alcoholic Fatty Liver Disease and the Risk of Incident Atrial Fibrillation in Young Adults","URL":"https://www.frontiersin.org/journals/cardiovascular-medicine/articles/10.3389/fcvm.2022.832023/full","volume":"9","author":[{"family":"Choi","given":"JungMin"},{"family":"Lee","given":"So-Ryoung"},{"family":"Choi","given":"Eue-Keun"},{"family":"Ahn","given":"Hyo-Jeong"},{"family":"Kwon","given":"Soonil"},{"family":"Park","given":"Sang-Hyeon"},{"family":"Lee","given":"HuiJin"},{"family":"Chung","given":"Jaewook"},{"family":"Han","given":"MinJu"},{"family":"Lee","given":"Seung-Woo"},{"family":"Han","given":"Kyung-Do"},{"family":"Oh","given":"Seil"},{"family":"Lip","given":"Gregory Y. H."}],"accessed":{"date-parts":[["2024",10,14]]},"issued":{"date-parts":[["2022",3,23]]}}},{"id":56,"uris":["http://zotero.org/users/local/3aA6NeCb/items/M4VQUPR2"],"itemData":{"id":56,"type":"article-journal","abstract":"&lt;sec&gt;&lt;title&gt;Background and aims&lt;/title&gt;&lt;p&gt;The epidemiological characteristics of MAFLD and its relationship with atrial fibrillation (AF) are limited in China. Therefore, we explored the epidemiological characteristics of MAFLD from adults along with the association of MAFLD and 12-ECG diagnosed AF in a nationwide population from health check-up centers.&lt;/p&gt;&lt;/sec&gt;&lt;sec&gt;&lt;title&gt;Methods&lt;/title&gt;&lt;p&gt;This observational study used cross-sectional and longitudinal studies with 2,083,984 subjects from 2009 to 2017. Age-, sex-, and regional-standardized prevalence of MAFLD was estimated. Latent class analysis (LCA) was used to identify subclusters of MAFLD. Multivariable logistic regression and mixed-effects Cox regression models were used to analyze the relationship between MAFLD and AF.&lt;/p&gt;&lt;/sec&gt;&lt;sec&gt;&lt;title&gt;Results&lt;/title&gt;&lt;p&gt;The prevalence of MAFLD increased from 22.75% to 35.58% during the study period, with higher rates in males and populations with high BMI or resided in northern regions. The MAFLD population was clustered into three classes with different metabolic features by LCA. Notably, a high proportion of MAFLD patients in all clusters had overweight and prediabetes or diabetes. The MAFLD was significantly associated with a higher risk of AF in the cross-sectional study and in the longitudinal study. In addition, the coexistence of prediabetes or diabetes had the largest impact on subsequent AF.&lt;/p&gt;&lt;/sec&gt;&lt;sec&gt;&lt;title&gt;Conclusion&lt;/title&gt;&lt;p&gt;Our findings suggested a high prevalence of MAFLD and a high prevalence of other metabolic diseases in the MAFLD population, particularly overweight and glucose dysregulation. Moreover, MAFLD was associated with a significantly higher risk for existing and subsequent subclinical AF in the Chinese population.&lt;/p&gt;&lt;/sec&gt;","container-title":"Frontiers in Endocrinology","DOI":"10.3389/fendo.2022.1007171","ISSN":"1664-2392","journalAbbreviation":"Front. Endocrinol.","language":"English","note":"publisher: Frontiers","source":"Frontiers","title":"The prevalence of MAFLD and its association with atrial fibrillation in a nationwide health check-up population in China","URL":"https://www.frontiersin.org/journals/endocrinology/articles/10.3389/fendo.2022.1007171/full","volume":"13","author":[{"family":"Lei","given":"Fang"},{"family":"Qin","given":"Juan-Juan"},{"family":"Song","given":"Xiaohui"},{"family":"Liu","given":"Ye-Mao"},{"family":"Chen","given":"Ming-Ming"},{"family":"Sun","given":"Tao"},{"family":"Huang","given":"Xuewei"},{"family":"Deng","given":"Ke-Qiong"},{"family":"Zuo","given":"Xiuran"},{"family":"Yao","given":"Dongai"},{"family":"Xu","given":"Li-Juan"},{"family":"Lu","given":"Huiming"},{"family":"Wang","given":"Gang"},{"family":"Liu","given":"Feng"},{"family":"Chen","given":"Lidong"},{"family":"Luo","given":"Jie"},{"family":"Xia","given":"Jiahong"},{"family":"Wang","given":"Lin"},{"family":"Yang","given":"QiongYu"},{"family":"Zhang","given":"Peng"},{"family":"Ji","given":"Yan-Xiao"},{"family":"Zhang","given":"Xiao-Jing"},{"family":"She","given":"Zhi-Gang"},{"family":"Zeng","given":"Qiang"},{"family":"Li","given":"Hongliang"},{"family":"Cai","given":"Jingjing"}],"accessed":{"date-parts":[["2024",10,14]]},"issued":{"date-parts":[["2022",9,27]]}}},{"id":58,"uris":["http://zotero.org/users/local/3aA6NeCb/items/6L5XTWA3"],"itemData":{"id":58,"type":"article-journal","container-title":"Journal of Hepatology","DOI":"10.1016/j.jhep.2023.05.046","ISSN":"0168-8278, 1600-0641","issue":"5","journalAbbreviation":"Journal of Hepatology","language":"English","note":"publisher: Elsevier\nPMID: 37348789","page":"1085-1095","source":"www.journal-of-hepatology.eu","title":"Liver disease is a significant risk factor for cardiovascular outcomes – A UK Biobank study","volume":"79","author":[{"family":"Roca-Fernandez","given":"Adriana"},{"family":"Banerjee","given":"Rajarshi"},{"family":"Thomaides-Brears","given":"Helena"},{"family":"Telford","given":"Alison"},{"family":"Sanyal","given":"Arun"},{"family":"Neubauer","given":"Stefan"},{"family":"Nichols","given":"Thomas E."},{"family":"Raman","given":"Betty"},{"family":"McCracken","given":"Celeste"},{"family":"Petersen","given":"Steffen E."},{"family":"Ntusi","given":"Ntobeko AB"},{"family":"Cuthbertson","given":"Daniel J."},{"family":"Lai","given":"Michele"},{"family":"Dennis","given":"Andrea"},{"family":"Banerjee","given":"Amitava"}],"issued":{"date-parts":[["2023",11,1]]}}},{"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id":64,"uris":["http://zotero.org/users/local/3aA6NeCb/items/GEQQYVYZ"],"itemData":{"id":64,"type":"article-journal","abstract":"The association between nonalcoholic fatty liver disease (NAFLD) and atrial fibrillation (AF) has been inconsistent, and the impact of hepatic fibrosis on this relationship remains uncertain. We investigated the association between NAFLD and the risk of new-onset AF across different age groups.","container-title":"Cardiovascular Diabetology","DOI":"10.1186/s12933-024-02408-7","ISSN":"1475-2840","issue":"1","journalAbbreviation":"Cardiovascular Diabetology","page":"340","source":"BioMed Central","title":"Association of nonalcoholic fatty liver disease with new-onset atrial fibrillation stratified by age groups","volume":"23","author":[{"family":"Cho","given":"Eun Ju"},{"family":"Chung","given":"Goh Eun"},{"family":"Yoo","given":"Jeong-Ju"},{"family":"Cho","given":"Yuri"},{"family":"Lee","given":"Kyu Na"},{"family":"Shin","given":"Dong Wook"},{"family":"Kim","given":"Yoon Jun"},{"family":"Yoon","given":"Jung-Hwan"},{"family":"Han","given":"Kyungdo"},{"family":"Yu","given":"Su Jong"}],"issued":{"date-parts":[["2024",9,12]]}}},{"id":67,"uris":["http://zotero.org/users/local/3aA6NeCb/items/S7MEN7C2"],"itemData":{"id":67,"type":"article-journal","abstract":"Background and Aims We examined the impact of a co-diagnosis of metabolic dysfunction-associated steatotic liver disease (MASLD) and type 2 diabetes (T2D) on patient outcomes. Methods Using TriNetX, a global federated research network (n = 114 million), we undertook two retrospective cohort studies, using time-to-event analysis. Analysis 1 compared MASLD with T2D to MASLD alone; analysis 2 compared T2D with MASLD to T2D alone. Propensity score matching using greedy nearest neighbour (calliper .1) balanced the cohorts (1:1) for significant covariates. Primary outcomes were cardiovascular, liver, diabetes-related, and cancer events over 5 years. Results Analysis 1 (n = 95 275): a co-diagnosis of T2D significantly increased the risk of ischaemic heart disease (IHD) (HR 1.39; CI: 1.34, 1.44), ischaemic stroke (HR 1.45; CI: 1.35, 1.56), heart failure (HR 1.42; CI: 1.36, 1.49), atrial fibrillation (HR 1.09; CI: 1.03, 1.16), hepatocellular carcinoma (HR 1.96; CI: 1.69, 2.27), pancreatic cancer (HR 1.25; CI: 1.06, 1.48) and liver-related complications over 5 years from MASLD diagnosis. Analysis 2 (n = 15 208): a co-diagnosis of MASLD significantly increased risk of all-cause mortality (HR 1.11; CI: 1.02, 1.22), IHD (HR 1.181; CI: 1.08, 1.29), hepatocellular (HR 50.31; CI: 6.94, 364.72), pancreatic (HR 1.78; CI: 1.12, 2.84), breast (HR 1.43; CI: 1.09, 1.88) and renal cancer (HR 2.01; CI: 1.24, 3.26), and diabetic neuropathy (HR 1.17; CI: 1.09, 1.27) over 5 years from metformin initiation. Conclusions T2D significantly potentiates the risk of cardiovascular, malignancy and liver-related outcomes in people with MASLD. The effect of MASLD on people with T2D, although less dramatic, still potentiated risk of death, IHD, malignancy and peripheral neuropathy.","container-title":"Liver International","DOI":"10.1111/liv.16016","ISSN":"1478-3231","issue":"10","language":"en","license":"© 2024 The Author(s). Liver International published by John Wiley &amp; Sons Ltd.","note":"_eprint: https://onlinelibrary.wiley.com/doi/pdf/10.1111/liv.16016","page":"2538-2550","source":"Wiley Online Library","title":"The synergistic impact of type 2 diabetes and MASLD on cardiovascular, liver, diabetes-related and cancer outcomes","volume":"44","author":[{"family":"Riley","given":"David R."},{"family":"Hydes","given":"Theresa"},{"family":"Hernadez","given":"Gema"},{"family":"Zhao","given":"Sizheng S."},{"family":"Alam","given":"Uazman"},{"family":"Cuthbertson","given":"Daniel J."}],"issued":{"date-parts":[["2024"]]}}}],"schema":"https://github.com/citation-style-language/schema/raw/master/csl-citation.json"} </w:instrText>
      </w:r>
      <w:r w:rsidR="00E30E26" w:rsidRPr="003C77BA">
        <w:rPr>
          <w:rFonts w:ascii="Calibri" w:hAnsi="Calibri" w:cs="Calibri"/>
          <w:lang w:val="en-US"/>
        </w:rPr>
        <w:fldChar w:fldCharType="separate"/>
      </w:r>
      <w:r w:rsidR="007A7F91" w:rsidRPr="003C77BA">
        <w:rPr>
          <w:rFonts w:ascii="Calibri" w:hAnsi="Calibri" w:cs="Calibri"/>
          <w:kern w:val="0"/>
          <w:lang w:val="en-US"/>
        </w:rPr>
        <w:t>(18,19,21–33)</w:t>
      </w:r>
      <w:r w:rsidR="00E30E26" w:rsidRPr="003C77BA">
        <w:rPr>
          <w:rFonts w:ascii="Calibri" w:hAnsi="Calibri" w:cs="Calibri"/>
          <w:lang w:val="en-US"/>
        </w:rPr>
        <w:fldChar w:fldCharType="end"/>
      </w:r>
      <w:r w:rsidRPr="003C77BA">
        <w:rPr>
          <w:rFonts w:ascii="Calibri" w:hAnsi="Calibri" w:cs="Calibri"/>
          <w:lang w:val="en-US"/>
        </w:rPr>
        <w:t xml:space="preserve"> by estimate of the association between MASLD and risk of </w:t>
      </w:r>
      <w:r w:rsidR="000623E8" w:rsidRPr="003C77BA">
        <w:rPr>
          <w:rFonts w:ascii="Calibri" w:hAnsi="Calibri" w:cs="Calibri"/>
          <w:lang w:val="en-US"/>
        </w:rPr>
        <w:t xml:space="preserve">developing </w:t>
      </w:r>
      <w:r w:rsidRPr="003C77BA">
        <w:rPr>
          <w:rFonts w:ascii="Calibri" w:hAnsi="Calibri" w:cs="Calibri"/>
          <w:lang w:val="en-US"/>
        </w:rPr>
        <w:t xml:space="preserve">incident AF is plotted in </w:t>
      </w:r>
      <w:r w:rsidRPr="003C77BA">
        <w:rPr>
          <w:rFonts w:ascii="Calibri" w:hAnsi="Calibri" w:cs="Calibri"/>
          <w:b/>
          <w:bCs/>
          <w:lang w:val="en-US"/>
        </w:rPr>
        <w:t>Figure 1</w:t>
      </w:r>
      <w:r w:rsidRPr="003C77BA">
        <w:rPr>
          <w:rFonts w:ascii="Calibri" w:hAnsi="Calibri" w:cs="Calibri"/>
          <w:lang w:val="en-US"/>
        </w:rPr>
        <w:t xml:space="preserve">. </w:t>
      </w:r>
      <w:r w:rsidR="001C1AB1" w:rsidRPr="003C77BA">
        <w:rPr>
          <w:rFonts w:ascii="Calibri" w:hAnsi="Calibri" w:cs="Calibri"/>
          <w:lang w:val="en-US"/>
        </w:rPr>
        <w:t xml:space="preserve">In this </w:t>
      </w:r>
      <w:r w:rsidR="00EA2322" w:rsidRPr="003C77BA">
        <w:rPr>
          <w:rFonts w:ascii="Calibri" w:hAnsi="Calibri" w:cs="Calibri"/>
          <w:lang w:val="en-US"/>
        </w:rPr>
        <w:t xml:space="preserve">primary </w:t>
      </w:r>
      <w:r w:rsidR="001C1AB1" w:rsidRPr="003C77BA">
        <w:rPr>
          <w:rFonts w:ascii="Calibri" w:hAnsi="Calibri" w:cs="Calibri"/>
          <w:lang w:val="en-US"/>
        </w:rPr>
        <w:t>analysis</w:t>
      </w:r>
      <w:r w:rsidR="008D371D" w:rsidRPr="003C77BA">
        <w:rPr>
          <w:rFonts w:ascii="Calibri" w:hAnsi="Calibri" w:cs="Calibri"/>
          <w:lang w:val="en-US"/>
        </w:rPr>
        <w:t>,</w:t>
      </w:r>
      <w:r w:rsidR="001C1AB1" w:rsidRPr="003C77BA">
        <w:rPr>
          <w:rFonts w:ascii="Calibri" w:hAnsi="Calibri" w:cs="Calibri"/>
          <w:lang w:val="en-US"/>
        </w:rPr>
        <w:t xml:space="preserve"> we included 15 cohort studies because the study by </w:t>
      </w:r>
      <w:r w:rsidR="00EA2322" w:rsidRPr="003C77BA">
        <w:rPr>
          <w:rFonts w:ascii="Calibri" w:hAnsi="Calibri" w:cs="Calibri"/>
          <w:lang w:val="en-US"/>
        </w:rPr>
        <w:t>Liu</w:t>
      </w:r>
      <w:r w:rsidR="001C1AB1" w:rsidRPr="003C77BA">
        <w:rPr>
          <w:rFonts w:ascii="Calibri" w:hAnsi="Calibri" w:cs="Calibri"/>
          <w:lang w:val="en-US"/>
        </w:rPr>
        <w:t xml:space="preserve"> et al</w:t>
      </w:r>
      <w:r w:rsidR="00EA2322" w:rsidRPr="003C77BA">
        <w:rPr>
          <w:rFonts w:ascii="Calibri" w:hAnsi="Calibri" w:cs="Calibri"/>
          <w:lang w:val="en-US"/>
        </w:rPr>
        <w:t xml:space="preserve">. </w:t>
      </w:r>
      <w:r w:rsidR="00AB20FF"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ayjNL1au","properties":{"formattedCitation":"(26)","plainCitation":"(26)","noteIndex":0},"citationItems":[{"id":48,"uris":["http://zotero.org/users/local/3aA6NeCb/items/K42Q46UG"],"itemData":{"id":48,"type":"article-journal","abstract":"Aim Non-alcoholic fatty liver disease (NAFLD)-related advanced liver fibrosis (Stage 3 or 4) was reported to be linked to worse prognosis in patients with heart failure with preserved ejection fraction (HFpEF). This study aims to assess the relationship between liver fibrosis scores and new-onset atrial fibrillation (AF) incidence in patients with HFpEF in the Treatment of Preserved Cardiac Function Heart Failure with an Aldosterone Antagonist (TOPCAT) trial. Methods and results Baseline liver fibrosis levels, assessed by NAFLD fibrosis score (NFS) or Fibrosis-4 index (FIB-4), with AF incidence were expressed as hazard ratios (HRs) using the Cox proportional hazard model. The risk for advanced fibrosis was estimated to be 21.5% (447/2072) as assessed by FIB-4 (&gt;3.25) and 4.2% (88/2072) as assessed by NFS (&gt;0.676) in HFpEF patients without baseline AF. After a median follow-up of 3.11 years, 106 new-onset AF cases occurred. In multivariate analysis, elevated NFS [NFS = −1.455–0.676: HR 2.44, 95% confidence interval (CI) 1.27–4.68; NFS &gt; 0.676: HR 3.36, 95% CI 1.27–6.80; per 1 unit increase: HR 1.15, 95% CI 1.01–1.32], not FIB-4 (FIB-4 = 1.45–3.25: HR 1.02, 95% CI 0.67–1.55; FIB-4 &gt; 3.25: HR 1.69, 95% CI 0.76–3.79; per 1 unit increase: HR 1.13, 95% CI 0.93–1.37), was associated with increased AF incidence. The NFS (C-index 0.662), not FIB-4 (C-index 0.531), had a moderate predictive ability in predicting incident AF. Conclusions Among patients with HFpEF, the risk of advanced liver fibrosis is associated with an increased incidence of new-onset AF and may be a novel predictor for new-onset AF. Additional studies are needed to confirm our results.","container-title":"ESC Heart Failure","DOI":"10.1002/ehf2.14087","ISSN":"2055-5822","issue":"6","language":"en","license":"© 2022 The Authors. ESC Heart Failure published by John Wiley &amp; Sons Ltd on behalf of European Society of Cardiology.","note":"_eprint: https://onlinelibrary.wiley.com/doi/pdf/10.1002/ehf2.14087","page":"3985-3994","source":"Wiley Online Library","title":"Liver fibrosis scores and atrial fibrillation incidence in heart failure with preserved ejection fraction","volume":"9","author":[{"family":"Liu","given":"Xiao"},{"family":"Chen","given":"Wenya"},{"family":"Shao","given":"Wen"},{"family":"Jiang","given":"Yuan"},{"family":"Cao","given":"Zhengyu"},{"family":"He","given":"Wanbing"},{"family":"Wu","given":"Maoxiong"},{"family":"Chen","given":"Zhiteng"},{"family":"Ma","given":"Jianyong"},{"family":"Chen","given":"Yangxin"},{"family":"Yu","given":"Peng"},{"family":"Zhang","given":"Yuling"},{"family":"Wang","given":"Jingfeng"}],"issued":{"date-parts":[["2022"]]}}}],"schema":"https://github.com/citation-style-language/schema/raw/master/csl-citation.json"} </w:instrText>
      </w:r>
      <w:r w:rsidR="00AB20FF" w:rsidRPr="003C77BA">
        <w:rPr>
          <w:rFonts w:ascii="Calibri" w:hAnsi="Calibri" w:cs="Calibri"/>
          <w:lang w:val="en-US"/>
        </w:rPr>
        <w:fldChar w:fldCharType="separate"/>
      </w:r>
      <w:r w:rsidR="007A7F91" w:rsidRPr="003C77BA">
        <w:rPr>
          <w:rFonts w:ascii="Calibri" w:hAnsi="Calibri" w:cs="Calibri"/>
          <w:noProof/>
          <w:lang w:val="en-US"/>
        </w:rPr>
        <w:t>(26)</w:t>
      </w:r>
      <w:r w:rsidR="00AB20FF" w:rsidRPr="003C77BA">
        <w:rPr>
          <w:rFonts w:ascii="Calibri" w:hAnsi="Calibri" w:cs="Calibri"/>
          <w:lang w:val="en-US"/>
        </w:rPr>
        <w:fldChar w:fldCharType="end"/>
      </w:r>
      <w:r w:rsidR="00AB20FF" w:rsidRPr="003C77BA">
        <w:rPr>
          <w:rFonts w:ascii="Calibri" w:hAnsi="Calibri" w:cs="Calibri"/>
          <w:lang w:val="en-US"/>
        </w:rPr>
        <w:t xml:space="preserve"> </w:t>
      </w:r>
      <w:r w:rsidR="001C1AB1" w:rsidRPr="003C77BA">
        <w:rPr>
          <w:rFonts w:ascii="Calibri" w:hAnsi="Calibri" w:cs="Calibri"/>
          <w:lang w:val="en-US"/>
        </w:rPr>
        <w:t xml:space="preserve">was included only in the </w:t>
      </w:r>
      <w:r w:rsidR="00EA2322" w:rsidRPr="003C77BA">
        <w:rPr>
          <w:rFonts w:ascii="Calibri" w:hAnsi="Calibri" w:cs="Calibri"/>
          <w:lang w:val="en-US"/>
        </w:rPr>
        <w:t xml:space="preserve">secondary </w:t>
      </w:r>
      <w:r w:rsidR="001C1AB1" w:rsidRPr="003C77BA">
        <w:rPr>
          <w:rFonts w:ascii="Calibri" w:hAnsi="Calibri" w:cs="Calibri"/>
          <w:lang w:val="en-US"/>
        </w:rPr>
        <w:t xml:space="preserve">analysis assessing the association between advanced MASLD and the risk of incident AF. </w:t>
      </w:r>
      <w:r w:rsidRPr="003C77BA">
        <w:rPr>
          <w:rFonts w:ascii="Calibri" w:hAnsi="Calibri" w:cs="Calibri"/>
          <w:lang w:val="en-US"/>
        </w:rPr>
        <w:t xml:space="preserve">MASLD was significantly associated with an increased risk of </w:t>
      </w:r>
      <w:r w:rsidR="00AA24C5" w:rsidRPr="003C77BA">
        <w:rPr>
          <w:rFonts w:ascii="Calibri" w:hAnsi="Calibri" w:cs="Calibri"/>
          <w:lang w:val="en-US"/>
        </w:rPr>
        <w:t xml:space="preserve">developing </w:t>
      </w:r>
      <w:r w:rsidRPr="003C77BA">
        <w:rPr>
          <w:rFonts w:ascii="Calibri" w:hAnsi="Calibri" w:cs="Calibri"/>
          <w:lang w:val="en-US"/>
        </w:rPr>
        <w:t>incident AF (</w:t>
      </w:r>
      <w:r w:rsidR="00B768E8" w:rsidRPr="003C77BA">
        <w:rPr>
          <w:rFonts w:ascii="Calibri" w:hAnsi="Calibri" w:cs="Calibri"/>
          <w:lang w:val="en-US"/>
        </w:rPr>
        <w:t xml:space="preserve">pooled </w:t>
      </w:r>
      <w:r w:rsidRPr="003C77BA">
        <w:rPr>
          <w:rFonts w:ascii="Calibri" w:hAnsi="Calibri" w:cs="Calibri"/>
          <w:lang w:val="en-US"/>
        </w:rPr>
        <w:t xml:space="preserve">random-effects HR 1.20, 95% CI 1.10-1.32; </w:t>
      </w:r>
      <w:r w:rsidRPr="003C77BA">
        <w:rPr>
          <w:rFonts w:ascii="Calibri" w:hAnsi="Calibri" w:cs="Calibri"/>
          <w:i/>
          <w:iCs/>
          <w:lang w:val="en-US"/>
        </w:rPr>
        <w:t>I</w:t>
      </w:r>
      <w:r w:rsidRPr="003C77BA">
        <w:rPr>
          <w:rFonts w:ascii="Calibri" w:hAnsi="Calibri" w:cs="Calibri"/>
          <w:i/>
          <w:iCs/>
          <w:vertAlign w:val="superscript"/>
          <w:lang w:val="en-US"/>
        </w:rPr>
        <w:t>2</w:t>
      </w:r>
      <w:r w:rsidRPr="003C77BA">
        <w:rPr>
          <w:rFonts w:ascii="Calibri" w:hAnsi="Calibri" w:cs="Calibri"/>
          <w:lang w:val="en-US"/>
        </w:rPr>
        <w:t>=92%).</w:t>
      </w:r>
      <w:r w:rsidR="00A15D49" w:rsidRPr="003C77BA">
        <w:rPr>
          <w:rFonts w:ascii="Calibri" w:hAnsi="Calibri" w:cs="Calibri"/>
          <w:lang w:val="en-US"/>
        </w:rPr>
        <w:t xml:space="preserve"> Stratifying the</w:t>
      </w:r>
      <w:r w:rsidR="000623E8" w:rsidRPr="003C77BA">
        <w:rPr>
          <w:rFonts w:ascii="Calibri" w:hAnsi="Calibri" w:cs="Calibri"/>
          <w:lang w:val="en-US"/>
        </w:rPr>
        <w:t>se</w:t>
      </w:r>
      <w:r w:rsidR="00A15D49" w:rsidRPr="003C77BA">
        <w:rPr>
          <w:rFonts w:ascii="Calibri" w:hAnsi="Calibri" w:cs="Calibri"/>
          <w:lang w:val="en-US"/>
        </w:rPr>
        <w:t xml:space="preserve"> </w:t>
      </w:r>
      <w:r w:rsidR="00010BF4" w:rsidRPr="003C77BA">
        <w:rPr>
          <w:rFonts w:ascii="Calibri" w:hAnsi="Calibri" w:cs="Calibri"/>
          <w:lang w:val="en-US"/>
        </w:rPr>
        <w:t xml:space="preserve">cohort </w:t>
      </w:r>
      <w:r w:rsidR="00A15D49" w:rsidRPr="003C77BA">
        <w:rPr>
          <w:rFonts w:ascii="Calibri" w:hAnsi="Calibri" w:cs="Calibri"/>
          <w:lang w:val="en-US"/>
        </w:rPr>
        <w:t xml:space="preserve">studies by </w:t>
      </w:r>
      <w:r w:rsidR="00A87D33" w:rsidRPr="003C77BA">
        <w:rPr>
          <w:rFonts w:ascii="Calibri" w:hAnsi="Calibri" w:cs="Calibri"/>
          <w:lang w:val="en-US"/>
        </w:rPr>
        <w:t xml:space="preserve">diagnostic methods for </w:t>
      </w:r>
      <w:r w:rsidR="00A15D49" w:rsidRPr="003C77BA">
        <w:rPr>
          <w:rFonts w:ascii="Calibri" w:hAnsi="Calibri" w:cs="Calibri"/>
          <w:lang w:val="en-US"/>
        </w:rPr>
        <w:t xml:space="preserve">MASLD, </w:t>
      </w:r>
      <w:r w:rsidR="00B33818" w:rsidRPr="003C77BA">
        <w:rPr>
          <w:rFonts w:ascii="Calibri" w:hAnsi="Calibri" w:cs="Calibri"/>
          <w:lang w:val="en-US"/>
        </w:rPr>
        <w:t xml:space="preserve">the risk of </w:t>
      </w:r>
      <w:r w:rsidR="00A87D33" w:rsidRPr="003C77BA">
        <w:rPr>
          <w:rFonts w:ascii="Calibri" w:hAnsi="Calibri" w:cs="Calibri"/>
          <w:lang w:val="en-US"/>
        </w:rPr>
        <w:t xml:space="preserve">incident </w:t>
      </w:r>
      <w:r w:rsidR="00B33818" w:rsidRPr="003C77BA">
        <w:rPr>
          <w:rFonts w:ascii="Calibri" w:hAnsi="Calibri" w:cs="Calibri"/>
          <w:lang w:val="en-US"/>
        </w:rPr>
        <w:t xml:space="preserve">AF </w:t>
      </w:r>
      <w:r w:rsidR="00F806B4" w:rsidRPr="003C77BA">
        <w:rPr>
          <w:rFonts w:ascii="Calibri" w:hAnsi="Calibri" w:cs="Calibri"/>
          <w:lang w:val="en-US"/>
        </w:rPr>
        <w:t>was</w:t>
      </w:r>
      <w:r w:rsidR="00B33818" w:rsidRPr="003C77BA">
        <w:rPr>
          <w:rFonts w:ascii="Calibri" w:hAnsi="Calibri" w:cs="Calibri"/>
          <w:lang w:val="en-US"/>
        </w:rPr>
        <w:t xml:space="preserve"> significant</w:t>
      </w:r>
      <w:r w:rsidR="00010BF4" w:rsidRPr="003C77BA">
        <w:rPr>
          <w:rFonts w:ascii="Calibri" w:hAnsi="Calibri" w:cs="Calibri"/>
          <w:lang w:val="en-US"/>
        </w:rPr>
        <w:t>ly higher</w:t>
      </w:r>
      <w:r w:rsidR="00B33818" w:rsidRPr="003C77BA">
        <w:rPr>
          <w:rFonts w:ascii="Calibri" w:hAnsi="Calibri" w:cs="Calibri"/>
          <w:lang w:val="en-US"/>
        </w:rPr>
        <w:t xml:space="preserve"> in studies using imaging methods</w:t>
      </w:r>
      <w:r w:rsidR="000C752A" w:rsidRPr="003C77BA">
        <w:rPr>
          <w:rFonts w:ascii="Calibri" w:hAnsi="Calibri" w:cs="Calibri"/>
          <w:lang w:val="en-US"/>
        </w:rPr>
        <w:t xml:space="preserve"> (n=6 studies),</w:t>
      </w:r>
      <w:r w:rsidR="00B33818" w:rsidRPr="003C77BA">
        <w:rPr>
          <w:rFonts w:ascii="Calibri" w:hAnsi="Calibri" w:cs="Calibri"/>
          <w:lang w:val="en-US"/>
        </w:rPr>
        <w:t xml:space="preserve"> blood-based scores</w:t>
      </w:r>
      <w:r w:rsidR="000C752A" w:rsidRPr="003C77BA">
        <w:rPr>
          <w:rFonts w:ascii="Calibri" w:hAnsi="Calibri" w:cs="Calibri"/>
          <w:lang w:val="en-US"/>
        </w:rPr>
        <w:t xml:space="preserve"> (FLI, n=5 studies)</w:t>
      </w:r>
      <w:r w:rsidR="00B33818" w:rsidRPr="003C77BA">
        <w:rPr>
          <w:rFonts w:ascii="Calibri" w:hAnsi="Calibri" w:cs="Calibri"/>
          <w:lang w:val="en-US"/>
        </w:rPr>
        <w:t xml:space="preserve"> or liver biopsy</w:t>
      </w:r>
      <w:r w:rsidR="000C752A" w:rsidRPr="003C77BA">
        <w:rPr>
          <w:rFonts w:ascii="Calibri" w:hAnsi="Calibri" w:cs="Calibri"/>
          <w:lang w:val="en-US"/>
        </w:rPr>
        <w:t xml:space="preserve"> (n=1 study)</w:t>
      </w:r>
      <w:r w:rsidR="00B33818" w:rsidRPr="003C77BA">
        <w:rPr>
          <w:rFonts w:ascii="Calibri" w:hAnsi="Calibri" w:cs="Calibri"/>
          <w:lang w:val="en-US"/>
        </w:rPr>
        <w:t>, but not in those using ICD codes</w:t>
      </w:r>
      <w:r w:rsidR="000C752A" w:rsidRPr="003C77BA">
        <w:rPr>
          <w:rFonts w:ascii="Calibri" w:hAnsi="Calibri" w:cs="Calibri"/>
          <w:lang w:val="en-US"/>
        </w:rPr>
        <w:t xml:space="preserve"> (n=3 studies)</w:t>
      </w:r>
      <w:r w:rsidR="00B33818" w:rsidRPr="003C77BA">
        <w:rPr>
          <w:rFonts w:ascii="Calibri" w:hAnsi="Calibri" w:cs="Calibri"/>
          <w:lang w:val="en-US"/>
        </w:rPr>
        <w:t xml:space="preserve">.  </w:t>
      </w:r>
    </w:p>
    <w:p w14:paraId="2CD6E199" w14:textId="6702ED58" w:rsidR="001E21A7" w:rsidRPr="003C77BA" w:rsidRDefault="00FE18EA" w:rsidP="00522E45">
      <w:pPr>
        <w:spacing w:line="360" w:lineRule="auto"/>
        <w:jc w:val="both"/>
        <w:rPr>
          <w:rFonts w:ascii="Calibri" w:hAnsi="Calibri" w:cs="Calibri"/>
          <w:b/>
          <w:bCs/>
          <w:lang w:val="en-US"/>
        </w:rPr>
      </w:pPr>
      <w:r w:rsidRPr="003C77BA">
        <w:rPr>
          <w:rFonts w:ascii="Calibri" w:hAnsi="Calibri" w:cs="Calibri"/>
          <w:b/>
          <w:bCs/>
          <w:lang w:val="en-US"/>
        </w:rPr>
        <w:t xml:space="preserve">Supplementary Figure </w:t>
      </w:r>
      <w:r w:rsidR="0007407F" w:rsidRPr="003C77BA">
        <w:rPr>
          <w:rFonts w:ascii="Calibri" w:hAnsi="Calibri" w:cs="Calibri"/>
          <w:b/>
          <w:bCs/>
          <w:lang w:val="en-US"/>
        </w:rPr>
        <w:t>2</w:t>
      </w:r>
      <w:r w:rsidRPr="003C77BA">
        <w:rPr>
          <w:rFonts w:ascii="Calibri" w:hAnsi="Calibri" w:cs="Calibri"/>
          <w:lang w:val="en-US"/>
        </w:rPr>
        <w:t xml:space="preserve"> shows the association between MASLD and </w:t>
      </w:r>
      <w:r w:rsidR="00A87D33" w:rsidRPr="003C77BA">
        <w:rPr>
          <w:rFonts w:ascii="Calibri" w:hAnsi="Calibri" w:cs="Calibri"/>
          <w:lang w:val="en-US"/>
        </w:rPr>
        <w:t xml:space="preserve">the </w:t>
      </w:r>
      <w:r w:rsidRPr="003C77BA">
        <w:rPr>
          <w:rFonts w:ascii="Calibri" w:hAnsi="Calibri" w:cs="Calibri"/>
          <w:lang w:val="en-US"/>
        </w:rPr>
        <w:t xml:space="preserve">risk of incident AF in the eligible studies stratified by </w:t>
      </w:r>
      <w:r w:rsidR="001E21A7" w:rsidRPr="003C77BA">
        <w:rPr>
          <w:rFonts w:ascii="Calibri" w:hAnsi="Calibri" w:cs="Calibri"/>
          <w:lang w:val="en-US"/>
        </w:rPr>
        <w:t>continent</w:t>
      </w:r>
      <w:r w:rsidRPr="003C77BA">
        <w:rPr>
          <w:rFonts w:ascii="Calibri" w:hAnsi="Calibri" w:cs="Calibri"/>
          <w:lang w:val="en-US"/>
        </w:rPr>
        <w:t xml:space="preserve">. </w:t>
      </w:r>
      <w:r w:rsidR="00170CAB" w:rsidRPr="003C77BA">
        <w:rPr>
          <w:rFonts w:ascii="Calibri" w:hAnsi="Calibri" w:cs="Calibri"/>
          <w:lang w:val="en-US"/>
        </w:rPr>
        <w:t>This</w:t>
      </w:r>
      <w:r w:rsidRPr="003C77BA">
        <w:rPr>
          <w:rFonts w:ascii="Calibri" w:hAnsi="Calibri" w:cs="Calibri"/>
          <w:lang w:val="en-US"/>
        </w:rPr>
        <w:t xml:space="preserve"> association was significant in studies carried out in Europe and those </w:t>
      </w:r>
      <w:r w:rsidR="00010BF4" w:rsidRPr="003C77BA">
        <w:rPr>
          <w:rFonts w:ascii="Calibri" w:hAnsi="Calibri" w:cs="Calibri"/>
          <w:lang w:val="en-US"/>
        </w:rPr>
        <w:t xml:space="preserve">carried out </w:t>
      </w:r>
      <w:r w:rsidRPr="003C77BA">
        <w:rPr>
          <w:rFonts w:ascii="Calibri" w:hAnsi="Calibri" w:cs="Calibri"/>
          <w:lang w:val="en-US"/>
        </w:rPr>
        <w:t xml:space="preserve">in Asia but not in those </w:t>
      </w:r>
      <w:r w:rsidR="00C3033B" w:rsidRPr="003C77BA">
        <w:rPr>
          <w:rFonts w:ascii="Calibri" w:hAnsi="Calibri" w:cs="Calibri"/>
          <w:lang w:val="en-US"/>
        </w:rPr>
        <w:t>performed</w:t>
      </w:r>
      <w:r w:rsidRPr="003C77BA">
        <w:rPr>
          <w:rFonts w:ascii="Calibri" w:hAnsi="Calibri" w:cs="Calibri"/>
          <w:lang w:val="en-US"/>
        </w:rPr>
        <w:t xml:space="preserve"> in the United States and the </w:t>
      </w:r>
      <w:r w:rsidR="00527C9A" w:rsidRPr="003C77BA">
        <w:rPr>
          <w:rFonts w:ascii="Calibri" w:hAnsi="Calibri" w:cs="Calibri"/>
          <w:lang w:val="en-US"/>
        </w:rPr>
        <w:t xml:space="preserve">single </w:t>
      </w:r>
      <w:r w:rsidR="00527C9A" w:rsidRPr="003C77BA">
        <w:rPr>
          <w:rFonts w:ascii="Calibri" w:hAnsi="Calibri" w:cs="Calibri"/>
          <w:lang w:val="en-US"/>
        </w:rPr>
        <w:lastRenderedPageBreak/>
        <w:t xml:space="preserve">study involving an </w:t>
      </w:r>
      <w:r w:rsidRPr="003C77BA">
        <w:rPr>
          <w:rFonts w:ascii="Calibri" w:hAnsi="Calibri" w:cs="Calibri"/>
          <w:lang w:val="en-US"/>
        </w:rPr>
        <w:t xml:space="preserve">international </w:t>
      </w:r>
      <w:r w:rsidR="00527C9A" w:rsidRPr="003C77BA">
        <w:rPr>
          <w:rFonts w:ascii="Calibri" w:hAnsi="Calibri" w:cs="Calibri"/>
          <w:lang w:val="en-US"/>
        </w:rPr>
        <w:t>cohort of individuals</w:t>
      </w:r>
      <w:r w:rsidR="00831EE2" w:rsidRPr="003C77BA">
        <w:rPr>
          <w:rFonts w:ascii="Calibri" w:hAnsi="Calibri" w:cs="Calibri"/>
          <w:lang w:val="en-US"/>
        </w:rPr>
        <w:t xml:space="preserve"> (</w:t>
      </w:r>
      <w:r w:rsidR="00645B81" w:rsidRPr="003C77BA">
        <w:rPr>
          <w:rFonts w:ascii="Calibri" w:hAnsi="Calibri" w:cs="Calibri"/>
          <w:lang w:val="en-US"/>
        </w:rPr>
        <w:t xml:space="preserve">p-value &lt;0.01 </w:t>
      </w:r>
      <w:r w:rsidR="00831EE2" w:rsidRPr="003C77BA">
        <w:rPr>
          <w:rFonts w:ascii="Calibri" w:hAnsi="Calibri" w:cs="Calibri"/>
          <w:lang w:val="en-US"/>
        </w:rPr>
        <w:t>for difference</w:t>
      </w:r>
      <w:r w:rsidR="00DF0D65" w:rsidRPr="003C77BA">
        <w:rPr>
          <w:rFonts w:ascii="Calibri" w:hAnsi="Calibri" w:cs="Calibri"/>
          <w:lang w:val="en-US"/>
        </w:rPr>
        <w:t xml:space="preserve"> between subgroups</w:t>
      </w:r>
      <w:r w:rsidR="00831EE2" w:rsidRPr="003C77BA">
        <w:rPr>
          <w:rFonts w:ascii="Calibri" w:hAnsi="Calibri" w:cs="Calibri"/>
          <w:lang w:val="en-US"/>
        </w:rPr>
        <w:t>)</w:t>
      </w:r>
      <w:r w:rsidRPr="003C77BA">
        <w:rPr>
          <w:rFonts w:ascii="Calibri" w:hAnsi="Calibri" w:cs="Calibri"/>
          <w:lang w:val="en-US"/>
        </w:rPr>
        <w:t xml:space="preserve">. </w:t>
      </w:r>
    </w:p>
    <w:p w14:paraId="0926BADC" w14:textId="19F88088" w:rsidR="00B33818" w:rsidRPr="003C77BA" w:rsidRDefault="0007407F" w:rsidP="00CE01B4">
      <w:pPr>
        <w:spacing w:line="360" w:lineRule="auto"/>
        <w:jc w:val="both"/>
        <w:rPr>
          <w:rFonts w:ascii="Calibri" w:hAnsi="Calibri" w:cs="Calibri"/>
          <w:lang w:val="en-US"/>
        </w:rPr>
      </w:pPr>
      <w:r w:rsidRPr="003C77BA">
        <w:rPr>
          <w:rFonts w:ascii="Calibri" w:hAnsi="Calibri" w:cs="Calibri"/>
          <w:b/>
          <w:bCs/>
          <w:lang w:val="en-US"/>
        </w:rPr>
        <w:t>Supplementary Figure 3</w:t>
      </w:r>
      <w:r w:rsidR="004064D8" w:rsidRPr="003C77BA">
        <w:rPr>
          <w:rFonts w:ascii="Calibri" w:hAnsi="Calibri" w:cs="Calibri"/>
          <w:lang w:val="en-US"/>
        </w:rPr>
        <w:t xml:space="preserve"> and </w:t>
      </w:r>
      <w:r w:rsidR="0076119B" w:rsidRPr="003C77BA">
        <w:rPr>
          <w:rFonts w:ascii="Calibri" w:hAnsi="Calibri" w:cs="Calibri"/>
          <w:b/>
          <w:bCs/>
          <w:lang w:val="en-US"/>
        </w:rPr>
        <w:t>Figure</w:t>
      </w:r>
      <w:r w:rsidR="0076119B" w:rsidRPr="003C77BA">
        <w:rPr>
          <w:rFonts w:ascii="Calibri" w:hAnsi="Calibri" w:cs="Calibri"/>
          <w:lang w:val="en-US"/>
        </w:rPr>
        <w:t xml:space="preserve"> </w:t>
      </w:r>
      <w:r w:rsidR="004064D8" w:rsidRPr="003C77BA">
        <w:rPr>
          <w:rFonts w:ascii="Calibri" w:hAnsi="Calibri" w:cs="Calibri"/>
          <w:b/>
          <w:bCs/>
          <w:lang w:val="en-US"/>
        </w:rPr>
        <w:t>4</w:t>
      </w:r>
      <w:r w:rsidR="003B5F0C" w:rsidRPr="003C77BA">
        <w:rPr>
          <w:rFonts w:ascii="Calibri" w:hAnsi="Calibri" w:cs="Calibri"/>
          <w:lang w:val="en-US"/>
        </w:rPr>
        <w:t xml:space="preserve"> </w:t>
      </w:r>
      <w:r w:rsidR="00F806B4" w:rsidRPr="003C77BA">
        <w:rPr>
          <w:rFonts w:ascii="Calibri" w:hAnsi="Calibri" w:cs="Calibri"/>
          <w:lang w:val="en-US"/>
        </w:rPr>
        <w:t>show</w:t>
      </w:r>
      <w:r w:rsidRPr="003C77BA">
        <w:rPr>
          <w:rFonts w:ascii="Calibri" w:hAnsi="Calibri" w:cs="Calibri"/>
          <w:lang w:val="en-US"/>
        </w:rPr>
        <w:t xml:space="preserve"> the association between MASLD and </w:t>
      </w:r>
      <w:r w:rsidR="00C3033B" w:rsidRPr="003C77BA">
        <w:rPr>
          <w:rFonts w:ascii="Calibri" w:hAnsi="Calibri" w:cs="Calibri"/>
          <w:lang w:val="en-US"/>
        </w:rPr>
        <w:t xml:space="preserve">the </w:t>
      </w:r>
      <w:r w:rsidRPr="003C77BA">
        <w:rPr>
          <w:rFonts w:ascii="Calibri" w:hAnsi="Calibri" w:cs="Calibri"/>
          <w:lang w:val="en-US"/>
        </w:rPr>
        <w:t xml:space="preserve">risk of </w:t>
      </w:r>
      <w:r w:rsidR="00494BF5" w:rsidRPr="003C77BA">
        <w:rPr>
          <w:rFonts w:ascii="Calibri" w:hAnsi="Calibri" w:cs="Calibri"/>
          <w:lang w:val="en-US"/>
        </w:rPr>
        <w:t xml:space="preserve">incident </w:t>
      </w:r>
      <w:r w:rsidRPr="003C77BA">
        <w:rPr>
          <w:rFonts w:ascii="Calibri" w:hAnsi="Calibri" w:cs="Calibri"/>
          <w:lang w:val="en-US"/>
        </w:rPr>
        <w:t xml:space="preserve">AF in the eligible studies stratified by </w:t>
      </w:r>
      <w:r w:rsidR="00C3033B" w:rsidRPr="003C77BA">
        <w:rPr>
          <w:rFonts w:ascii="Calibri" w:hAnsi="Calibri" w:cs="Calibri"/>
          <w:lang w:val="en-US"/>
        </w:rPr>
        <w:t xml:space="preserve">the </w:t>
      </w:r>
      <w:r w:rsidRPr="003C77BA">
        <w:rPr>
          <w:rFonts w:ascii="Calibri" w:hAnsi="Calibri" w:cs="Calibri"/>
          <w:lang w:val="en-US"/>
        </w:rPr>
        <w:t>NOS scale</w:t>
      </w:r>
      <w:r w:rsidR="004064D8" w:rsidRPr="003C77BA">
        <w:rPr>
          <w:rFonts w:ascii="Calibri" w:hAnsi="Calibri" w:cs="Calibri"/>
          <w:lang w:val="en-US"/>
        </w:rPr>
        <w:t xml:space="preserve"> </w:t>
      </w:r>
      <w:r w:rsidR="007E0DA4" w:rsidRPr="003C77BA">
        <w:rPr>
          <w:rFonts w:ascii="Calibri" w:hAnsi="Calibri" w:cs="Calibri"/>
          <w:lang w:val="en-US"/>
        </w:rPr>
        <w:t xml:space="preserve">or </w:t>
      </w:r>
      <w:r w:rsidR="003B5F0C" w:rsidRPr="003C77BA">
        <w:rPr>
          <w:rFonts w:ascii="Calibri" w:hAnsi="Calibri" w:cs="Calibri"/>
          <w:lang w:val="en-US"/>
        </w:rPr>
        <w:t>methodolog</w:t>
      </w:r>
      <w:r w:rsidR="003279CF" w:rsidRPr="003C77BA">
        <w:rPr>
          <w:rFonts w:ascii="Calibri" w:hAnsi="Calibri" w:cs="Calibri"/>
          <w:lang w:val="en-US"/>
        </w:rPr>
        <w:t>ies</w:t>
      </w:r>
      <w:r w:rsidR="003B5F0C" w:rsidRPr="003C77BA">
        <w:rPr>
          <w:rFonts w:ascii="Calibri" w:hAnsi="Calibri" w:cs="Calibri"/>
          <w:lang w:val="en-US"/>
        </w:rPr>
        <w:t xml:space="preserve"> </w:t>
      </w:r>
      <w:r w:rsidR="003279CF" w:rsidRPr="003C77BA">
        <w:rPr>
          <w:rFonts w:ascii="Calibri" w:hAnsi="Calibri" w:cs="Calibri"/>
          <w:lang w:val="en-US"/>
        </w:rPr>
        <w:t xml:space="preserve">used </w:t>
      </w:r>
      <w:r w:rsidR="003B5F0C" w:rsidRPr="003C77BA">
        <w:rPr>
          <w:rFonts w:ascii="Calibri" w:hAnsi="Calibri" w:cs="Calibri"/>
          <w:lang w:val="en-US"/>
        </w:rPr>
        <w:t xml:space="preserve">for </w:t>
      </w:r>
      <w:r w:rsidR="00F90E42" w:rsidRPr="003C77BA">
        <w:rPr>
          <w:rFonts w:ascii="Calibri" w:hAnsi="Calibri" w:cs="Calibri"/>
          <w:lang w:val="en-US"/>
        </w:rPr>
        <w:t>diagnosing</w:t>
      </w:r>
      <w:r w:rsidR="003279CF" w:rsidRPr="003C77BA">
        <w:rPr>
          <w:rFonts w:ascii="Calibri" w:hAnsi="Calibri" w:cs="Calibri"/>
          <w:lang w:val="en-US"/>
        </w:rPr>
        <w:t xml:space="preserve"> </w:t>
      </w:r>
      <w:r w:rsidR="003B5F0C" w:rsidRPr="003C77BA">
        <w:rPr>
          <w:rFonts w:ascii="Calibri" w:hAnsi="Calibri" w:cs="Calibri"/>
          <w:lang w:val="en-US"/>
        </w:rPr>
        <w:t>AF</w:t>
      </w:r>
      <w:r w:rsidRPr="003C77BA">
        <w:rPr>
          <w:rFonts w:ascii="Calibri" w:hAnsi="Calibri" w:cs="Calibri"/>
          <w:lang w:val="en-US"/>
        </w:rPr>
        <w:t>.</w:t>
      </w:r>
      <w:r w:rsidR="003B5F0C" w:rsidRPr="003C77BA">
        <w:rPr>
          <w:rFonts w:ascii="Calibri" w:hAnsi="Calibri" w:cs="Calibri"/>
          <w:lang w:val="en-US"/>
        </w:rPr>
        <w:t xml:space="preserve"> The significant association between MASLD and </w:t>
      </w:r>
      <w:r w:rsidR="003279CF" w:rsidRPr="003C77BA">
        <w:rPr>
          <w:rFonts w:ascii="Calibri" w:hAnsi="Calibri" w:cs="Calibri"/>
          <w:lang w:val="en-US"/>
        </w:rPr>
        <w:t>increased</w:t>
      </w:r>
      <w:r w:rsidR="003B5F0C" w:rsidRPr="003C77BA">
        <w:rPr>
          <w:rFonts w:ascii="Calibri" w:hAnsi="Calibri" w:cs="Calibri"/>
          <w:lang w:val="en-US"/>
        </w:rPr>
        <w:t xml:space="preserve"> risk of incident AF was consistent among studies of different quality (</w:t>
      </w:r>
      <w:r w:rsidR="003279CF" w:rsidRPr="003C77BA">
        <w:rPr>
          <w:rFonts w:ascii="Calibri" w:hAnsi="Calibri" w:cs="Calibri"/>
          <w:lang w:val="en-US"/>
        </w:rPr>
        <w:t xml:space="preserve">based </w:t>
      </w:r>
      <w:r w:rsidR="003B5F0C" w:rsidRPr="003C77BA">
        <w:rPr>
          <w:rFonts w:ascii="Calibri" w:hAnsi="Calibri" w:cs="Calibri"/>
          <w:lang w:val="en-US"/>
        </w:rPr>
        <w:t>on the NOS</w:t>
      </w:r>
      <w:r w:rsidR="00831EE2" w:rsidRPr="003C77BA">
        <w:rPr>
          <w:rFonts w:ascii="Calibri" w:hAnsi="Calibri" w:cs="Calibri"/>
          <w:lang w:val="en-US"/>
        </w:rPr>
        <w:t>; p</w:t>
      </w:r>
      <w:r w:rsidR="00645B81" w:rsidRPr="003C77BA">
        <w:rPr>
          <w:rFonts w:ascii="Calibri" w:hAnsi="Calibri" w:cs="Calibri"/>
          <w:lang w:val="en-US"/>
        </w:rPr>
        <w:t>-</w:t>
      </w:r>
      <w:r w:rsidR="00831EE2" w:rsidRPr="003C77BA">
        <w:rPr>
          <w:rFonts w:ascii="Calibri" w:hAnsi="Calibri" w:cs="Calibri"/>
          <w:lang w:val="en-US"/>
        </w:rPr>
        <w:t>value</w:t>
      </w:r>
      <w:r w:rsidR="00645B81" w:rsidRPr="003C77BA">
        <w:rPr>
          <w:rFonts w:ascii="Calibri" w:hAnsi="Calibri" w:cs="Calibri"/>
          <w:lang w:val="en-US"/>
        </w:rPr>
        <w:t>=0.18</w:t>
      </w:r>
      <w:r w:rsidR="00831EE2" w:rsidRPr="003C77BA">
        <w:rPr>
          <w:rFonts w:ascii="Calibri" w:hAnsi="Calibri" w:cs="Calibri"/>
          <w:lang w:val="en-US"/>
        </w:rPr>
        <w:t xml:space="preserve"> for </w:t>
      </w:r>
      <w:r w:rsidR="00DF0D65" w:rsidRPr="003C77BA">
        <w:rPr>
          <w:rFonts w:ascii="Calibri" w:hAnsi="Calibri" w:cs="Calibri"/>
          <w:lang w:val="en-US"/>
        </w:rPr>
        <w:t>difference between subgroups</w:t>
      </w:r>
      <w:r w:rsidR="003B5F0C" w:rsidRPr="003C77BA">
        <w:rPr>
          <w:rFonts w:ascii="Calibri" w:hAnsi="Calibri" w:cs="Calibri"/>
          <w:lang w:val="en-US"/>
        </w:rPr>
        <w:t>)</w:t>
      </w:r>
      <w:r w:rsidR="00CA5EA6" w:rsidRPr="003C77BA">
        <w:rPr>
          <w:rFonts w:ascii="Calibri" w:hAnsi="Calibri" w:cs="Calibri"/>
          <w:lang w:val="en-US"/>
        </w:rPr>
        <w:t xml:space="preserve"> </w:t>
      </w:r>
      <w:r w:rsidR="003B5F0C" w:rsidRPr="003C77BA">
        <w:rPr>
          <w:rFonts w:ascii="Calibri" w:hAnsi="Calibri" w:cs="Calibri"/>
          <w:lang w:val="en-US"/>
        </w:rPr>
        <w:t xml:space="preserve">or </w:t>
      </w:r>
      <w:r w:rsidR="00010BF4" w:rsidRPr="003C77BA">
        <w:rPr>
          <w:rFonts w:ascii="Calibri" w:hAnsi="Calibri" w:cs="Calibri"/>
          <w:lang w:val="en-US"/>
        </w:rPr>
        <w:t>using</w:t>
      </w:r>
      <w:r w:rsidR="003B5F0C" w:rsidRPr="003C77BA">
        <w:rPr>
          <w:rFonts w:ascii="Calibri" w:hAnsi="Calibri" w:cs="Calibri"/>
          <w:lang w:val="en-US"/>
        </w:rPr>
        <w:t xml:space="preserve"> </w:t>
      </w:r>
      <w:r w:rsidR="00F76C1C" w:rsidRPr="003C77BA">
        <w:rPr>
          <w:rFonts w:ascii="Calibri" w:hAnsi="Calibri" w:cs="Calibri"/>
          <w:lang w:val="en-US"/>
        </w:rPr>
        <w:t>various</w:t>
      </w:r>
      <w:r w:rsidR="003B5F0C" w:rsidRPr="003C77BA">
        <w:rPr>
          <w:rFonts w:ascii="Calibri" w:hAnsi="Calibri" w:cs="Calibri"/>
          <w:lang w:val="en-US"/>
        </w:rPr>
        <w:t xml:space="preserve"> </w:t>
      </w:r>
      <w:r w:rsidR="003279CF" w:rsidRPr="003C77BA">
        <w:rPr>
          <w:rFonts w:ascii="Calibri" w:hAnsi="Calibri" w:cs="Calibri"/>
          <w:lang w:val="en-US"/>
        </w:rPr>
        <w:t>methodologies</w:t>
      </w:r>
      <w:r w:rsidR="003B5F0C" w:rsidRPr="003C77BA">
        <w:rPr>
          <w:rFonts w:ascii="Calibri" w:hAnsi="Calibri" w:cs="Calibri"/>
          <w:lang w:val="en-US"/>
        </w:rPr>
        <w:t xml:space="preserve"> </w:t>
      </w:r>
      <w:r w:rsidR="00494BF5" w:rsidRPr="003C77BA">
        <w:rPr>
          <w:rFonts w:ascii="Calibri" w:hAnsi="Calibri" w:cs="Calibri"/>
          <w:lang w:val="en-US"/>
        </w:rPr>
        <w:t xml:space="preserve">(ECG and/or medical records vs. ICD codes) </w:t>
      </w:r>
      <w:r w:rsidR="00A87D33" w:rsidRPr="003C77BA">
        <w:rPr>
          <w:rFonts w:ascii="Calibri" w:hAnsi="Calibri" w:cs="Calibri"/>
          <w:lang w:val="en-US"/>
        </w:rPr>
        <w:t>for diagnosing</w:t>
      </w:r>
      <w:r w:rsidR="003B5F0C" w:rsidRPr="003C77BA">
        <w:rPr>
          <w:rFonts w:ascii="Calibri" w:hAnsi="Calibri" w:cs="Calibri"/>
          <w:lang w:val="en-US"/>
        </w:rPr>
        <w:t xml:space="preserve"> </w:t>
      </w:r>
      <w:r w:rsidR="00F76C1C" w:rsidRPr="003C77BA">
        <w:rPr>
          <w:rFonts w:ascii="Calibri" w:hAnsi="Calibri" w:cs="Calibri"/>
          <w:lang w:val="en-US"/>
        </w:rPr>
        <w:t xml:space="preserve">incident </w:t>
      </w:r>
      <w:r w:rsidR="003B5F0C" w:rsidRPr="003C77BA">
        <w:rPr>
          <w:rFonts w:ascii="Calibri" w:hAnsi="Calibri" w:cs="Calibri"/>
          <w:lang w:val="en-US"/>
        </w:rPr>
        <w:t>AF</w:t>
      </w:r>
      <w:r w:rsidR="00831EE2" w:rsidRPr="003C77BA">
        <w:rPr>
          <w:rFonts w:ascii="Calibri" w:hAnsi="Calibri" w:cs="Calibri"/>
          <w:lang w:val="en-US"/>
        </w:rPr>
        <w:t xml:space="preserve"> (p</w:t>
      </w:r>
      <w:r w:rsidR="00645B81" w:rsidRPr="003C77BA">
        <w:rPr>
          <w:rFonts w:ascii="Calibri" w:hAnsi="Calibri" w:cs="Calibri"/>
          <w:lang w:val="en-US"/>
        </w:rPr>
        <w:t>-</w:t>
      </w:r>
      <w:r w:rsidR="00831EE2" w:rsidRPr="003C77BA">
        <w:rPr>
          <w:rFonts w:ascii="Calibri" w:hAnsi="Calibri" w:cs="Calibri"/>
          <w:lang w:val="en-US"/>
        </w:rPr>
        <w:t>value</w:t>
      </w:r>
      <w:r w:rsidR="00645B81" w:rsidRPr="003C77BA">
        <w:rPr>
          <w:rFonts w:ascii="Calibri" w:hAnsi="Calibri" w:cs="Calibri"/>
          <w:lang w:val="en-US"/>
        </w:rPr>
        <w:t>=0.</w:t>
      </w:r>
      <w:r w:rsidR="00F76C1C" w:rsidRPr="003C77BA">
        <w:rPr>
          <w:rFonts w:ascii="Calibri" w:hAnsi="Calibri" w:cs="Calibri"/>
          <w:lang w:val="en-US"/>
        </w:rPr>
        <w:t>30</w:t>
      </w:r>
      <w:r w:rsidR="00DF0D65" w:rsidRPr="003C77BA">
        <w:rPr>
          <w:rFonts w:ascii="Calibri" w:hAnsi="Calibri" w:cs="Calibri"/>
          <w:lang w:val="en-US"/>
        </w:rPr>
        <w:t xml:space="preserve"> for difference between subgroups</w:t>
      </w:r>
      <w:r w:rsidR="00831EE2" w:rsidRPr="003C77BA">
        <w:rPr>
          <w:rFonts w:ascii="Calibri" w:hAnsi="Calibri" w:cs="Calibri"/>
          <w:lang w:val="en-US"/>
        </w:rPr>
        <w:t>)</w:t>
      </w:r>
      <w:r w:rsidR="003B5F0C" w:rsidRPr="003C77BA">
        <w:rPr>
          <w:rFonts w:ascii="Calibri" w:hAnsi="Calibri" w:cs="Calibri"/>
          <w:lang w:val="en-US"/>
        </w:rPr>
        <w:t>.</w:t>
      </w:r>
      <w:r w:rsidR="00831EE2" w:rsidRPr="003C77BA">
        <w:rPr>
          <w:rFonts w:ascii="Calibri" w:hAnsi="Calibri" w:cs="Calibri"/>
          <w:lang w:val="en-US"/>
        </w:rPr>
        <w:t xml:space="preserve"> </w:t>
      </w:r>
    </w:p>
    <w:p w14:paraId="3B464544" w14:textId="77777777" w:rsidR="0036092B" w:rsidRPr="003C77BA" w:rsidRDefault="0036092B" w:rsidP="00CE01B4">
      <w:pPr>
        <w:spacing w:line="360" w:lineRule="auto"/>
        <w:jc w:val="both"/>
        <w:rPr>
          <w:rFonts w:ascii="Calibri" w:hAnsi="Calibri" w:cs="Calibri"/>
          <w:lang w:val="en-US"/>
        </w:rPr>
      </w:pPr>
    </w:p>
    <w:p w14:paraId="69199A0B" w14:textId="752800CD" w:rsidR="0036092B" w:rsidRPr="003C77BA" w:rsidRDefault="000211AB" w:rsidP="0036092B">
      <w:pPr>
        <w:spacing w:line="360" w:lineRule="auto"/>
        <w:jc w:val="both"/>
        <w:rPr>
          <w:rFonts w:ascii="Calibri" w:hAnsi="Calibri" w:cs="Calibri"/>
          <w:i/>
          <w:iCs/>
          <w:lang w:val="en-US"/>
        </w:rPr>
      </w:pPr>
      <w:r w:rsidRPr="003C77BA">
        <w:rPr>
          <w:rFonts w:ascii="Calibri" w:hAnsi="Calibri" w:cs="Calibri"/>
          <w:i/>
          <w:iCs/>
          <w:lang w:val="en-US"/>
        </w:rPr>
        <w:t>A</w:t>
      </w:r>
      <w:r w:rsidR="00A42569" w:rsidRPr="003C77BA">
        <w:rPr>
          <w:rFonts w:ascii="Calibri" w:hAnsi="Calibri" w:cs="Calibri"/>
          <w:i/>
          <w:iCs/>
          <w:lang w:val="en-US"/>
        </w:rPr>
        <w:t>dvanced</w:t>
      </w:r>
      <w:r w:rsidR="0036092B" w:rsidRPr="003C77BA">
        <w:rPr>
          <w:rFonts w:ascii="Calibri" w:hAnsi="Calibri" w:cs="Calibri"/>
          <w:i/>
          <w:iCs/>
          <w:lang w:val="en-US"/>
        </w:rPr>
        <w:t xml:space="preserve"> MASLD </w:t>
      </w:r>
      <w:r w:rsidR="00A42569" w:rsidRPr="003C77BA">
        <w:rPr>
          <w:rFonts w:ascii="Calibri" w:hAnsi="Calibri" w:cs="Calibri"/>
          <w:i/>
          <w:iCs/>
          <w:lang w:val="en-US"/>
        </w:rPr>
        <w:t>and</w:t>
      </w:r>
      <w:r w:rsidR="0036092B" w:rsidRPr="003C77BA">
        <w:rPr>
          <w:rFonts w:ascii="Calibri" w:hAnsi="Calibri" w:cs="Calibri"/>
          <w:i/>
          <w:iCs/>
          <w:lang w:val="en-US"/>
        </w:rPr>
        <w:t xml:space="preserve"> risk of incident AF</w:t>
      </w:r>
    </w:p>
    <w:p w14:paraId="200E2BB6" w14:textId="5FA87043" w:rsidR="0011280C" w:rsidRPr="003C77BA" w:rsidRDefault="0036092B" w:rsidP="00CD5816">
      <w:pPr>
        <w:spacing w:line="360" w:lineRule="auto"/>
        <w:jc w:val="both"/>
        <w:rPr>
          <w:rFonts w:ascii="Calibri" w:hAnsi="Calibri" w:cs="Calibri"/>
          <w:lang w:val="en-US"/>
        </w:rPr>
      </w:pPr>
      <w:r w:rsidRPr="003C77BA">
        <w:rPr>
          <w:rFonts w:ascii="Calibri" w:hAnsi="Calibri" w:cs="Calibri"/>
          <w:lang w:val="en-US"/>
        </w:rPr>
        <w:t xml:space="preserve">The distribution of the </w:t>
      </w:r>
      <w:r w:rsidR="00A42569" w:rsidRPr="003C77BA">
        <w:rPr>
          <w:rFonts w:ascii="Calibri" w:hAnsi="Calibri" w:cs="Calibri"/>
          <w:lang w:val="en-US"/>
        </w:rPr>
        <w:t>three</w:t>
      </w:r>
      <w:r w:rsidRPr="003C77BA">
        <w:rPr>
          <w:rFonts w:ascii="Calibri" w:hAnsi="Calibri" w:cs="Calibri"/>
          <w:lang w:val="en-US"/>
        </w:rPr>
        <w:t xml:space="preserve"> </w:t>
      </w:r>
      <w:r w:rsidR="008D371D" w:rsidRPr="003C77BA">
        <w:rPr>
          <w:rFonts w:ascii="Calibri" w:hAnsi="Calibri" w:cs="Calibri"/>
          <w:lang w:val="en-US"/>
        </w:rPr>
        <w:t xml:space="preserve">retrospective </w:t>
      </w:r>
      <w:r w:rsidR="00527C9A" w:rsidRPr="003C77BA">
        <w:rPr>
          <w:rFonts w:ascii="Calibri" w:hAnsi="Calibri" w:cs="Calibri"/>
          <w:lang w:val="en-US"/>
        </w:rPr>
        <w:t>cohort</w:t>
      </w:r>
      <w:r w:rsidRPr="003C77BA">
        <w:rPr>
          <w:rFonts w:ascii="Calibri" w:hAnsi="Calibri" w:cs="Calibri"/>
          <w:lang w:val="en-US"/>
        </w:rPr>
        <w:t xml:space="preserve"> studies </w:t>
      </w:r>
      <w:r w:rsidR="00E30E26"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baIrJmVh","properties":{"formattedCitation":"(26,31,32)","plainCitation":"(26,31,32)","noteIndex":0},"citationItems":[{"id":48,"uris":["http://zotero.org/users/local/3aA6NeCb/items/K42Q46UG"],"itemData":{"id":48,"type":"article-journal","abstract":"Aim Non-alcoholic fatty liver disease (NAFLD)-related advanced liver fibrosis (Stage 3 or 4) was reported to be linked to worse prognosis in patients with heart failure with preserved ejection fraction (HFpEF). This study aims to assess the relationship between liver fibrosis scores and new-onset atrial fibrillation (AF) incidence in patients with HFpEF in the Treatment of Preserved Cardiac Function Heart Failure with an Aldosterone Antagonist (TOPCAT) trial. Methods and results Baseline liver fibrosis levels, assessed by NAFLD fibrosis score (NFS) or Fibrosis-4 index (FIB-4), with AF incidence were expressed as hazard ratios (HRs) using the Cox proportional hazard model. The risk for advanced fibrosis was estimated to be 21.5% (447/2072) as assessed by FIB-4 (&gt;3.25) and 4.2% (88/2072) as assessed by NFS (&gt;0.676) in HFpEF patients without baseline AF. After a median follow-up of 3.11 years, 106 new-onset AF cases occurred. In multivariate analysis, elevated NFS [NFS = −1.455–0.676: HR 2.44, 95% confidence interval (CI) 1.27–4.68; NFS &gt; 0.676: HR 3.36, 95% CI 1.27–6.80; per 1 unit increase: HR 1.15, 95% CI 1.01–1.32], not FIB-4 (FIB-4 = 1.45–3.25: HR 1.02, 95% CI 0.67–1.55; FIB-4 &gt; 3.25: HR 1.69, 95% CI 0.76–3.79; per 1 unit increase: HR 1.13, 95% CI 0.93–1.37), was associated with increased AF incidence. The NFS (C-index 0.662), not FIB-4 (C-index 0.531), had a moderate predictive ability in predicting incident AF. Conclusions Among patients with HFpEF, the risk of advanced liver fibrosis is associated with an increased incidence of new-onset AF and may be a novel predictor for new-onset AF. Additional studies are needed to confirm our results.","container-title":"ESC Heart Failure","DOI":"10.1002/ehf2.14087","ISSN":"2055-5822","issue":"6","language":"en","license":"© 2022 The Authors. ESC Heart Failure published by John Wiley &amp; Sons Ltd on behalf of European Society of Cardiology.","note":"_eprint: https://onlinelibrary.wiley.com/doi/pdf/10.1002/ehf2.14087","page":"3985-3994","source":"Wiley Online Library","title":"Liver fibrosis scores and atrial fibrillation incidence in heart failure with preserved ejection fraction","volume":"9","author":[{"family":"Liu","given":"Xiao"},{"family":"Chen","given":"Wenya"},{"family":"Shao","given":"Wen"},{"family":"Jiang","given":"Yuan"},{"family":"Cao","given":"Zhengyu"},{"family":"He","given":"Wanbing"},{"family":"Wu","given":"Maoxiong"},{"family":"Chen","given":"Zhiteng"},{"family":"Ma","given":"Jianyong"},{"family":"Chen","given":"Yangxin"},{"family":"Yu","given":"Peng"},{"family":"Zhang","given":"Yuling"},{"family":"Wang","given":"Jingfeng"}],"issued":{"date-parts":[["2022"]]}}},{"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id":64,"uris":["http://zotero.org/users/local/3aA6NeCb/items/GEQQYVYZ"],"itemData":{"id":64,"type":"article-journal","abstract":"The association between nonalcoholic fatty liver disease (NAFLD) and atrial fibrillation (AF) has been inconsistent, and the impact of hepatic fibrosis on this relationship remains uncertain. We investigated the association between NAFLD and the risk of new-onset AF across different age groups.","container-title":"Cardiovascular Diabetology","DOI":"10.1186/s12933-024-02408-7","ISSN":"1475-2840","issue":"1","journalAbbreviation":"Cardiovascular Diabetology","page":"340","source":"BioMed Central","title":"Association of nonalcoholic fatty liver disease with new-onset atrial fibrillation stratified by age groups","volume":"23","author":[{"family":"Cho","given":"Eun Ju"},{"family":"Chung","given":"Goh Eun"},{"family":"Yoo","given":"Jeong-Ju"},{"family":"Cho","given":"Yuri"},{"family":"Lee","given":"Kyu Na"},{"family":"Shin","given":"Dong Wook"},{"family":"Kim","given":"Yoon Jun"},{"family":"Yoon","given":"Jung-Hwan"},{"family":"Han","given":"Kyungdo"},{"family":"Yu","given":"Su Jong"}],"issued":{"date-parts":[["2024",9,12]]}}}],"schema":"https://github.com/citation-style-language/schema/raw/master/csl-citation.json"} </w:instrText>
      </w:r>
      <w:r w:rsidR="00E30E26" w:rsidRPr="003C77BA">
        <w:rPr>
          <w:rFonts w:ascii="Calibri" w:hAnsi="Calibri" w:cs="Calibri"/>
          <w:lang w:val="en-US"/>
        </w:rPr>
        <w:fldChar w:fldCharType="separate"/>
      </w:r>
      <w:r w:rsidR="007A7F91" w:rsidRPr="003C77BA">
        <w:rPr>
          <w:rFonts w:ascii="Calibri" w:hAnsi="Calibri" w:cs="Calibri"/>
          <w:kern w:val="0"/>
          <w:lang w:val="en-US"/>
        </w:rPr>
        <w:t>(26,31,32)</w:t>
      </w:r>
      <w:r w:rsidR="00E30E26" w:rsidRPr="003C77BA">
        <w:rPr>
          <w:rFonts w:ascii="Calibri" w:hAnsi="Calibri" w:cs="Calibri"/>
          <w:lang w:val="en-US"/>
        </w:rPr>
        <w:fldChar w:fldCharType="end"/>
      </w:r>
      <w:r w:rsidR="00CA5CD2" w:rsidRPr="003C77BA">
        <w:rPr>
          <w:rFonts w:ascii="Calibri" w:hAnsi="Calibri" w:cs="Calibri"/>
          <w:lang w:val="en-US"/>
        </w:rPr>
        <w:t xml:space="preserve"> </w:t>
      </w:r>
      <w:r w:rsidRPr="003C77BA">
        <w:rPr>
          <w:rFonts w:ascii="Calibri" w:hAnsi="Calibri" w:cs="Calibri"/>
          <w:lang w:val="en-US"/>
        </w:rPr>
        <w:t xml:space="preserve">by estimate of the association between </w:t>
      </w:r>
      <w:r w:rsidR="000623E8" w:rsidRPr="003C77BA">
        <w:rPr>
          <w:rFonts w:ascii="Calibri" w:hAnsi="Calibri" w:cs="Calibri"/>
          <w:lang w:val="en-US"/>
        </w:rPr>
        <w:t>advanced</w:t>
      </w:r>
      <w:r w:rsidRPr="003C77BA">
        <w:rPr>
          <w:rFonts w:ascii="Calibri" w:hAnsi="Calibri" w:cs="Calibri"/>
          <w:lang w:val="en-US"/>
        </w:rPr>
        <w:t xml:space="preserve"> MASLD</w:t>
      </w:r>
      <w:r w:rsidR="00CC33B2" w:rsidRPr="003C77BA">
        <w:rPr>
          <w:rFonts w:ascii="Calibri" w:hAnsi="Calibri" w:cs="Calibri"/>
          <w:lang w:val="en-US"/>
        </w:rPr>
        <w:t xml:space="preserve">, as detected </w:t>
      </w:r>
      <w:r w:rsidR="00010BF4" w:rsidRPr="003C77BA">
        <w:rPr>
          <w:rFonts w:ascii="Calibri" w:hAnsi="Calibri" w:cs="Calibri"/>
          <w:lang w:val="en-US"/>
        </w:rPr>
        <w:t xml:space="preserve">either </w:t>
      </w:r>
      <w:r w:rsidR="00CC33B2" w:rsidRPr="003C77BA">
        <w:rPr>
          <w:rFonts w:ascii="Calibri" w:hAnsi="Calibri" w:cs="Calibri"/>
          <w:lang w:val="en-US"/>
        </w:rPr>
        <w:t xml:space="preserve">by non-invasive </w:t>
      </w:r>
      <w:r w:rsidR="00527C9A" w:rsidRPr="003C77BA">
        <w:rPr>
          <w:rFonts w:ascii="Calibri" w:hAnsi="Calibri" w:cs="Calibri"/>
          <w:lang w:val="en-US"/>
        </w:rPr>
        <w:t>bio</w:t>
      </w:r>
      <w:r w:rsidR="00CC33B2" w:rsidRPr="003C77BA">
        <w:rPr>
          <w:rFonts w:ascii="Calibri" w:hAnsi="Calibri" w:cs="Calibri"/>
          <w:lang w:val="en-US"/>
        </w:rPr>
        <w:t>markers</w:t>
      </w:r>
      <w:r w:rsidR="00010BF4" w:rsidRPr="003C77BA">
        <w:rPr>
          <w:rFonts w:ascii="Calibri" w:hAnsi="Calibri" w:cs="Calibri"/>
          <w:lang w:val="en-US"/>
        </w:rPr>
        <w:t xml:space="preserve"> of advanced</w:t>
      </w:r>
      <w:r w:rsidR="00CC33B2" w:rsidRPr="003C77BA">
        <w:rPr>
          <w:rFonts w:ascii="Calibri" w:hAnsi="Calibri" w:cs="Calibri"/>
          <w:lang w:val="en-US"/>
        </w:rPr>
        <w:t xml:space="preserve"> </w:t>
      </w:r>
      <w:r w:rsidR="00010BF4" w:rsidRPr="003C77BA">
        <w:rPr>
          <w:rFonts w:ascii="Calibri" w:hAnsi="Calibri" w:cs="Calibri"/>
          <w:lang w:val="en-US"/>
        </w:rPr>
        <w:t xml:space="preserve">fibrosis (FIB4 index and BARD score) </w:t>
      </w:r>
      <w:r w:rsidR="00CC33B2" w:rsidRPr="003C77BA">
        <w:rPr>
          <w:rFonts w:ascii="Calibri" w:hAnsi="Calibri" w:cs="Calibri"/>
          <w:lang w:val="en-US"/>
        </w:rPr>
        <w:t xml:space="preserve">or </w:t>
      </w:r>
      <w:r w:rsidR="00010BF4" w:rsidRPr="003C77BA">
        <w:rPr>
          <w:rFonts w:ascii="Calibri" w:hAnsi="Calibri" w:cs="Calibri"/>
          <w:lang w:val="en-US"/>
        </w:rPr>
        <w:t xml:space="preserve">by </w:t>
      </w:r>
      <w:r w:rsidR="000623E8" w:rsidRPr="003C77BA">
        <w:rPr>
          <w:rFonts w:ascii="Calibri" w:hAnsi="Calibri" w:cs="Calibri"/>
          <w:lang w:val="en-US"/>
        </w:rPr>
        <w:t xml:space="preserve">liver </w:t>
      </w:r>
      <w:r w:rsidR="00CC33B2" w:rsidRPr="003C77BA">
        <w:rPr>
          <w:rFonts w:ascii="Calibri" w:hAnsi="Calibri" w:cs="Calibri"/>
          <w:lang w:val="en-US"/>
        </w:rPr>
        <w:t>biopsy,</w:t>
      </w:r>
      <w:r w:rsidRPr="003C77BA">
        <w:rPr>
          <w:rFonts w:ascii="Calibri" w:hAnsi="Calibri" w:cs="Calibri"/>
          <w:lang w:val="en-US"/>
        </w:rPr>
        <w:t xml:space="preserve"> and </w:t>
      </w:r>
      <w:r w:rsidR="00267D5A" w:rsidRPr="003C77BA">
        <w:rPr>
          <w:rFonts w:ascii="Calibri" w:hAnsi="Calibri" w:cs="Calibri"/>
          <w:lang w:val="en-US"/>
        </w:rPr>
        <w:t xml:space="preserve">the </w:t>
      </w:r>
      <w:r w:rsidRPr="003C77BA">
        <w:rPr>
          <w:rFonts w:ascii="Calibri" w:hAnsi="Calibri" w:cs="Calibri"/>
          <w:lang w:val="en-US"/>
        </w:rPr>
        <w:t xml:space="preserve">risk of incident AF is plotted in </w:t>
      </w:r>
      <w:r w:rsidRPr="003C77BA">
        <w:rPr>
          <w:rFonts w:ascii="Calibri" w:hAnsi="Calibri" w:cs="Calibri"/>
          <w:b/>
          <w:bCs/>
          <w:lang w:val="en-US"/>
        </w:rPr>
        <w:t>Figure 2</w:t>
      </w:r>
      <w:r w:rsidR="00EC476F" w:rsidRPr="003C77BA">
        <w:rPr>
          <w:rFonts w:ascii="Calibri" w:hAnsi="Calibri" w:cs="Calibri"/>
          <w:b/>
          <w:bCs/>
          <w:lang w:val="en-US"/>
        </w:rPr>
        <w:t>.</w:t>
      </w:r>
      <w:r w:rsidR="00EC476F" w:rsidRPr="003C77BA">
        <w:rPr>
          <w:rFonts w:ascii="Calibri" w:hAnsi="Calibri" w:cs="Calibri"/>
          <w:lang w:val="en-US"/>
        </w:rPr>
        <w:t xml:space="preserve"> </w:t>
      </w:r>
      <w:r w:rsidR="00170CAB" w:rsidRPr="003C77BA">
        <w:rPr>
          <w:rFonts w:ascii="Calibri" w:hAnsi="Calibri" w:cs="Calibri"/>
          <w:lang w:val="en-US"/>
        </w:rPr>
        <w:t>Advanced</w:t>
      </w:r>
      <w:r w:rsidR="00EC476F" w:rsidRPr="003C77BA">
        <w:rPr>
          <w:rFonts w:ascii="Calibri" w:hAnsi="Calibri" w:cs="Calibri"/>
          <w:lang w:val="en-US"/>
        </w:rPr>
        <w:t xml:space="preserve"> MASLD </w:t>
      </w:r>
      <w:r w:rsidR="00170CAB" w:rsidRPr="003C77BA">
        <w:rPr>
          <w:rFonts w:ascii="Calibri" w:hAnsi="Calibri" w:cs="Calibri"/>
          <w:lang w:val="en-US"/>
        </w:rPr>
        <w:t>was</w:t>
      </w:r>
      <w:r w:rsidR="00EC476F" w:rsidRPr="003C77BA">
        <w:rPr>
          <w:rFonts w:ascii="Calibri" w:hAnsi="Calibri" w:cs="Calibri"/>
          <w:lang w:val="en-US"/>
        </w:rPr>
        <w:t xml:space="preserve"> </w:t>
      </w:r>
      <w:r w:rsidR="00010BF4" w:rsidRPr="003C77BA">
        <w:rPr>
          <w:rFonts w:ascii="Calibri" w:hAnsi="Calibri" w:cs="Calibri"/>
          <w:lang w:val="en-US"/>
        </w:rPr>
        <w:t xml:space="preserve">significantly </w:t>
      </w:r>
      <w:r w:rsidR="00EC476F" w:rsidRPr="003C77BA">
        <w:rPr>
          <w:rFonts w:ascii="Calibri" w:hAnsi="Calibri" w:cs="Calibri"/>
          <w:lang w:val="en-US"/>
        </w:rPr>
        <w:t xml:space="preserve">associated with </w:t>
      </w:r>
      <w:r w:rsidR="00267D5A" w:rsidRPr="003C77BA">
        <w:rPr>
          <w:rFonts w:ascii="Calibri" w:hAnsi="Calibri" w:cs="Calibri"/>
          <w:lang w:val="en-US"/>
        </w:rPr>
        <w:t>a</w:t>
      </w:r>
      <w:r w:rsidR="00430F78" w:rsidRPr="003C77BA">
        <w:rPr>
          <w:rFonts w:ascii="Calibri" w:hAnsi="Calibri" w:cs="Calibri"/>
          <w:lang w:val="en-US"/>
        </w:rPr>
        <w:t xml:space="preserve"> higher</w:t>
      </w:r>
      <w:r w:rsidR="00EC476F" w:rsidRPr="003C77BA">
        <w:rPr>
          <w:rFonts w:ascii="Calibri" w:hAnsi="Calibri" w:cs="Calibri"/>
          <w:lang w:val="en-US"/>
        </w:rPr>
        <w:t xml:space="preserve"> risk of incident AF </w:t>
      </w:r>
      <w:r w:rsidR="00430F78" w:rsidRPr="003C77BA">
        <w:rPr>
          <w:rFonts w:ascii="Calibri" w:hAnsi="Calibri" w:cs="Calibri"/>
          <w:lang w:val="en-US"/>
        </w:rPr>
        <w:t xml:space="preserve">compared to no-MASLD </w:t>
      </w:r>
      <w:r w:rsidR="00EC476F" w:rsidRPr="003C77BA">
        <w:rPr>
          <w:rFonts w:ascii="Calibri" w:hAnsi="Calibri" w:cs="Calibri"/>
          <w:lang w:val="en-US"/>
        </w:rPr>
        <w:t>(</w:t>
      </w:r>
      <w:r w:rsidR="00527C9A" w:rsidRPr="003C77BA">
        <w:rPr>
          <w:rFonts w:ascii="Calibri" w:hAnsi="Calibri" w:cs="Calibri"/>
          <w:lang w:val="en-US"/>
        </w:rPr>
        <w:t xml:space="preserve">n=3 studies; </w:t>
      </w:r>
      <w:r w:rsidR="00EC476F" w:rsidRPr="003C77BA">
        <w:rPr>
          <w:rFonts w:ascii="Calibri" w:hAnsi="Calibri" w:cs="Calibri"/>
          <w:lang w:val="en-US"/>
        </w:rPr>
        <w:t xml:space="preserve">random-effects HR 1.22, 95% CI 1.18-1.26; </w:t>
      </w:r>
      <w:r w:rsidR="00EC476F" w:rsidRPr="003C77BA">
        <w:rPr>
          <w:rFonts w:ascii="Calibri" w:hAnsi="Calibri" w:cs="Calibri"/>
          <w:i/>
          <w:iCs/>
          <w:lang w:val="en-US"/>
        </w:rPr>
        <w:t>I</w:t>
      </w:r>
      <w:r w:rsidR="00EC476F" w:rsidRPr="003C77BA">
        <w:rPr>
          <w:rFonts w:ascii="Calibri" w:hAnsi="Calibri" w:cs="Calibri"/>
          <w:i/>
          <w:iCs/>
          <w:vertAlign w:val="superscript"/>
          <w:lang w:val="en-US"/>
        </w:rPr>
        <w:t>2</w:t>
      </w:r>
      <w:r w:rsidR="00EC476F" w:rsidRPr="003C77BA">
        <w:rPr>
          <w:rFonts w:ascii="Calibri" w:hAnsi="Calibri" w:cs="Calibri"/>
          <w:lang w:val="en-US"/>
        </w:rPr>
        <w:t>=</w:t>
      </w:r>
      <w:r w:rsidR="00620A73" w:rsidRPr="003C77BA">
        <w:rPr>
          <w:rFonts w:ascii="Calibri" w:hAnsi="Calibri" w:cs="Calibri"/>
          <w:lang w:val="en-US"/>
        </w:rPr>
        <w:t>1</w:t>
      </w:r>
      <w:r w:rsidR="00EC476F" w:rsidRPr="003C77BA">
        <w:rPr>
          <w:rFonts w:ascii="Calibri" w:hAnsi="Calibri" w:cs="Calibri"/>
          <w:lang w:val="en-US"/>
        </w:rPr>
        <w:t>0%)</w:t>
      </w:r>
      <w:r w:rsidR="00527C9A" w:rsidRPr="003C77BA">
        <w:rPr>
          <w:rFonts w:ascii="Calibri" w:hAnsi="Calibri" w:cs="Calibri"/>
          <w:lang w:val="en-US"/>
        </w:rPr>
        <w:t>; this AF risk tended to be</w:t>
      </w:r>
      <w:r w:rsidR="00EA2322" w:rsidRPr="003C77BA">
        <w:rPr>
          <w:rFonts w:ascii="Calibri" w:hAnsi="Calibri" w:cs="Calibri"/>
          <w:lang w:val="en-US"/>
        </w:rPr>
        <w:t xml:space="preserve"> </w:t>
      </w:r>
      <w:r w:rsidR="00F47BF7" w:rsidRPr="003C77BA">
        <w:rPr>
          <w:rFonts w:ascii="Calibri" w:hAnsi="Calibri" w:cs="Calibri"/>
          <w:lang w:val="en-US"/>
        </w:rPr>
        <w:t>slightly</w:t>
      </w:r>
      <w:r w:rsidR="00527C9A" w:rsidRPr="003C77BA">
        <w:rPr>
          <w:rFonts w:ascii="Calibri" w:hAnsi="Calibri" w:cs="Calibri"/>
          <w:lang w:val="en-US"/>
        </w:rPr>
        <w:t xml:space="preserve"> higher in the </w:t>
      </w:r>
      <w:r w:rsidR="00430F78" w:rsidRPr="003C77BA">
        <w:rPr>
          <w:rFonts w:ascii="Calibri" w:hAnsi="Calibri" w:cs="Calibri"/>
          <w:lang w:val="en-US"/>
        </w:rPr>
        <w:t xml:space="preserve">cohort </w:t>
      </w:r>
      <w:r w:rsidR="00527C9A" w:rsidRPr="003C77BA">
        <w:rPr>
          <w:rFonts w:ascii="Calibri" w:hAnsi="Calibri" w:cs="Calibri"/>
          <w:lang w:val="en-US"/>
        </w:rPr>
        <w:t xml:space="preserve">study using liver biopsy </w:t>
      </w:r>
      <w:r w:rsidR="0043208F" w:rsidRPr="003C77BA">
        <w:rPr>
          <w:rFonts w:ascii="Calibri" w:hAnsi="Calibri" w:cs="Calibri"/>
          <w:lang w:val="en-US"/>
        </w:rPr>
        <w:t xml:space="preserve">(random-effects HR 1.36, 95% CI 1.07-1.71; </w:t>
      </w:r>
      <w:r w:rsidR="0043208F" w:rsidRPr="003C77BA">
        <w:rPr>
          <w:rFonts w:ascii="Calibri" w:hAnsi="Calibri" w:cs="Calibri"/>
          <w:i/>
          <w:iCs/>
          <w:lang w:val="en-US"/>
        </w:rPr>
        <w:t>I</w:t>
      </w:r>
      <w:r w:rsidR="0043208F" w:rsidRPr="003C77BA">
        <w:rPr>
          <w:rFonts w:ascii="Calibri" w:hAnsi="Calibri" w:cs="Calibri"/>
          <w:i/>
          <w:iCs/>
          <w:vertAlign w:val="superscript"/>
          <w:lang w:val="en-US"/>
        </w:rPr>
        <w:t>2</w:t>
      </w:r>
      <w:r w:rsidR="0043208F" w:rsidRPr="003C77BA">
        <w:rPr>
          <w:rFonts w:ascii="Calibri" w:hAnsi="Calibri" w:cs="Calibri"/>
          <w:lang w:val="en-US"/>
        </w:rPr>
        <w:t xml:space="preserve">=43%) </w:t>
      </w:r>
      <w:r w:rsidR="00527C9A" w:rsidRPr="003C77BA">
        <w:rPr>
          <w:rFonts w:ascii="Calibri" w:hAnsi="Calibri" w:cs="Calibri"/>
          <w:lang w:val="en-US"/>
        </w:rPr>
        <w:t xml:space="preserve">compared to studies using non-invasive </w:t>
      </w:r>
      <w:r w:rsidR="00EA2322" w:rsidRPr="003C77BA">
        <w:rPr>
          <w:rFonts w:ascii="Calibri" w:hAnsi="Calibri" w:cs="Calibri"/>
          <w:lang w:val="en-US"/>
        </w:rPr>
        <w:t xml:space="preserve">fibrosis </w:t>
      </w:r>
      <w:r w:rsidR="0043208F" w:rsidRPr="003C77BA">
        <w:rPr>
          <w:rFonts w:ascii="Calibri" w:hAnsi="Calibri" w:cs="Calibri"/>
          <w:lang w:val="en-US"/>
        </w:rPr>
        <w:t>biomarkers</w:t>
      </w:r>
      <w:r w:rsidR="00EC476F" w:rsidRPr="003C77BA">
        <w:rPr>
          <w:rFonts w:ascii="Calibri" w:hAnsi="Calibri" w:cs="Calibri"/>
          <w:lang w:val="en-US"/>
        </w:rPr>
        <w:t>.</w:t>
      </w:r>
      <w:r w:rsidR="00F90E42" w:rsidRPr="003C77BA">
        <w:rPr>
          <w:rFonts w:ascii="Calibri" w:hAnsi="Calibri" w:cs="Calibri"/>
          <w:lang w:val="en-US"/>
        </w:rPr>
        <w:t xml:space="preserve"> However, there was no indication that the risk of AF further increased with the severity of liver fibrosis </w:t>
      </w:r>
      <w:r w:rsidR="00F806B4" w:rsidRPr="003C77BA">
        <w:rPr>
          <w:rFonts w:ascii="Calibri" w:hAnsi="Calibri" w:cs="Calibri"/>
          <w:lang w:val="en-US"/>
        </w:rPr>
        <w:t>compared to the primary analysis results</w:t>
      </w:r>
      <w:r w:rsidR="00F90E42" w:rsidRPr="003C77BA">
        <w:rPr>
          <w:rFonts w:ascii="Calibri" w:hAnsi="Calibri" w:cs="Calibri"/>
          <w:lang w:val="en-US"/>
        </w:rPr>
        <w:t xml:space="preserve"> (</w:t>
      </w:r>
      <w:r w:rsidR="00F90E42" w:rsidRPr="003C77BA">
        <w:rPr>
          <w:rFonts w:ascii="Calibri" w:hAnsi="Calibri" w:cs="Calibri"/>
          <w:b/>
          <w:bCs/>
          <w:lang w:val="en-US"/>
        </w:rPr>
        <w:t>Figure 1</w:t>
      </w:r>
      <w:r w:rsidR="00F90E42" w:rsidRPr="003C77BA">
        <w:rPr>
          <w:rFonts w:ascii="Calibri" w:hAnsi="Calibri" w:cs="Calibri"/>
          <w:lang w:val="en-US"/>
        </w:rPr>
        <w:t>).</w:t>
      </w:r>
    </w:p>
    <w:p w14:paraId="37DD3BC8" w14:textId="77777777" w:rsidR="0011280C" w:rsidRPr="003C77BA" w:rsidRDefault="0011280C" w:rsidP="00CE01B4">
      <w:pPr>
        <w:spacing w:line="360" w:lineRule="auto"/>
        <w:jc w:val="both"/>
        <w:rPr>
          <w:rFonts w:ascii="Calibri" w:hAnsi="Calibri" w:cs="Calibri"/>
          <w:lang w:val="en-US"/>
        </w:rPr>
      </w:pPr>
    </w:p>
    <w:p w14:paraId="09986845" w14:textId="55C613F0" w:rsidR="0011280C" w:rsidRPr="003C77BA" w:rsidRDefault="0011280C" w:rsidP="00CE01B4">
      <w:pPr>
        <w:spacing w:line="360" w:lineRule="auto"/>
        <w:jc w:val="both"/>
        <w:rPr>
          <w:rFonts w:ascii="Calibri" w:hAnsi="Calibri" w:cs="Calibri"/>
          <w:i/>
          <w:iCs/>
          <w:lang w:val="en-US"/>
        </w:rPr>
      </w:pPr>
      <w:r w:rsidRPr="003C77BA">
        <w:rPr>
          <w:rFonts w:ascii="Calibri" w:hAnsi="Calibri" w:cs="Calibri"/>
          <w:i/>
          <w:iCs/>
          <w:lang w:val="en-US"/>
        </w:rPr>
        <w:t>Sensitivity analyses and meta-regressions</w:t>
      </w:r>
    </w:p>
    <w:p w14:paraId="665CF23A" w14:textId="3DD70A73" w:rsidR="00527C9A" w:rsidRPr="003C77BA" w:rsidRDefault="00527C9A" w:rsidP="00527C9A">
      <w:pPr>
        <w:spacing w:line="360" w:lineRule="auto"/>
        <w:jc w:val="both"/>
        <w:rPr>
          <w:rFonts w:ascii="Calibri" w:hAnsi="Calibri" w:cs="Calibri"/>
          <w:b/>
          <w:bCs/>
          <w:lang w:val="en-US"/>
        </w:rPr>
      </w:pPr>
      <w:r w:rsidRPr="003C77BA">
        <w:rPr>
          <w:rFonts w:ascii="Calibri" w:hAnsi="Calibri" w:cs="Calibri"/>
          <w:lang w:val="en-US"/>
        </w:rPr>
        <w:t xml:space="preserve">A sensitivity analysis using the one-study remove (leave-one-out) approach to test </w:t>
      </w:r>
      <w:r w:rsidR="00B33818" w:rsidRPr="003C77BA">
        <w:rPr>
          <w:rFonts w:ascii="Calibri" w:hAnsi="Calibri" w:cs="Calibri"/>
          <w:lang w:val="en-US"/>
        </w:rPr>
        <w:t xml:space="preserve">for </w:t>
      </w:r>
      <w:r w:rsidR="00BB2EC8" w:rsidRPr="003C77BA">
        <w:rPr>
          <w:rFonts w:ascii="Calibri" w:hAnsi="Calibri" w:cs="Calibri"/>
          <w:lang w:val="en-US"/>
        </w:rPr>
        <w:t xml:space="preserve">each </w:t>
      </w:r>
      <w:r w:rsidR="00AD5D25" w:rsidRPr="003C77BA">
        <w:rPr>
          <w:rFonts w:ascii="Calibri" w:hAnsi="Calibri" w:cs="Calibri"/>
          <w:lang w:val="en-US"/>
        </w:rPr>
        <w:t>study's</w:t>
      </w:r>
      <w:r w:rsidR="00B33818" w:rsidRPr="003C77BA">
        <w:rPr>
          <w:rFonts w:ascii="Calibri" w:hAnsi="Calibri" w:cs="Calibri"/>
          <w:lang w:val="en-US"/>
        </w:rPr>
        <w:t xml:space="preserve"> </w:t>
      </w:r>
      <w:r w:rsidR="00BB2EC8" w:rsidRPr="003C77BA">
        <w:rPr>
          <w:rFonts w:ascii="Calibri" w:hAnsi="Calibri" w:cs="Calibri"/>
          <w:lang w:val="en-US"/>
        </w:rPr>
        <w:t>influence</w:t>
      </w:r>
      <w:r w:rsidRPr="003C77BA">
        <w:rPr>
          <w:rFonts w:ascii="Calibri" w:hAnsi="Calibri" w:cs="Calibri"/>
          <w:lang w:val="en-US"/>
        </w:rPr>
        <w:t xml:space="preserve"> on the overall effect size showed that eliminating each </w:t>
      </w:r>
      <w:r w:rsidR="00F806B4" w:rsidRPr="003C77BA">
        <w:rPr>
          <w:rFonts w:ascii="Calibri" w:hAnsi="Calibri" w:cs="Calibri"/>
          <w:lang w:val="en-US"/>
        </w:rPr>
        <w:t>cohort study</w:t>
      </w:r>
      <w:r w:rsidRPr="003C77BA">
        <w:rPr>
          <w:rFonts w:ascii="Calibri" w:hAnsi="Calibri" w:cs="Calibri"/>
          <w:lang w:val="en-US"/>
        </w:rPr>
        <w:t xml:space="preserve"> from the pooled primary analysis did not </w:t>
      </w:r>
      <w:r w:rsidR="00BB2EC8" w:rsidRPr="003C77BA">
        <w:rPr>
          <w:rFonts w:ascii="Calibri" w:hAnsi="Calibri" w:cs="Calibri"/>
          <w:lang w:val="en-US"/>
        </w:rPr>
        <w:t>significantly affect</w:t>
      </w:r>
      <w:r w:rsidRPr="003C77BA">
        <w:rPr>
          <w:rFonts w:ascii="Calibri" w:hAnsi="Calibri" w:cs="Calibri"/>
          <w:lang w:val="en-US"/>
        </w:rPr>
        <w:t xml:space="preserve"> the overall risk of AF</w:t>
      </w:r>
      <w:r w:rsidRPr="003C77BA">
        <w:rPr>
          <w:rFonts w:ascii="Calibri" w:hAnsi="Calibri" w:cs="Calibri"/>
          <w:b/>
          <w:bCs/>
          <w:lang w:val="en-US"/>
        </w:rPr>
        <w:t xml:space="preserve"> (</w:t>
      </w:r>
      <w:r w:rsidR="00FB3C6C" w:rsidRPr="003C77BA">
        <w:rPr>
          <w:rFonts w:ascii="Calibri" w:hAnsi="Calibri" w:cs="Calibri"/>
          <w:b/>
          <w:bCs/>
          <w:lang w:val="en-US"/>
        </w:rPr>
        <w:t xml:space="preserve">Supplementary Figure </w:t>
      </w:r>
      <w:r w:rsidR="004064D8" w:rsidRPr="003C77BA">
        <w:rPr>
          <w:rFonts w:ascii="Calibri" w:hAnsi="Calibri" w:cs="Calibri"/>
          <w:b/>
          <w:bCs/>
          <w:lang w:val="en-US"/>
        </w:rPr>
        <w:t>5</w:t>
      </w:r>
      <w:r w:rsidRPr="003C77BA">
        <w:rPr>
          <w:rFonts w:ascii="Calibri" w:hAnsi="Calibri" w:cs="Calibri"/>
          <w:b/>
          <w:bCs/>
          <w:lang w:val="en-US"/>
        </w:rPr>
        <w:t>).</w:t>
      </w:r>
    </w:p>
    <w:p w14:paraId="65B60AAA" w14:textId="15E6BA70" w:rsidR="00FB3C6C" w:rsidRPr="003C77BA" w:rsidRDefault="00527C9A" w:rsidP="00527C9A">
      <w:pPr>
        <w:spacing w:line="360" w:lineRule="auto"/>
        <w:jc w:val="both"/>
        <w:rPr>
          <w:rFonts w:ascii="Calibri" w:hAnsi="Calibri" w:cs="Calibri"/>
          <w:b/>
          <w:bCs/>
          <w:lang w:val="en-US"/>
        </w:rPr>
      </w:pPr>
      <w:r w:rsidRPr="003C77BA">
        <w:rPr>
          <w:rFonts w:ascii="Calibri" w:hAnsi="Calibri" w:cs="Calibri"/>
          <w:lang w:val="en-US"/>
        </w:rPr>
        <w:t xml:space="preserve">The results of univariable meta-regression analyses to examine the impact of potential moderator variables did not show any </w:t>
      </w:r>
      <w:r w:rsidR="00FB3C6C" w:rsidRPr="003C77BA">
        <w:rPr>
          <w:rFonts w:ascii="Calibri" w:hAnsi="Calibri" w:cs="Calibri"/>
          <w:lang w:val="en-US"/>
        </w:rPr>
        <w:t>significant effect of age (</w:t>
      </w:r>
      <w:r w:rsidR="00FB3C6C" w:rsidRPr="003C77BA">
        <w:rPr>
          <w:rFonts w:ascii="Calibri" w:hAnsi="Calibri" w:cs="Calibri"/>
          <w:b/>
          <w:bCs/>
          <w:lang w:val="en-US"/>
        </w:rPr>
        <w:t xml:space="preserve">Supplementary Figure </w:t>
      </w:r>
      <w:r w:rsidR="004064D8" w:rsidRPr="003C77BA">
        <w:rPr>
          <w:rFonts w:ascii="Calibri" w:hAnsi="Calibri" w:cs="Calibri"/>
          <w:b/>
          <w:bCs/>
          <w:lang w:val="en-US"/>
        </w:rPr>
        <w:t>6</w:t>
      </w:r>
      <w:r w:rsidR="00FB3C6C" w:rsidRPr="003C77BA">
        <w:rPr>
          <w:rFonts w:ascii="Calibri" w:hAnsi="Calibri" w:cs="Calibri"/>
          <w:lang w:val="en-US"/>
        </w:rPr>
        <w:t xml:space="preserve">), </w:t>
      </w:r>
      <w:r w:rsidR="00E93186" w:rsidRPr="003C77BA">
        <w:rPr>
          <w:rFonts w:ascii="Calibri" w:hAnsi="Calibri" w:cs="Calibri"/>
          <w:lang w:val="en-US"/>
        </w:rPr>
        <w:t xml:space="preserve">male </w:t>
      </w:r>
      <w:r w:rsidR="00FB3C6C" w:rsidRPr="003C77BA">
        <w:rPr>
          <w:rFonts w:ascii="Calibri" w:hAnsi="Calibri" w:cs="Calibri"/>
          <w:lang w:val="en-US"/>
        </w:rPr>
        <w:t>sex (</w:t>
      </w:r>
      <w:r w:rsidR="00FB3C6C" w:rsidRPr="003C77BA">
        <w:rPr>
          <w:rFonts w:ascii="Calibri" w:hAnsi="Calibri" w:cs="Calibri"/>
          <w:b/>
          <w:bCs/>
          <w:lang w:val="en-US"/>
        </w:rPr>
        <w:t xml:space="preserve">Supplementary Figure </w:t>
      </w:r>
      <w:r w:rsidR="004064D8" w:rsidRPr="003C77BA">
        <w:rPr>
          <w:rFonts w:ascii="Calibri" w:hAnsi="Calibri" w:cs="Calibri"/>
          <w:b/>
          <w:bCs/>
          <w:lang w:val="en-US"/>
        </w:rPr>
        <w:t>7</w:t>
      </w:r>
      <w:r w:rsidR="00FB3C6C" w:rsidRPr="003C77BA">
        <w:rPr>
          <w:rFonts w:ascii="Calibri" w:hAnsi="Calibri" w:cs="Calibri"/>
          <w:lang w:val="en-US"/>
        </w:rPr>
        <w:t xml:space="preserve">), </w:t>
      </w:r>
      <w:r w:rsidR="00F90E42" w:rsidRPr="003C77BA">
        <w:rPr>
          <w:rFonts w:ascii="Calibri" w:hAnsi="Calibri" w:cs="Calibri"/>
          <w:lang w:val="en-US"/>
        </w:rPr>
        <w:t xml:space="preserve">body mass index </w:t>
      </w:r>
      <w:r w:rsidR="00FB3C6C" w:rsidRPr="003C77BA">
        <w:rPr>
          <w:rFonts w:ascii="Calibri" w:hAnsi="Calibri" w:cs="Calibri"/>
          <w:lang w:val="en-US"/>
        </w:rPr>
        <w:t>(</w:t>
      </w:r>
      <w:r w:rsidR="00FB3C6C" w:rsidRPr="003C77BA">
        <w:rPr>
          <w:rFonts w:ascii="Calibri" w:hAnsi="Calibri" w:cs="Calibri"/>
          <w:b/>
          <w:bCs/>
          <w:lang w:val="en-US"/>
        </w:rPr>
        <w:t xml:space="preserve">Supplementary Figure </w:t>
      </w:r>
      <w:r w:rsidR="004064D8" w:rsidRPr="003C77BA">
        <w:rPr>
          <w:rFonts w:ascii="Calibri" w:hAnsi="Calibri" w:cs="Calibri"/>
          <w:b/>
          <w:bCs/>
          <w:lang w:val="en-US"/>
        </w:rPr>
        <w:t>8</w:t>
      </w:r>
      <w:r w:rsidR="00FB3C6C" w:rsidRPr="003C77BA">
        <w:rPr>
          <w:rFonts w:ascii="Calibri" w:hAnsi="Calibri" w:cs="Calibri"/>
          <w:lang w:val="en-US"/>
        </w:rPr>
        <w:t xml:space="preserve">), </w:t>
      </w:r>
      <w:r w:rsidR="00897A1B" w:rsidRPr="003C77BA">
        <w:rPr>
          <w:rFonts w:ascii="Calibri" w:hAnsi="Calibri" w:cs="Calibri"/>
          <w:lang w:val="en-US"/>
        </w:rPr>
        <w:t>arterial hypertension (</w:t>
      </w:r>
      <w:r w:rsidR="00897A1B" w:rsidRPr="003C77BA">
        <w:rPr>
          <w:rFonts w:ascii="Calibri" w:hAnsi="Calibri" w:cs="Calibri"/>
          <w:b/>
          <w:bCs/>
          <w:lang w:val="en-US"/>
        </w:rPr>
        <w:t xml:space="preserve">Supplementary Figure </w:t>
      </w:r>
      <w:r w:rsidR="004064D8" w:rsidRPr="003C77BA">
        <w:rPr>
          <w:rFonts w:ascii="Calibri" w:hAnsi="Calibri" w:cs="Calibri"/>
          <w:b/>
          <w:bCs/>
          <w:lang w:val="en-US"/>
        </w:rPr>
        <w:t>9</w:t>
      </w:r>
      <w:r w:rsidR="00897A1B" w:rsidRPr="003C77BA">
        <w:rPr>
          <w:rFonts w:ascii="Calibri" w:hAnsi="Calibri" w:cs="Calibri"/>
          <w:lang w:val="en-US"/>
        </w:rPr>
        <w:t xml:space="preserve">), </w:t>
      </w:r>
      <w:r w:rsidR="00FB3C6C" w:rsidRPr="003C77BA">
        <w:rPr>
          <w:rFonts w:ascii="Calibri" w:hAnsi="Calibri" w:cs="Calibri"/>
          <w:lang w:val="en-US"/>
        </w:rPr>
        <w:t xml:space="preserve">and pre-existing </w:t>
      </w:r>
      <w:r w:rsidR="00620A73" w:rsidRPr="003C77BA">
        <w:rPr>
          <w:rFonts w:ascii="Calibri" w:hAnsi="Calibri" w:cs="Calibri"/>
          <w:lang w:val="en-US"/>
        </w:rPr>
        <w:t>type 2 diabetes</w:t>
      </w:r>
      <w:r w:rsidR="00FB3C6C" w:rsidRPr="003C77BA">
        <w:rPr>
          <w:rFonts w:ascii="Calibri" w:hAnsi="Calibri" w:cs="Calibri"/>
          <w:lang w:val="en-US"/>
        </w:rPr>
        <w:t xml:space="preserve"> (</w:t>
      </w:r>
      <w:r w:rsidR="00FB3C6C" w:rsidRPr="003C77BA">
        <w:rPr>
          <w:rFonts w:ascii="Calibri" w:hAnsi="Calibri" w:cs="Calibri"/>
          <w:b/>
          <w:bCs/>
          <w:lang w:val="en-US"/>
        </w:rPr>
        <w:t xml:space="preserve">Supplementary Figure </w:t>
      </w:r>
      <w:r w:rsidR="00200CC3" w:rsidRPr="003C77BA">
        <w:rPr>
          <w:rFonts w:ascii="Calibri" w:hAnsi="Calibri" w:cs="Calibri"/>
          <w:b/>
          <w:bCs/>
          <w:lang w:val="en-US"/>
        </w:rPr>
        <w:t>1</w:t>
      </w:r>
      <w:r w:rsidR="004064D8" w:rsidRPr="003C77BA">
        <w:rPr>
          <w:rFonts w:ascii="Calibri" w:hAnsi="Calibri" w:cs="Calibri"/>
          <w:b/>
          <w:bCs/>
          <w:lang w:val="en-US"/>
        </w:rPr>
        <w:t>0</w:t>
      </w:r>
      <w:r w:rsidR="00FB3C6C" w:rsidRPr="003C77BA">
        <w:rPr>
          <w:rFonts w:ascii="Calibri" w:hAnsi="Calibri" w:cs="Calibri"/>
          <w:lang w:val="en-US"/>
        </w:rPr>
        <w:t xml:space="preserve">) on the association </w:t>
      </w:r>
      <w:r w:rsidR="00620A73" w:rsidRPr="003C77BA">
        <w:rPr>
          <w:rFonts w:ascii="Calibri" w:hAnsi="Calibri" w:cs="Calibri"/>
          <w:lang w:val="en-US"/>
        </w:rPr>
        <w:t xml:space="preserve">between MASLD and </w:t>
      </w:r>
      <w:r w:rsidR="00045647" w:rsidRPr="003C77BA">
        <w:rPr>
          <w:rFonts w:ascii="Calibri" w:hAnsi="Calibri" w:cs="Calibri"/>
          <w:lang w:val="en-US"/>
        </w:rPr>
        <w:t xml:space="preserve">the </w:t>
      </w:r>
      <w:r w:rsidR="00620A73" w:rsidRPr="003C77BA">
        <w:rPr>
          <w:rFonts w:ascii="Calibri" w:hAnsi="Calibri" w:cs="Calibri"/>
          <w:lang w:val="en-US"/>
        </w:rPr>
        <w:t>risk of incident AF.</w:t>
      </w:r>
    </w:p>
    <w:p w14:paraId="070BEEEA" w14:textId="77777777" w:rsidR="00620A73" w:rsidRPr="003C77BA" w:rsidRDefault="00620A73" w:rsidP="00CE01B4">
      <w:pPr>
        <w:spacing w:line="360" w:lineRule="auto"/>
        <w:jc w:val="both"/>
        <w:rPr>
          <w:rFonts w:ascii="Calibri" w:hAnsi="Calibri" w:cs="Calibri"/>
          <w:i/>
          <w:iCs/>
          <w:lang w:val="en-US"/>
        </w:rPr>
      </w:pPr>
    </w:p>
    <w:p w14:paraId="27555DB5" w14:textId="1CBEFB29" w:rsidR="00A15D49" w:rsidRPr="003C77BA" w:rsidRDefault="00A15D49" w:rsidP="00CE01B4">
      <w:pPr>
        <w:spacing w:line="360" w:lineRule="auto"/>
        <w:jc w:val="both"/>
        <w:rPr>
          <w:rFonts w:ascii="Calibri" w:hAnsi="Calibri" w:cs="Calibri"/>
          <w:i/>
          <w:iCs/>
          <w:lang w:val="en-US"/>
        </w:rPr>
      </w:pPr>
      <w:r w:rsidRPr="003C77BA">
        <w:rPr>
          <w:rFonts w:ascii="Calibri" w:hAnsi="Calibri" w:cs="Calibri"/>
          <w:i/>
          <w:iCs/>
          <w:lang w:val="en-US"/>
        </w:rPr>
        <w:t xml:space="preserve">Funnel plot and publication bias </w:t>
      </w:r>
    </w:p>
    <w:p w14:paraId="350D818F" w14:textId="14664D0A" w:rsidR="00A15D49" w:rsidRPr="003C77BA" w:rsidRDefault="00A15D49" w:rsidP="00A15D49">
      <w:pPr>
        <w:spacing w:line="360" w:lineRule="auto"/>
        <w:jc w:val="both"/>
        <w:rPr>
          <w:rFonts w:ascii="Calibri" w:hAnsi="Calibri" w:cs="Calibri"/>
          <w:lang w:val="en-US"/>
        </w:rPr>
      </w:pPr>
      <w:r w:rsidRPr="003C77BA">
        <w:rPr>
          <w:rFonts w:ascii="Calibri" w:hAnsi="Calibri" w:cs="Calibri"/>
          <w:lang w:val="en-US"/>
        </w:rPr>
        <w:t xml:space="preserve">As </w:t>
      </w:r>
      <w:r w:rsidR="00897A1B" w:rsidRPr="003C77BA">
        <w:rPr>
          <w:rFonts w:ascii="Calibri" w:hAnsi="Calibri" w:cs="Calibri"/>
          <w:lang w:val="en-US"/>
        </w:rPr>
        <w:t>shown</w:t>
      </w:r>
      <w:r w:rsidRPr="003C77BA">
        <w:rPr>
          <w:rFonts w:ascii="Calibri" w:hAnsi="Calibri" w:cs="Calibri"/>
          <w:lang w:val="en-US"/>
        </w:rPr>
        <w:t xml:space="preserve"> in </w:t>
      </w:r>
      <w:r w:rsidR="0007166B" w:rsidRPr="003C77BA">
        <w:rPr>
          <w:rFonts w:ascii="Calibri" w:hAnsi="Calibri" w:cs="Calibri"/>
          <w:b/>
          <w:bCs/>
          <w:lang w:val="en-US"/>
        </w:rPr>
        <w:t>S</w:t>
      </w:r>
      <w:r w:rsidRPr="003C77BA">
        <w:rPr>
          <w:rFonts w:ascii="Calibri" w:hAnsi="Calibri" w:cs="Calibri"/>
          <w:b/>
          <w:bCs/>
          <w:lang w:val="en-US"/>
        </w:rPr>
        <w:t xml:space="preserve">upplementary </w:t>
      </w:r>
      <w:r w:rsidR="0007166B" w:rsidRPr="003C77BA">
        <w:rPr>
          <w:rFonts w:ascii="Calibri" w:hAnsi="Calibri" w:cs="Calibri"/>
          <w:b/>
          <w:bCs/>
          <w:lang w:val="en-US"/>
        </w:rPr>
        <w:t>F</w:t>
      </w:r>
      <w:r w:rsidRPr="003C77BA">
        <w:rPr>
          <w:rFonts w:ascii="Calibri" w:hAnsi="Calibri" w:cs="Calibri"/>
          <w:b/>
          <w:bCs/>
          <w:lang w:val="en-US"/>
        </w:rPr>
        <w:t xml:space="preserve">igure </w:t>
      </w:r>
      <w:r w:rsidR="00200CC3" w:rsidRPr="003C77BA">
        <w:rPr>
          <w:rFonts w:ascii="Calibri" w:hAnsi="Calibri" w:cs="Calibri"/>
          <w:b/>
          <w:bCs/>
          <w:lang w:val="en-US"/>
        </w:rPr>
        <w:t>1</w:t>
      </w:r>
      <w:r w:rsidR="004064D8" w:rsidRPr="003C77BA">
        <w:rPr>
          <w:rFonts w:ascii="Calibri" w:hAnsi="Calibri" w:cs="Calibri"/>
          <w:b/>
          <w:bCs/>
          <w:lang w:val="en-US"/>
        </w:rPr>
        <w:t>1</w:t>
      </w:r>
      <w:r w:rsidRPr="003C77BA">
        <w:rPr>
          <w:rFonts w:ascii="Calibri" w:hAnsi="Calibri" w:cs="Calibri"/>
          <w:lang w:val="en-US"/>
        </w:rPr>
        <w:t xml:space="preserve">, the funnel plot </w:t>
      </w:r>
      <w:r w:rsidR="00E93186" w:rsidRPr="003C77BA">
        <w:rPr>
          <w:rFonts w:ascii="Calibri" w:hAnsi="Calibri" w:cs="Calibri"/>
          <w:lang w:val="en-US"/>
        </w:rPr>
        <w:t>was</w:t>
      </w:r>
      <w:r w:rsidRPr="003C77BA">
        <w:rPr>
          <w:rFonts w:ascii="Calibri" w:hAnsi="Calibri" w:cs="Calibri"/>
          <w:lang w:val="en-US"/>
        </w:rPr>
        <w:t xml:space="preserve"> </w:t>
      </w:r>
      <w:r w:rsidR="004064D8" w:rsidRPr="003C77BA">
        <w:rPr>
          <w:rFonts w:ascii="Calibri" w:hAnsi="Calibri" w:cs="Calibri"/>
          <w:lang w:val="en-US"/>
        </w:rPr>
        <w:t>(</w:t>
      </w:r>
      <w:r w:rsidR="00494BF5" w:rsidRPr="003C77BA">
        <w:rPr>
          <w:rFonts w:ascii="Calibri" w:hAnsi="Calibri" w:cs="Calibri"/>
          <w:lang w:val="en-US"/>
        </w:rPr>
        <w:t>relatively</w:t>
      </w:r>
      <w:r w:rsidR="004064D8" w:rsidRPr="003C77BA">
        <w:rPr>
          <w:rFonts w:ascii="Calibri" w:hAnsi="Calibri" w:cs="Calibri"/>
          <w:lang w:val="en-US"/>
        </w:rPr>
        <w:t>)</w:t>
      </w:r>
      <w:r w:rsidR="00494BF5" w:rsidRPr="003C77BA">
        <w:rPr>
          <w:rFonts w:ascii="Calibri" w:hAnsi="Calibri" w:cs="Calibri"/>
          <w:lang w:val="en-US"/>
        </w:rPr>
        <w:t xml:space="preserve"> </w:t>
      </w:r>
      <w:r w:rsidRPr="003C77BA">
        <w:rPr>
          <w:rFonts w:ascii="Calibri" w:hAnsi="Calibri" w:cs="Calibri"/>
          <w:lang w:val="en-US"/>
        </w:rPr>
        <w:t xml:space="preserve">symmetric on visual inspection. The Egger’s regression test </w:t>
      </w:r>
      <w:r w:rsidR="00BB2EC8" w:rsidRPr="003C77BA">
        <w:rPr>
          <w:rFonts w:ascii="Calibri" w:hAnsi="Calibri" w:cs="Calibri"/>
          <w:lang w:val="en-US"/>
        </w:rPr>
        <w:t>showed no</w:t>
      </w:r>
      <w:r w:rsidRPr="003C77BA">
        <w:rPr>
          <w:rFonts w:ascii="Calibri" w:hAnsi="Calibri" w:cs="Calibri"/>
          <w:lang w:val="en-US"/>
        </w:rPr>
        <w:t xml:space="preserve"> significant asymmetry of the funnel plot (p=0.2</w:t>
      </w:r>
      <w:r w:rsidR="00B67B28" w:rsidRPr="003C77BA">
        <w:rPr>
          <w:rFonts w:ascii="Calibri" w:hAnsi="Calibri" w:cs="Calibri"/>
          <w:lang w:val="en-US"/>
        </w:rPr>
        <w:t>1</w:t>
      </w:r>
      <w:r w:rsidRPr="003C77BA">
        <w:rPr>
          <w:rFonts w:ascii="Calibri" w:hAnsi="Calibri" w:cs="Calibri"/>
          <w:lang w:val="en-US"/>
        </w:rPr>
        <w:t>), suggesting that publication bias was unlikely</w:t>
      </w:r>
      <w:r w:rsidR="003F4EAF" w:rsidRPr="003C77BA">
        <w:rPr>
          <w:rFonts w:ascii="Calibri" w:hAnsi="Calibri" w:cs="Calibri"/>
          <w:lang w:val="en-US"/>
        </w:rPr>
        <w:t xml:space="preserve">. </w:t>
      </w:r>
    </w:p>
    <w:p w14:paraId="2DF9A357" w14:textId="77777777" w:rsidR="003D5DCE" w:rsidRPr="003C77BA" w:rsidRDefault="003D5DCE" w:rsidP="00A15D49">
      <w:pPr>
        <w:spacing w:line="360" w:lineRule="auto"/>
        <w:jc w:val="both"/>
        <w:rPr>
          <w:rFonts w:ascii="Calibri" w:hAnsi="Calibri" w:cs="Calibri"/>
          <w:lang w:val="en-US"/>
        </w:rPr>
      </w:pPr>
    </w:p>
    <w:p w14:paraId="5E3F088B" w14:textId="43FF2A6D" w:rsidR="00280525" w:rsidRPr="003C77BA" w:rsidRDefault="00280525" w:rsidP="00A15D49">
      <w:pPr>
        <w:spacing w:line="360" w:lineRule="auto"/>
        <w:jc w:val="both"/>
        <w:rPr>
          <w:rFonts w:ascii="Calibri" w:hAnsi="Calibri" w:cs="Calibri"/>
          <w:b/>
          <w:bCs/>
          <w:lang w:val="en-US"/>
        </w:rPr>
      </w:pPr>
      <w:r w:rsidRPr="003C77BA">
        <w:rPr>
          <w:rFonts w:ascii="Calibri" w:hAnsi="Calibri" w:cs="Calibri"/>
          <w:b/>
          <w:bCs/>
          <w:lang w:val="en-US"/>
        </w:rPr>
        <w:t>DISCUSSION</w:t>
      </w:r>
    </w:p>
    <w:p w14:paraId="27DA94A2" w14:textId="407118A2" w:rsidR="005B4817" w:rsidRPr="003C77BA" w:rsidRDefault="00E93186" w:rsidP="005B4817">
      <w:pPr>
        <w:spacing w:line="360" w:lineRule="auto"/>
        <w:jc w:val="both"/>
        <w:rPr>
          <w:rFonts w:ascii="Calibri" w:hAnsi="Calibri" w:cs="Calibri"/>
          <w:lang w:val="en-US"/>
        </w:rPr>
      </w:pPr>
      <w:r w:rsidRPr="003C77BA">
        <w:rPr>
          <w:rFonts w:ascii="Calibri" w:hAnsi="Calibri" w:cs="Calibri"/>
          <w:lang w:val="en-US"/>
        </w:rPr>
        <w:t>O</w:t>
      </w:r>
      <w:r w:rsidR="004B6B22" w:rsidRPr="003C77BA">
        <w:rPr>
          <w:rFonts w:ascii="Calibri" w:hAnsi="Calibri" w:cs="Calibri"/>
          <w:lang w:val="en-US"/>
        </w:rPr>
        <w:t>ur</w:t>
      </w:r>
      <w:r w:rsidR="004B4D76" w:rsidRPr="003C77BA">
        <w:rPr>
          <w:rFonts w:ascii="Calibri" w:hAnsi="Calibri" w:cs="Calibri"/>
          <w:lang w:val="en-US"/>
        </w:rPr>
        <w:t xml:space="preserve"> </w:t>
      </w:r>
      <w:r w:rsidR="00A46A24" w:rsidRPr="003C77BA">
        <w:rPr>
          <w:rFonts w:ascii="Calibri" w:hAnsi="Calibri" w:cs="Calibri"/>
          <w:lang w:val="en-US"/>
        </w:rPr>
        <w:t>comprehensive</w:t>
      </w:r>
      <w:r w:rsidR="004B4D76" w:rsidRPr="003C77BA">
        <w:rPr>
          <w:rFonts w:ascii="Calibri" w:hAnsi="Calibri" w:cs="Calibri"/>
          <w:lang w:val="en-US"/>
        </w:rPr>
        <w:t xml:space="preserve"> </w:t>
      </w:r>
      <w:r w:rsidR="00170CAB" w:rsidRPr="003C77BA">
        <w:rPr>
          <w:rFonts w:ascii="Calibri" w:hAnsi="Calibri" w:cs="Calibri"/>
          <w:lang w:val="en-US"/>
        </w:rPr>
        <w:t xml:space="preserve">systematic review and </w:t>
      </w:r>
      <w:r w:rsidR="004B4D76" w:rsidRPr="003C77BA">
        <w:rPr>
          <w:rFonts w:ascii="Calibri" w:hAnsi="Calibri" w:cs="Calibri"/>
          <w:lang w:val="en-US"/>
        </w:rPr>
        <w:t>meta-analysis</w:t>
      </w:r>
      <w:r w:rsidR="00BB2EC8" w:rsidRPr="003C77BA">
        <w:rPr>
          <w:rFonts w:ascii="Calibri" w:hAnsi="Calibri" w:cs="Calibri"/>
          <w:lang w:val="en-US"/>
        </w:rPr>
        <w:t>,</w:t>
      </w:r>
      <w:r w:rsidR="004B4D76" w:rsidRPr="003C77BA">
        <w:rPr>
          <w:rFonts w:ascii="Calibri" w:hAnsi="Calibri" w:cs="Calibri"/>
          <w:lang w:val="en-US"/>
        </w:rPr>
        <w:t xml:space="preserve"> </w:t>
      </w:r>
      <w:r w:rsidR="00BB2EC8" w:rsidRPr="003C77BA">
        <w:rPr>
          <w:rFonts w:ascii="Calibri" w:hAnsi="Calibri" w:cs="Calibri"/>
          <w:lang w:val="en-US"/>
        </w:rPr>
        <w:t>which</w:t>
      </w:r>
      <w:r w:rsidRPr="003C77BA">
        <w:rPr>
          <w:rFonts w:ascii="Calibri" w:hAnsi="Calibri" w:cs="Calibri"/>
          <w:lang w:val="en-US"/>
        </w:rPr>
        <w:t xml:space="preserve"> included 16 </w:t>
      </w:r>
      <w:r w:rsidR="008D371D" w:rsidRPr="003C77BA">
        <w:rPr>
          <w:rFonts w:ascii="Calibri" w:hAnsi="Calibri" w:cs="Calibri"/>
          <w:lang w:val="en-US"/>
        </w:rPr>
        <w:t xml:space="preserve">retrospective </w:t>
      </w:r>
      <w:r w:rsidRPr="003C77BA">
        <w:rPr>
          <w:rFonts w:ascii="Calibri" w:hAnsi="Calibri" w:cs="Calibri"/>
          <w:lang w:val="en-US"/>
        </w:rPr>
        <w:t xml:space="preserve">cohort studies with aggregate data on </w:t>
      </w:r>
      <w:r w:rsidR="00170CAB" w:rsidRPr="003C77BA">
        <w:rPr>
          <w:rFonts w:ascii="Calibri" w:hAnsi="Calibri" w:cs="Calibri"/>
          <w:lang w:val="en-US"/>
        </w:rPr>
        <w:t>~</w:t>
      </w:r>
      <w:r w:rsidRPr="003C77BA">
        <w:rPr>
          <w:rFonts w:ascii="Calibri" w:hAnsi="Calibri" w:cs="Calibri"/>
          <w:lang w:val="en-US"/>
        </w:rPr>
        <w:t xml:space="preserve">19.5 million </w:t>
      </w:r>
      <w:r w:rsidR="00347FEE" w:rsidRPr="003C77BA">
        <w:rPr>
          <w:rFonts w:ascii="Calibri" w:hAnsi="Calibri" w:cs="Calibri"/>
          <w:lang w:val="en-US"/>
        </w:rPr>
        <w:t>adult</w:t>
      </w:r>
      <w:r w:rsidRPr="003C77BA">
        <w:rPr>
          <w:rFonts w:ascii="Calibri" w:hAnsi="Calibri" w:cs="Calibri"/>
          <w:lang w:val="en-US"/>
        </w:rPr>
        <w:t xml:space="preserve"> individuals from different countries</w:t>
      </w:r>
      <w:r w:rsidR="00BB2EC8" w:rsidRPr="003C77BA">
        <w:rPr>
          <w:rFonts w:ascii="Calibri" w:hAnsi="Calibri" w:cs="Calibri"/>
          <w:lang w:val="en-US"/>
        </w:rPr>
        <w:t>,</w:t>
      </w:r>
      <w:r w:rsidRPr="003C77BA">
        <w:rPr>
          <w:rFonts w:ascii="Calibri" w:hAnsi="Calibri" w:cs="Calibri"/>
          <w:lang w:val="en-US"/>
        </w:rPr>
        <w:t xml:space="preserve"> provides substantive evidence that </w:t>
      </w:r>
      <w:r w:rsidR="004B4D76" w:rsidRPr="003C77BA">
        <w:rPr>
          <w:rFonts w:ascii="Calibri" w:hAnsi="Calibri" w:cs="Calibri"/>
          <w:lang w:val="en-US"/>
        </w:rPr>
        <w:t xml:space="preserve">MASLD </w:t>
      </w:r>
      <w:r w:rsidR="005B4817" w:rsidRPr="003C77BA">
        <w:rPr>
          <w:rFonts w:ascii="Calibri" w:hAnsi="Calibri" w:cs="Calibri"/>
          <w:lang w:val="en-US"/>
        </w:rPr>
        <w:t xml:space="preserve">(as detected by liver biopsy, imaging techniques, blood-based scores or ICD codes) </w:t>
      </w:r>
      <w:r w:rsidR="004B4D76" w:rsidRPr="003C77BA">
        <w:rPr>
          <w:rFonts w:ascii="Calibri" w:hAnsi="Calibri" w:cs="Calibri"/>
          <w:lang w:val="en-US"/>
        </w:rPr>
        <w:t xml:space="preserve">was </w:t>
      </w:r>
      <w:r w:rsidR="002C3D90" w:rsidRPr="003C77BA">
        <w:rPr>
          <w:rFonts w:ascii="Calibri" w:hAnsi="Calibri" w:cs="Calibri"/>
          <w:lang w:val="en-US"/>
        </w:rPr>
        <w:t xml:space="preserve">moderately </w:t>
      </w:r>
      <w:r w:rsidR="004B4D76" w:rsidRPr="003C77BA">
        <w:rPr>
          <w:rFonts w:ascii="Calibri" w:hAnsi="Calibri" w:cs="Calibri"/>
          <w:lang w:val="en-US"/>
        </w:rPr>
        <w:t>associated</w:t>
      </w:r>
      <w:r w:rsidR="002C3D90" w:rsidRPr="003C77BA">
        <w:rPr>
          <w:rFonts w:ascii="Calibri" w:hAnsi="Calibri" w:cs="Calibri"/>
          <w:lang w:val="en-US"/>
        </w:rPr>
        <w:t xml:space="preserve"> </w:t>
      </w:r>
      <w:r w:rsidR="004B4D76" w:rsidRPr="003C77BA">
        <w:rPr>
          <w:rFonts w:ascii="Calibri" w:hAnsi="Calibri" w:cs="Calibri"/>
          <w:lang w:val="en-US"/>
        </w:rPr>
        <w:t xml:space="preserve">with </w:t>
      </w:r>
      <w:r w:rsidR="00C3033B" w:rsidRPr="003C77BA">
        <w:rPr>
          <w:rFonts w:ascii="Calibri" w:hAnsi="Calibri" w:cs="Calibri"/>
          <w:lang w:val="en-US"/>
        </w:rPr>
        <w:t>a</w:t>
      </w:r>
      <w:r w:rsidRPr="003C77BA">
        <w:rPr>
          <w:rFonts w:ascii="Calibri" w:hAnsi="Calibri" w:cs="Calibri"/>
          <w:lang w:val="en-US"/>
        </w:rPr>
        <w:t xml:space="preserve">n </w:t>
      </w:r>
      <w:r w:rsidR="004B4D76" w:rsidRPr="003C77BA">
        <w:rPr>
          <w:rFonts w:ascii="Calibri" w:hAnsi="Calibri" w:cs="Calibri"/>
          <w:lang w:val="en-US"/>
        </w:rPr>
        <w:t xml:space="preserve">increased </w:t>
      </w:r>
      <w:r w:rsidRPr="003C77BA">
        <w:rPr>
          <w:rFonts w:ascii="Calibri" w:hAnsi="Calibri" w:cs="Calibri"/>
          <w:lang w:val="en-US"/>
        </w:rPr>
        <w:t xml:space="preserve">long-term </w:t>
      </w:r>
      <w:r w:rsidR="004B4D76" w:rsidRPr="003C77BA">
        <w:rPr>
          <w:rFonts w:ascii="Calibri" w:hAnsi="Calibri" w:cs="Calibri"/>
          <w:lang w:val="en-US"/>
        </w:rPr>
        <w:t xml:space="preserve">risk of </w:t>
      </w:r>
      <w:r w:rsidR="00045647" w:rsidRPr="003C77BA">
        <w:rPr>
          <w:rFonts w:ascii="Calibri" w:hAnsi="Calibri" w:cs="Calibri"/>
          <w:lang w:val="en-US"/>
        </w:rPr>
        <w:t xml:space="preserve">new-onset </w:t>
      </w:r>
      <w:r w:rsidR="004B4D76" w:rsidRPr="003C77BA">
        <w:rPr>
          <w:rFonts w:ascii="Calibri" w:hAnsi="Calibri" w:cs="Calibri"/>
          <w:lang w:val="en-US"/>
        </w:rPr>
        <w:t>AF</w:t>
      </w:r>
      <w:r w:rsidRPr="003C77BA">
        <w:rPr>
          <w:rFonts w:ascii="Calibri" w:hAnsi="Calibri" w:cs="Calibri"/>
          <w:lang w:val="en-US"/>
        </w:rPr>
        <w:t xml:space="preserve"> </w:t>
      </w:r>
      <w:r w:rsidR="00010BF4" w:rsidRPr="003C77BA">
        <w:rPr>
          <w:rFonts w:ascii="Calibri" w:hAnsi="Calibri" w:cs="Calibri"/>
          <w:lang w:val="en-US"/>
        </w:rPr>
        <w:t>(</w:t>
      </w:r>
      <w:r w:rsidR="00170CAB" w:rsidRPr="003C77BA">
        <w:rPr>
          <w:rFonts w:ascii="Calibri" w:hAnsi="Calibri" w:cs="Calibri"/>
          <w:lang w:val="en-US"/>
        </w:rPr>
        <w:t>pooled random-effects HR 1.20, 95% CI 1.10-1.32) over a median follow-up of 7.2 years</w:t>
      </w:r>
      <w:r w:rsidR="00B42D98" w:rsidRPr="003C77BA">
        <w:rPr>
          <w:rFonts w:ascii="Calibri" w:hAnsi="Calibri" w:cs="Calibri"/>
          <w:lang w:val="en-US"/>
        </w:rPr>
        <w:t xml:space="preserve"> (interquartile range</w:t>
      </w:r>
      <w:r w:rsidR="002C3D90" w:rsidRPr="003C77BA">
        <w:rPr>
          <w:rFonts w:ascii="Calibri" w:hAnsi="Calibri" w:cs="Calibri"/>
          <w:lang w:val="en-US"/>
        </w:rPr>
        <w:t>:</w:t>
      </w:r>
      <w:r w:rsidR="00B42D98" w:rsidRPr="003C77BA">
        <w:rPr>
          <w:rFonts w:ascii="Calibri" w:hAnsi="Calibri" w:cs="Calibri"/>
          <w:lang w:val="en-US"/>
        </w:rPr>
        <w:t xml:space="preserve"> 3.6-9.5 years)</w:t>
      </w:r>
      <w:r w:rsidR="00170CAB" w:rsidRPr="003C77BA">
        <w:rPr>
          <w:rFonts w:ascii="Calibri" w:hAnsi="Calibri" w:cs="Calibri"/>
          <w:lang w:val="en-US"/>
        </w:rPr>
        <w:t>.</w:t>
      </w:r>
      <w:r w:rsidRPr="003C77BA">
        <w:rPr>
          <w:rFonts w:ascii="Calibri" w:hAnsi="Calibri" w:cs="Calibri"/>
          <w:lang w:val="en-US"/>
        </w:rPr>
        <w:t xml:space="preserve"> This risk </w:t>
      </w:r>
      <w:r w:rsidR="002C3D90" w:rsidRPr="003C77BA">
        <w:rPr>
          <w:rFonts w:ascii="Calibri" w:hAnsi="Calibri" w:cs="Calibri"/>
          <w:lang w:val="en-US"/>
        </w:rPr>
        <w:t>was consistent among studies of different quality (based on the NOS)</w:t>
      </w:r>
      <w:r w:rsidR="00DF0D65" w:rsidRPr="003C77BA">
        <w:rPr>
          <w:rFonts w:ascii="Calibri" w:hAnsi="Calibri" w:cs="Calibri"/>
          <w:lang w:val="en-US"/>
        </w:rPr>
        <w:t xml:space="preserve"> </w:t>
      </w:r>
      <w:r w:rsidR="002C3D90" w:rsidRPr="003C77BA">
        <w:rPr>
          <w:rFonts w:ascii="Calibri" w:hAnsi="Calibri" w:cs="Calibri"/>
          <w:lang w:val="en-US"/>
        </w:rPr>
        <w:t xml:space="preserve">or various methodologies for diagnosing </w:t>
      </w:r>
      <w:r w:rsidR="006E4D18" w:rsidRPr="003C77BA">
        <w:rPr>
          <w:rFonts w:ascii="Calibri" w:hAnsi="Calibri" w:cs="Calibri"/>
          <w:lang w:val="en-US"/>
        </w:rPr>
        <w:t xml:space="preserve">both </w:t>
      </w:r>
      <w:r w:rsidR="00387449" w:rsidRPr="003C77BA">
        <w:rPr>
          <w:rFonts w:ascii="Calibri" w:hAnsi="Calibri" w:cs="Calibri"/>
          <w:lang w:val="en-US"/>
        </w:rPr>
        <w:t xml:space="preserve">MASLD and </w:t>
      </w:r>
      <w:r w:rsidR="002C3D90" w:rsidRPr="003C77BA">
        <w:rPr>
          <w:rFonts w:ascii="Calibri" w:hAnsi="Calibri" w:cs="Calibri"/>
          <w:lang w:val="en-US"/>
        </w:rPr>
        <w:t xml:space="preserve">AF </w:t>
      </w:r>
      <w:r w:rsidR="007E0DA4" w:rsidRPr="003C77BA">
        <w:rPr>
          <w:rFonts w:ascii="Calibri" w:hAnsi="Calibri" w:cs="Calibri"/>
          <w:lang w:val="en-US"/>
        </w:rPr>
        <w:t>occurrence</w:t>
      </w:r>
      <w:r w:rsidR="002C3D90" w:rsidRPr="003C77BA">
        <w:rPr>
          <w:rFonts w:ascii="Calibri" w:hAnsi="Calibri" w:cs="Calibri"/>
          <w:lang w:val="en-US"/>
        </w:rPr>
        <w:t xml:space="preserve">. </w:t>
      </w:r>
      <w:r w:rsidR="00430F78" w:rsidRPr="003C77BA">
        <w:rPr>
          <w:rFonts w:ascii="Calibri" w:hAnsi="Calibri" w:cs="Calibri"/>
          <w:lang w:val="en-US"/>
        </w:rPr>
        <w:t xml:space="preserve">Advanced MASLD was </w:t>
      </w:r>
      <w:r w:rsidR="0082774D" w:rsidRPr="003C77BA">
        <w:rPr>
          <w:rFonts w:ascii="Calibri" w:hAnsi="Calibri" w:cs="Calibri"/>
          <w:lang w:val="en-US"/>
        </w:rPr>
        <w:t xml:space="preserve">significantly </w:t>
      </w:r>
      <w:r w:rsidR="00430F78" w:rsidRPr="003C77BA">
        <w:rPr>
          <w:rFonts w:ascii="Calibri" w:hAnsi="Calibri" w:cs="Calibri"/>
          <w:lang w:val="en-US"/>
        </w:rPr>
        <w:t>associated with a higher risk of</w:t>
      </w:r>
      <w:r w:rsidR="007E0DA4" w:rsidRPr="003C77BA">
        <w:rPr>
          <w:rFonts w:ascii="Calibri" w:hAnsi="Calibri" w:cs="Calibri"/>
          <w:lang w:val="en-US"/>
        </w:rPr>
        <w:t xml:space="preserve"> developing</w:t>
      </w:r>
      <w:r w:rsidR="00430F78" w:rsidRPr="003C77BA">
        <w:rPr>
          <w:rFonts w:ascii="Calibri" w:hAnsi="Calibri" w:cs="Calibri"/>
          <w:lang w:val="en-US"/>
        </w:rPr>
        <w:t xml:space="preserve"> incident AF </w:t>
      </w:r>
      <w:r w:rsidR="00F806B4" w:rsidRPr="003C77BA">
        <w:rPr>
          <w:rFonts w:ascii="Calibri" w:hAnsi="Calibri" w:cs="Calibri"/>
          <w:lang w:val="en-US"/>
        </w:rPr>
        <w:t>than</w:t>
      </w:r>
      <w:r w:rsidR="00430F78" w:rsidRPr="003C77BA">
        <w:rPr>
          <w:rFonts w:ascii="Calibri" w:hAnsi="Calibri" w:cs="Calibri"/>
          <w:lang w:val="en-US"/>
        </w:rPr>
        <w:t xml:space="preserve"> no-MASLD (n=3 studies; random-effects HR 1.22, 95%CI 1.18-1.26). However, t</w:t>
      </w:r>
      <w:r w:rsidR="005B4817" w:rsidRPr="003C77BA">
        <w:rPr>
          <w:rFonts w:ascii="Calibri" w:hAnsi="Calibri" w:cs="Calibri"/>
          <w:lang w:val="en-US"/>
        </w:rPr>
        <w:t>he</w:t>
      </w:r>
      <w:r w:rsidR="00DE013C" w:rsidRPr="003C77BA">
        <w:rPr>
          <w:rFonts w:ascii="Calibri" w:hAnsi="Calibri" w:cs="Calibri"/>
          <w:lang w:val="en-US"/>
        </w:rPr>
        <w:t>re was no indication that</w:t>
      </w:r>
      <w:r w:rsidR="005B4817" w:rsidRPr="003C77BA">
        <w:rPr>
          <w:rFonts w:ascii="Calibri" w:hAnsi="Calibri" w:cs="Calibri"/>
          <w:lang w:val="en-US"/>
        </w:rPr>
        <w:t xml:space="preserve"> </w:t>
      </w:r>
      <w:r w:rsidR="00F90E42" w:rsidRPr="003C77BA">
        <w:rPr>
          <w:rFonts w:ascii="Calibri" w:hAnsi="Calibri" w:cs="Calibri"/>
          <w:lang w:val="en-US"/>
        </w:rPr>
        <w:t xml:space="preserve">the </w:t>
      </w:r>
      <w:r w:rsidR="00A83DAE" w:rsidRPr="003C77BA">
        <w:rPr>
          <w:rFonts w:ascii="Calibri" w:hAnsi="Calibri" w:cs="Calibri"/>
          <w:lang w:val="en-US"/>
        </w:rPr>
        <w:t xml:space="preserve">risk of AF </w:t>
      </w:r>
      <w:r w:rsidR="001C164B" w:rsidRPr="003C77BA">
        <w:rPr>
          <w:rFonts w:ascii="Calibri" w:hAnsi="Calibri" w:cs="Calibri"/>
          <w:lang w:val="en-US"/>
        </w:rPr>
        <w:t>further increase</w:t>
      </w:r>
      <w:r w:rsidR="00DE013C" w:rsidRPr="003C77BA">
        <w:rPr>
          <w:rFonts w:ascii="Calibri" w:hAnsi="Calibri" w:cs="Calibri"/>
          <w:lang w:val="en-US"/>
        </w:rPr>
        <w:t>d</w:t>
      </w:r>
      <w:r w:rsidR="001C164B" w:rsidRPr="003C77BA">
        <w:rPr>
          <w:rFonts w:ascii="Calibri" w:hAnsi="Calibri" w:cs="Calibri"/>
          <w:lang w:val="en-US"/>
        </w:rPr>
        <w:t xml:space="preserve"> with </w:t>
      </w:r>
      <w:r w:rsidR="00F756E5" w:rsidRPr="003C77BA">
        <w:rPr>
          <w:rFonts w:ascii="Calibri" w:hAnsi="Calibri" w:cs="Calibri"/>
          <w:lang w:val="en-US"/>
        </w:rPr>
        <w:t xml:space="preserve">the </w:t>
      </w:r>
      <w:r w:rsidR="001C164B" w:rsidRPr="003C77BA">
        <w:rPr>
          <w:rFonts w:ascii="Calibri" w:hAnsi="Calibri" w:cs="Calibri"/>
          <w:lang w:val="en-US"/>
        </w:rPr>
        <w:t>severity of liver fibrosi</w:t>
      </w:r>
      <w:r w:rsidR="00430F78" w:rsidRPr="003C77BA">
        <w:rPr>
          <w:rFonts w:ascii="Calibri" w:hAnsi="Calibri" w:cs="Calibri"/>
          <w:lang w:val="en-US"/>
        </w:rPr>
        <w:t>s</w:t>
      </w:r>
      <w:r w:rsidR="005B4817" w:rsidRPr="003C77BA">
        <w:rPr>
          <w:rFonts w:ascii="Calibri" w:hAnsi="Calibri" w:cs="Calibri"/>
          <w:lang w:val="en-US"/>
        </w:rPr>
        <w:t xml:space="preserve">. Notably, the increased risk of </w:t>
      </w:r>
      <w:r w:rsidR="006E4D18" w:rsidRPr="003C77BA">
        <w:rPr>
          <w:rFonts w:ascii="Calibri" w:hAnsi="Calibri" w:cs="Calibri"/>
          <w:lang w:val="en-US"/>
        </w:rPr>
        <w:t xml:space="preserve">incident </w:t>
      </w:r>
      <w:r w:rsidR="005B4817" w:rsidRPr="003C77BA">
        <w:rPr>
          <w:rFonts w:ascii="Calibri" w:hAnsi="Calibri" w:cs="Calibri"/>
          <w:lang w:val="en-US"/>
        </w:rPr>
        <w:t xml:space="preserve">AF related to MASLD remained significant in those studies where statistical analysis was adjusted for age, sex, </w:t>
      </w:r>
      <w:r w:rsidR="00347FEE" w:rsidRPr="003C77BA">
        <w:rPr>
          <w:rFonts w:ascii="Calibri" w:hAnsi="Calibri" w:cs="Calibri"/>
          <w:lang w:val="en-US"/>
        </w:rPr>
        <w:t>body mass index</w:t>
      </w:r>
      <w:r w:rsidR="005B4817" w:rsidRPr="003C77BA">
        <w:rPr>
          <w:rFonts w:ascii="Calibri" w:hAnsi="Calibri" w:cs="Calibri"/>
          <w:lang w:val="en-US"/>
        </w:rPr>
        <w:t xml:space="preserve">, </w:t>
      </w:r>
      <w:r w:rsidR="00C96CD9" w:rsidRPr="003C77BA">
        <w:rPr>
          <w:rFonts w:ascii="Calibri" w:hAnsi="Calibri" w:cs="Calibri"/>
          <w:lang w:val="en-US"/>
        </w:rPr>
        <w:t xml:space="preserve">hypertension, </w:t>
      </w:r>
      <w:r w:rsidR="005B4817" w:rsidRPr="003C77BA">
        <w:rPr>
          <w:rFonts w:ascii="Calibri" w:hAnsi="Calibri" w:cs="Calibri"/>
          <w:lang w:val="en-US"/>
        </w:rPr>
        <w:t>type 2 diabetes</w:t>
      </w:r>
      <w:r w:rsidR="00AD5D25" w:rsidRPr="003C77BA">
        <w:rPr>
          <w:rFonts w:ascii="Calibri" w:hAnsi="Calibri" w:cs="Calibri"/>
          <w:lang w:val="en-US"/>
        </w:rPr>
        <w:t>,</w:t>
      </w:r>
      <w:r w:rsidR="005B4817" w:rsidRPr="003C77BA">
        <w:rPr>
          <w:rFonts w:ascii="Calibri" w:hAnsi="Calibri" w:cs="Calibri"/>
          <w:lang w:val="en-US"/>
        </w:rPr>
        <w:t xml:space="preserve"> </w:t>
      </w:r>
      <w:r w:rsidR="00494BF5" w:rsidRPr="003C77BA">
        <w:rPr>
          <w:rFonts w:ascii="Calibri" w:hAnsi="Calibri" w:cs="Calibri"/>
          <w:lang w:val="en-US"/>
        </w:rPr>
        <w:t xml:space="preserve">or </w:t>
      </w:r>
      <w:r w:rsidR="005B4817" w:rsidRPr="003C77BA">
        <w:rPr>
          <w:rFonts w:ascii="Calibri" w:hAnsi="Calibri" w:cs="Calibri"/>
          <w:lang w:val="en-US"/>
        </w:rPr>
        <w:t>other common cardiometabolic risk factors</w:t>
      </w:r>
      <w:r w:rsidR="00347FEE" w:rsidRPr="003C77BA">
        <w:rPr>
          <w:rFonts w:ascii="Calibri" w:hAnsi="Calibri" w:cs="Calibri"/>
          <w:lang w:val="en-US"/>
        </w:rPr>
        <w:t xml:space="preserve"> (as specified in </w:t>
      </w:r>
      <w:r w:rsidR="00347FEE" w:rsidRPr="003C77BA">
        <w:rPr>
          <w:rFonts w:ascii="Calibri" w:hAnsi="Calibri" w:cs="Calibri"/>
          <w:b/>
          <w:lang w:val="en-US"/>
        </w:rPr>
        <w:t>Table 1</w:t>
      </w:r>
      <w:r w:rsidR="00347FEE" w:rsidRPr="003C77BA">
        <w:rPr>
          <w:rFonts w:ascii="Calibri" w:hAnsi="Calibri" w:cs="Calibri"/>
          <w:lang w:val="en-US"/>
        </w:rPr>
        <w:t>)</w:t>
      </w:r>
      <w:r w:rsidR="005B4817" w:rsidRPr="003C77BA">
        <w:rPr>
          <w:rFonts w:ascii="Calibri" w:hAnsi="Calibri" w:cs="Calibri"/>
          <w:lang w:val="en-US"/>
        </w:rPr>
        <w:t xml:space="preserve">. </w:t>
      </w:r>
      <w:r w:rsidR="00A83DAE" w:rsidRPr="003C77BA">
        <w:rPr>
          <w:rFonts w:ascii="Calibri" w:hAnsi="Calibri" w:cs="Calibri"/>
          <w:lang w:val="en-US"/>
        </w:rPr>
        <w:t>Finally, o</w:t>
      </w:r>
      <w:r w:rsidR="005B4817" w:rsidRPr="003C77BA">
        <w:rPr>
          <w:rFonts w:ascii="Calibri" w:hAnsi="Calibri" w:cs="Calibri"/>
          <w:lang w:val="en-US"/>
        </w:rPr>
        <w:t xml:space="preserve">ur </w:t>
      </w:r>
      <w:r w:rsidR="004B4D76" w:rsidRPr="003C77BA">
        <w:rPr>
          <w:rFonts w:ascii="Calibri" w:hAnsi="Calibri" w:cs="Calibri"/>
          <w:lang w:val="en-US"/>
        </w:rPr>
        <w:t xml:space="preserve">meta-regression analyses </w:t>
      </w:r>
      <w:r w:rsidR="005B4817" w:rsidRPr="003C77BA">
        <w:rPr>
          <w:rFonts w:ascii="Calibri" w:hAnsi="Calibri" w:cs="Calibri"/>
          <w:lang w:val="en-US"/>
        </w:rPr>
        <w:t xml:space="preserve">did not </w:t>
      </w:r>
      <w:r w:rsidR="00010BF4" w:rsidRPr="003C77BA">
        <w:rPr>
          <w:rFonts w:ascii="Calibri" w:hAnsi="Calibri" w:cs="Calibri"/>
          <w:lang w:val="en-US"/>
        </w:rPr>
        <w:t>show</w:t>
      </w:r>
      <w:r w:rsidR="004B4D76" w:rsidRPr="003C77BA">
        <w:rPr>
          <w:rFonts w:ascii="Calibri" w:hAnsi="Calibri" w:cs="Calibri"/>
          <w:lang w:val="en-US"/>
        </w:rPr>
        <w:t xml:space="preserve"> </w:t>
      </w:r>
      <w:r w:rsidR="005B4817" w:rsidRPr="003C77BA">
        <w:rPr>
          <w:rFonts w:ascii="Calibri" w:hAnsi="Calibri" w:cs="Calibri"/>
          <w:lang w:val="en-US"/>
        </w:rPr>
        <w:t>any</w:t>
      </w:r>
      <w:r w:rsidR="004B4D76" w:rsidRPr="003C77BA">
        <w:rPr>
          <w:rFonts w:ascii="Calibri" w:hAnsi="Calibri" w:cs="Calibri"/>
          <w:lang w:val="en-US"/>
        </w:rPr>
        <w:t xml:space="preserve"> significant </w:t>
      </w:r>
      <w:r w:rsidR="00AD5D25" w:rsidRPr="003C77BA">
        <w:rPr>
          <w:rFonts w:ascii="Calibri" w:hAnsi="Calibri" w:cs="Calibri"/>
          <w:lang w:val="en-US"/>
        </w:rPr>
        <w:t>moderator</w:t>
      </w:r>
      <w:r w:rsidR="0082774D" w:rsidRPr="003C77BA">
        <w:rPr>
          <w:rFonts w:ascii="Calibri" w:hAnsi="Calibri" w:cs="Calibri"/>
          <w:lang w:val="en-US"/>
        </w:rPr>
        <w:t xml:space="preserve"> </w:t>
      </w:r>
      <w:r w:rsidR="004B4D76" w:rsidRPr="003C77BA">
        <w:rPr>
          <w:rFonts w:ascii="Calibri" w:hAnsi="Calibri" w:cs="Calibri"/>
          <w:lang w:val="en-US"/>
        </w:rPr>
        <w:t xml:space="preserve">effect of age, sex, </w:t>
      </w:r>
      <w:r w:rsidR="000623E8" w:rsidRPr="003C77BA">
        <w:rPr>
          <w:rFonts w:ascii="Calibri" w:hAnsi="Calibri" w:cs="Calibri"/>
          <w:lang w:val="en-US"/>
        </w:rPr>
        <w:t>adiposity measures</w:t>
      </w:r>
      <w:r w:rsidR="00A83DAE" w:rsidRPr="003C77BA">
        <w:rPr>
          <w:rFonts w:ascii="Calibri" w:hAnsi="Calibri" w:cs="Calibri"/>
          <w:lang w:val="en-US"/>
        </w:rPr>
        <w:t>, hypertension</w:t>
      </w:r>
      <w:r w:rsidR="00BB2EC8" w:rsidRPr="003C77BA">
        <w:rPr>
          <w:rFonts w:ascii="Calibri" w:hAnsi="Calibri" w:cs="Calibri"/>
          <w:lang w:val="en-US"/>
        </w:rPr>
        <w:t>,</w:t>
      </w:r>
      <w:r w:rsidR="004B4D76" w:rsidRPr="003C77BA">
        <w:rPr>
          <w:rFonts w:ascii="Calibri" w:hAnsi="Calibri" w:cs="Calibri"/>
          <w:lang w:val="en-US"/>
        </w:rPr>
        <w:t xml:space="preserve"> or pre-existing </w:t>
      </w:r>
      <w:r w:rsidR="005B4817" w:rsidRPr="003C77BA">
        <w:rPr>
          <w:rFonts w:ascii="Calibri" w:hAnsi="Calibri" w:cs="Calibri"/>
          <w:lang w:val="en-US"/>
        </w:rPr>
        <w:t>diabetes</w:t>
      </w:r>
      <w:r w:rsidR="004B4D76" w:rsidRPr="003C77BA">
        <w:rPr>
          <w:rFonts w:ascii="Calibri" w:hAnsi="Calibri" w:cs="Calibri"/>
          <w:lang w:val="en-US"/>
        </w:rPr>
        <w:t xml:space="preserve"> on the association </w:t>
      </w:r>
      <w:r w:rsidR="00267D5A" w:rsidRPr="003C77BA">
        <w:rPr>
          <w:rFonts w:ascii="Calibri" w:hAnsi="Calibri" w:cs="Calibri"/>
          <w:lang w:val="en-US"/>
        </w:rPr>
        <w:t xml:space="preserve">between </w:t>
      </w:r>
      <w:r w:rsidR="004B4D76" w:rsidRPr="003C77BA">
        <w:rPr>
          <w:rFonts w:ascii="Calibri" w:hAnsi="Calibri" w:cs="Calibri"/>
          <w:lang w:val="en-US"/>
        </w:rPr>
        <w:t xml:space="preserve">MASLD and </w:t>
      </w:r>
      <w:r w:rsidR="000623E8" w:rsidRPr="003C77BA">
        <w:rPr>
          <w:rFonts w:ascii="Calibri" w:hAnsi="Calibri" w:cs="Calibri"/>
          <w:lang w:val="en-US"/>
        </w:rPr>
        <w:t xml:space="preserve">the </w:t>
      </w:r>
      <w:r w:rsidR="004B4D76" w:rsidRPr="003C77BA">
        <w:rPr>
          <w:rFonts w:ascii="Calibri" w:hAnsi="Calibri" w:cs="Calibri"/>
          <w:lang w:val="en-US"/>
        </w:rPr>
        <w:t xml:space="preserve">risk of </w:t>
      </w:r>
      <w:r w:rsidR="004B6B22" w:rsidRPr="003C77BA">
        <w:rPr>
          <w:rFonts w:ascii="Calibri" w:hAnsi="Calibri" w:cs="Calibri"/>
          <w:lang w:val="en-US"/>
        </w:rPr>
        <w:t xml:space="preserve">developing </w:t>
      </w:r>
      <w:r w:rsidR="004B4D76" w:rsidRPr="003C77BA">
        <w:rPr>
          <w:rFonts w:ascii="Calibri" w:hAnsi="Calibri" w:cs="Calibri"/>
          <w:lang w:val="en-US"/>
        </w:rPr>
        <w:t>AF</w:t>
      </w:r>
      <w:r w:rsidR="00ED4211" w:rsidRPr="003C77BA">
        <w:rPr>
          <w:rFonts w:ascii="Calibri" w:hAnsi="Calibri" w:cs="Calibri"/>
          <w:lang w:val="en-US"/>
        </w:rPr>
        <w:t xml:space="preserve">. </w:t>
      </w:r>
    </w:p>
    <w:p w14:paraId="68EE3E2E" w14:textId="009C757C" w:rsidR="00A83DAE" w:rsidRPr="003C77BA" w:rsidRDefault="00FA5C03" w:rsidP="003318EA">
      <w:pPr>
        <w:spacing w:line="360" w:lineRule="auto"/>
        <w:jc w:val="both"/>
        <w:rPr>
          <w:rFonts w:ascii="Calibri" w:hAnsi="Calibri" w:cs="Calibri"/>
          <w:lang w:val="en-US"/>
        </w:rPr>
      </w:pPr>
      <w:r w:rsidRPr="003C77BA">
        <w:rPr>
          <w:rFonts w:ascii="Calibri" w:hAnsi="Calibri" w:cs="Calibri"/>
          <w:lang w:val="en-US"/>
        </w:rPr>
        <w:t>T</w:t>
      </w:r>
      <w:r w:rsidR="004B6B22" w:rsidRPr="003C77BA">
        <w:rPr>
          <w:rFonts w:ascii="Calibri" w:hAnsi="Calibri" w:cs="Calibri"/>
          <w:lang w:val="en-US"/>
        </w:rPr>
        <w:t xml:space="preserve">o our knowledge, </w:t>
      </w:r>
      <w:r w:rsidR="005B4817" w:rsidRPr="003C77BA">
        <w:rPr>
          <w:rFonts w:ascii="Calibri" w:hAnsi="Calibri" w:cs="Calibri"/>
          <w:lang w:val="en-US"/>
        </w:rPr>
        <w:t xml:space="preserve">this is the most </w:t>
      </w:r>
      <w:r w:rsidR="00A46A24" w:rsidRPr="003C77BA">
        <w:rPr>
          <w:rFonts w:ascii="Calibri" w:hAnsi="Calibri" w:cs="Calibri"/>
          <w:lang w:val="en-US"/>
        </w:rPr>
        <w:t xml:space="preserve">updated and </w:t>
      </w:r>
      <w:r w:rsidR="005B4817" w:rsidRPr="003C77BA">
        <w:rPr>
          <w:rFonts w:ascii="Calibri" w:hAnsi="Calibri" w:cs="Calibri"/>
          <w:lang w:val="en-US"/>
        </w:rPr>
        <w:t xml:space="preserve">comprehensive meta-analysis </w:t>
      </w:r>
      <w:r w:rsidR="00A83DAE" w:rsidRPr="003C77BA">
        <w:rPr>
          <w:rFonts w:ascii="Calibri" w:hAnsi="Calibri" w:cs="Calibri"/>
          <w:lang w:val="en-US"/>
        </w:rPr>
        <w:t xml:space="preserve">that </w:t>
      </w:r>
      <w:r w:rsidR="00861A37" w:rsidRPr="003C77BA">
        <w:rPr>
          <w:rFonts w:ascii="Calibri" w:hAnsi="Calibri" w:cs="Calibri"/>
          <w:lang w:val="en-US"/>
        </w:rPr>
        <w:t xml:space="preserve">has </w:t>
      </w:r>
      <w:r w:rsidR="00A83DAE" w:rsidRPr="003C77BA">
        <w:rPr>
          <w:rFonts w:ascii="Calibri" w:hAnsi="Calibri" w:cs="Calibri"/>
          <w:lang w:val="en-US"/>
        </w:rPr>
        <w:t>examined</w:t>
      </w:r>
      <w:r w:rsidRPr="003C77BA">
        <w:rPr>
          <w:rFonts w:ascii="Calibri" w:hAnsi="Calibri" w:cs="Calibri"/>
          <w:lang w:val="en-US"/>
        </w:rPr>
        <w:t xml:space="preserve"> the association between MASLD and </w:t>
      </w:r>
      <w:r w:rsidR="00C3033B" w:rsidRPr="003C77BA">
        <w:rPr>
          <w:rFonts w:ascii="Calibri" w:hAnsi="Calibri" w:cs="Calibri"/>
          <w:lang w:val="en-US"/>
        </w:rPr>
        <w:t xml:space="preserve">the </w:t>
      </w:r>
      <w:r w:rsidRPr="003C77BA">
        <w:rPr>
          <w:rFonts w:ascii="Calibri" w:hAnsi="Calibri" w:cs="Calibri"/>
          <w:lang w:val="en-US"/>
        </w:rPr>
        <w:t>risk of</w:t>
      </w:r>
      <w:r w:rsidR="004B6B22" w:rsidRPr="003C77BA">
        <w:rPr>
          <w:rFonts w:ascii="Calibri" w:hAnsi="Calibri" w:cs="Calibri"/>
          <w:lang w:val="en-US"/>
        </w:rPr>
        <w:t xml:space="preserve"> </w:t>
      </w:r>
      <w:r w:rsidR="005070C0" w:rsidRPr="003C77BA">
        <w:rPr>
          <w:rFonts w:ascii="Calibri" w:hAnsi="Calibri" w:cs="Calibri"/>
          <w:lang w:val="en-US"/>
        </w:rPr>
        <w:t>developing</w:t>
      </w:r>
      <w:r w:rsidRPr="003C77BA">
        <w:rPr>
          <w:rFonts w:ascii="Calibri" w:hAnsi="Calibri" w:cs="Calibri"/>
          <w:lang w:val="en-US"/>
        </w:rPr>
        <w:t xml:space="preserve"> incident AF</w:t>
      </w:r>
      <w:r w:rsidR="00861A37" w:rsidRPr="003C77BA">
        <w:rPr>
          <w:rFonts w:ascii="Calibri" w:hAnsi="Calibri" w:cs="Calibri"/>
          <w:lang w:val="en-US"/>
        </w:rPr>
        <w:t>.</w:t>
      </w:r>
      <w:r w:rsidR="004B6B22" w:rsidRPr="003C77BA">
        <w:rPr>
          <w:rFonts w:ascii="Calibri" w:hAnsi="Calibri" w:cs="Calibri"/>
          <w:lang w:val="en-US"/>
        </w:rPr>
        <w:t xml:space="preserve"> </w:t>
      </w:r>
      <w:r w:rsidR="007E0DA4" w:rsidRPr="003C77BA">
        <w:rPr>
          <w:rFonts w:ascii="Calibri" w:hAnsi="Calibri" w:cs="Calibri"/>
          <w:lang w:val="en-US"/>
        </w:rPr>
        <w:t>This</w:t>
      </w:r>
      <w:r w:rsidR="00BD2AEE" w:rsidRPr="003C77BA">
        <w:rPr>
          <w:rFonts w:ascii="Calibri" w:hAnsi="Calibri" w:cs="Calibri"/>
          <w:lang w:val="en-US"/>
        </w:rPr>
        <w:t xml:space="preserve"> </w:t>
      </w:r>
      <w:r w:rsidR="005B4817" w:rsidRPr="003C77BA">
        <w:rPr>
          <w:rFonts w:ascii="Calibri" w:hAnsi="Calibri" w:cs="Calibri"/>
          <w:lang w:val="en-US"/>
        </w:rPr>
        <w:t>meta-analysis</w:t>
      </w:r>
      <w:r w:rsidR="00BD2AEE" w:rsidRPr="003C77BA">
        <w:rPr>
          <w:rFonts w:ascii="Calibri" w:hAnsi="Calibri" w:cs="Calibri"/>
          <w:lang w:val="en-US"/>
        </w:rPr>
        <w:t xml:space="preserve"> </w:t>
      </w:r>
      <w:r w:rsidR="0017757C" w:rsidRPr="003C77BA">
        <w:rPr>
          <w:rFonts w:ascii="Calibri" w:hAnsi="Calibri" w:cs="Calibri"/>
          <w:lang w:val="en-US"/>
        </w:rPr>
        <w:t xml:space="preserve">also </w:t>
      </w:r>
      <w:r w:rsidR="00BD2AEE" w:rsidRPr="003C77BA">
        <w:rPr>
          <w:rFonts w:ascii="Calibri" w:hAnsi="Calibri" w:cs="Calibri"/>
          <w:lang w:val="en-US"/>
        </w:rPr>
        <w:t xml:space="preserve">provides </w:t>
      </w:r>
      <w:r w:rsidR="0017757C" w:rsidRPr="003C77BA">
        <w:rPr>
          <w:rFonts w:ascii="Calibri" w:hAnsi="Calibri" w:cs="Calibri"/>
          <w:lang w:val="en-US"/>
        </w:rPr>
        <w:t xml:space="preserve">an </w:t>
      </w:r>
      <w:r w:rsidR="00BD2AEE" w:rsidRPr="003C77BA">
        <w:rPr>
          <w:rFonts w:ascii="Calibri" w:hAnsi="Calibri" w:cs="Calibri"/>
          <w:lang w:val="en-US"/>
        </w:rPr>
        <w:t>important update</w:t>
      </w:r>
      <w:r w:rsidR="00623821" w:rsidRPr="003C77BA">
        <w:rPr>
          <w:rFonts w:ascii="Calibri" w:hAnsi="Calibri" w:cs="Calibri"/>
          <w:lang w:val="en-US"/>
        </w:rPr>
        <w:t xml:space="preserve"> of the literature</w:t>
      </w:r>
      <w:r w:rsidR="003162A3" w:rsidRPr="003C77BA">
        <w:rPr>
          <w:rFonts w:ascii="Calibri" w:hAnsi="Calibri" w:cs="Calibri"/>
          <w:lang w:val="en-US"/>
        </w:rPr>
        <w:t xml:space="preserve"> on this topic</w:t>
      </w:r>
      <w:r w:rsidR="0017757C" w:rsidRPr="003C77BA">
        <w:rPr>
          <w:rFonts w:ascii="Calibri" w:hAnsi="Calibri" w:cs="Calibri"/>
          <w:lang w:val="en-US"/>
        </w:rPr>
        <w:t>,</w:t>
      </w:r>
      <w:r w:rsidR="00BD2AEE" w:rsidRPr="003C77BA">
        <w:rPr>
          <w:rFonts w:ascii="Calibri" w:hAnsi="Calibri" w:cs="Calibri"/>
          <w:lang w:val="en-US"/>
        </w:rPr>
        <w:t xml:space="preserve"> because it</w:t>
      </w:r>
      <w:r w:rsidR="00861A37" w:rsidRPr="003C77BA">
        <w:rPr>
          <w:rFonts w:ascii="Calibri" w:hAnsi="Calibri" w:cs="Calibri"/>
          <w:lang w:val="en-US"/>
        </w:rPr>
        <w:t xml:space="preserve"> is the first</w:t>
      </w:r>
      <w:r w:rsidR="005B4817" w:rsidRPr="003C77BA">
        <w:rPr>
          <w:rFonts w:ascii="Calibri" w:hAnsi="Calibri" w:cs="Calibri"/>
          <w:lang w:val="en-US"/>
        </w:rPr>
        <w:t xml:space="preserve"> </w:t>
      </w:r>
      <w:r w:rsidR="004B6B22" w:rsidRPr="003C77BA">
        <w:rPr>
          <w:rFonts w:ascii="Calibri" w:hAnsi="Calibri" w:cs="Calibri"/>
          <w:lang w:val="en-US"/>
        </w:rPr>
        <w:t xml:space="preserve">to explore </w:t>
      </w:r>
      <w:r w:rsidR="005070C0" w:rsidRPr="003C77BA">
        <w:rPr>
          <w:rFonts w:ascii="Calibri" w:hAnsi="Calibri" w:cs="Calibri"/>
          <w:lang w:val="en-US"/>
        </w:rPr>
        <w:t xml:space="preserve">whether </w:t>
      </w:r>
      <w:r w:rsidR="007E0DA4" w:rsidRPr="003C77BA">
        <w:rPr>
          <w:rFonts w:ascii="Calibri" w:hAnsi="Calibri" w:cs="Calibri"/>
          <w:lang w:val="en-US"/>
        </w:rPr>
        <w:t xml:space="preserve">the AF </w:t>
      </w:r>
      <w:r w:rsidR="005070C0" w:rsidRPr="003C77BA">
        <w:rPr>
          <w:rFonts w:ascii="Calibri" w:hAnsi="Calibri" w:cs="Calibri"/>
          <w:lang w:val="en-US"/>
        </w:rPr>
        <w:t xml:space="preserve">risk </w:t>
      </w:r>
      <w:r w:rsidR="00010BF4" w:rsidRPr="003C77BA">
        <w:rPr>
          <w:rFonts w:ascii="Calibri" w:hAnsi="Calibri" w:cs="Calibri"/>
          <w:lang w:val="en-US"/>
        </w:rPr>
        <w:t>varies</w:t>
      </w:r>
      <w:r w:rsidR="005070C0" w:rsidRPr="003C77BA">
        <w:rPr>
          <w:rFonts w:ascii="Calibri" w:hAnsi="Calibri" w:cs="Calibri"/>
          <w:lang w:val="en-US"/>
        </w:rPr>
        <w:t xml:space="preserve"> with the severity of MASLD</w:t>
      </w:r>
      <w:r w:rsidRPr="003C77BA">
        <w:rPr>
          <w:rFonts w:ascii="Calibri" w:hAnsi="Calibri" w:cs="Calibri"/>
          <w:lang w:val="en-US"/>
        </w:rPr>
        <w:t>. From 2019 to 2024</w:t>
      </w:r>
      <w:r w:rsidR="00EC2200" w:rsidRPr="003C77BA">
        <w:rPr>
          <w:rFonts w:ascii="Calibri" w:hAnsi="Calibri" w:cs="Calibri"/>
          <w:lang w:val="en-US"/>
        </w:rPr>
        <w:t xml:space="preserve">, </w:t>
      </w:r>
      <w:r w:rsidR="00BB2EC8" w:rsidRPr="003C77BA">
        <w:rPr>
          <w:rFonts w:ascii="Calibri" w:hAnsi="Calibri" w:cs="Calibri"/>
          <w:lang w:val="en-US"/>
        </w:rPr>
        <w:t>two other</w:t>
      </w:r>
      <w:r w:rsidR="00A83DAE" w:rsidRPr="003C77BA">
        <w:rPr>
          <w:rFonts w:ascii="Calibri" w:hAnsi="Calibri" w:cs="Calibri"/>
          <w:lang w:val="en-US"/>
        </w:rPr>
        <w:t xml:space="preserve"> </w:t>
      </w:r>
      <w:r w:rsidRPr="003C77BA">
        <w:rPr>
          <w:rFonts w:ascii="Calibri" w:hAnsi="Calibri" w:cs="Calibri"/>
          <w:lang w:val="en-US"/>
        </w:rPr>
        <w:t>meta-analyses</w:t>
      </w:r>
      <w:r w:rsidR="00AD5D25" w:rsidRPr="003C77BA">
        <w:rPr>
          <w:rFonts w:ascii="Calibri" w:hAnsi="Calibri" w:cs="Calibri"/>
          <w:lang w:val="en-US"/>
        </w:rPr>
        <w:t>,</w:t>
      </w:r>
      <w:r w:rsidRPr="003C77BA">
        <w:rPr>
          <w:rFonts w:ascii="Calibri" w:hAnsi="Calibri" w:cs="Calibri"/>
          <w:lang w:val="en-US"/>
        </w:rPr>
        <w:t xml:space="preserve"> with fewer observational studies </w:t>
      </w:r>
      <w:r w:rsidR="005B4817" w:rsidRPr="003C77BA">
        <w:rPr>
          <w:rFonts w:ascii="Calibri" w:hAnsi="Calibri" w:cs="Calibri"/>
          <w:lang w:val="en-US"/>
        </w:rPr>
        <w:t>included</w:t>
      </w:r>
      <w:r w:rsidR="00861A37" w:rsidRPr="003C77BA">
        <w:rPr>
          <w:rFonts w:ascii="Calibri" w:hAnsi="Calibri" w:cs="Calibri"/>
          <w:lang w:val="en-US"/>
        </w:rPr>
        <w:t>,</w:t>
      </w:r>
      <w:r w:rsidR="005B4817" w:rsidRPr="003C77BA">
        <w:rPr>
          <w:rFonts w:ascii="Calibri" w:hAnsi="Calibri" w:cs="Calibri"/>
          <w:lang w:val="en-US"/>
        </w:rPr>
        <w:t xml:space="preserve"> </w:t>
      </w:r>
      <w:r w:rsidR="00347FEE" w:rsidRPr="003C77BA">
        <w:rPr>
          <w:rFonts w:ascii="Calibri" w:hAnsi="Calibri" w:cs="Calibri"/>
          <w:lang w:val="en-US"/>
        </w:rPr>
        <w:t>were</w:t>
      </w:r>
      <w:r w:rsidRPr="003C77BA">
        <w:rPr>
          <w:rFonts w:ascii="Calibri" w:hAnsi="Calibri" w:cs="Calibri"/>
          <w:lang w:val="en-US"/>
        </w:rPr>
        <w:t xml:space="preserve"> published</w:t>
      </w:r>
      <w:r w:rsidR="00820B0C" w:rsidRPr="003C77BA">
        <w:rPr>
          <w:rFonts w:ascii="Calibri" w:hAnsi="Calibri" w:cs="Calibri"/>
          <w:lang w:val="en-US"/>
        </w:rPr>
        <w:t xml:space="preserve"> </w:t>
      </w:r>
      <w:r w:rsidR="00C3033B" w:rsidRPr="003C77BA">
        <w:rPr>
          <w:rFonts w:ascii="Calibri" w:hAnsi="Calibri" w:cs="Calibri"/>
          <w:lang w:val="en-US"/>
        </w:rPr>
        <w:t>on</w:t>
      </w:r>
      <w:r w:rsidR="00267D5A" w:rsidRPr="003C77BA">
        <w:rPr>
          <w:rFonts w:ascii="Calibri" w:hAnsi="Calibri" w:cs="Calibri"/>
          <w:lang w:val="en-US"/>
        </w:rPr>
        <w:t xml:space="preserve"> </w:t>
      </w:r>
      <w:r w:rsidR="00294336" w:rsidRPr="003C77BA">
        <w:rPr>
          <w:rFonts w:ascii="Calibri" w:hAnsi="Calibri" w:cs="Calibri"/>
          <w:lang w:val="en-US"/>
        </w:rPr>
        <w:t xml:space="preserve">the association between MASLD and </w:t>
      </w:r>
      <w:r w:rsidR="00F756E5" w:rsidRPr="003C77BA">
        <w:rPr>
          <w:rFonts w:ascii="Calibri" w:hAnsi="Calibri" w:cs="Calibri"/>
          <w:lang w:val="en-US"/>
        </w:rPr>
        <w:t xml:space="preserve">the </w:t>
      </w:r>
      <w:r w:rsidR="00294336" w:rsidRPr="003C77BA">
        <w:rPr>
          <w:rFonts w:ascii="Calibri" w:hAnsi="Calibri" w:cs="Calibri"/>
          <w:lang w:val="en-US"/>
        </w:rPr>
        <w:t>prevalence or incidence of AF</w:t>
      </w:r>
      <w:r w:rsidR="00267D5A" w:rsidRPr="003C77BA">
        <w:rPr>
          <w:rFonts w:ascii="Calibri" w:hAnsi="Calibri" w:cs="Calibri"/>
          <w:lang w:val="en-US"/>
        </w:rPr>
        <w:t xml:space="preserve"> </w:t>
      </w:r>
      <w:r w:rsidR="00EC3541"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waV3udSs","properties":{"formattedCitation":"(10,11)","plainCitation":"(10,11)","noteIndex":0},"citationItems":[{"id":77,"uris":["http://zotero.org/users/local/3aA6NeCb/items/4WK638KL"],"itemData":{"id":77,"type":"article-journal","abstract":"Background &amp; Aims Recent studies examined the association between non-alcoholic fatty liver disease (NAFLD) and risk of atrial fibrillation (AF) in adults, but the findings have been inconsistent. We provided a quantitative estimate of the magnitude of the association between NAFLD and risk of AF. Methods We searched publication databases using predefined keywords to identify observational studies (published up to December 14, 2018), in which NAFLD was diagnosed by biopsy, imaging or biochemistry and AF was diagnosed by medical history and electrocardiograms. Data from selected studies were extracted and meta-analysis was performed using random-effects modelling. Results Nine cross-sectional and longitudinal studies were included in the final analysis (n = 364 919 individuals). Meta-analysis of data from 5 cross-sectional studies showed that NAFLD was associated with an increased risk of prevalent AF (random-effects odds ratio 2.07, 95% CI 1.38-3.10; I2 = 54.7%), independent of age, sex, body mass index, hypertension and other common AF risk factors. This risk was particularly high among patients with established diabetes (n = 1 study; random-effects odds ratio 5.17, 95% CI 2.05-13.02). Meta-analysis of data from 4 longitudinal studies showed that NAFLD was independently associated with a 10-year increased risk of incident AF only in type 2 diabetic patients (n = 1 study; random-effects hazard ratio 4.96, 95% CI 1.42-17.28). Sensitivity analyses did not modify these findings. Funnel plots did not reveal significant publication bias. Conclusions NAFLD is associated with an increased risk of AF in middle-aged and elderly individuals (especially in those with type 2 diabetes). However, the observational design of the eligible studies does not allow for proving causality.","container-title":"Liver International","DOI":"10.1111/liv.14044","ISSN":"1478-3231","issue":"4","language":"en","license":"© 2019 John Wiley &amp; Sons A/S. Published by John Wiley &amp; Sons Ltd","note":"_eprint: https://onlinelibrary.wiley.com/doi/pdf/10.1111/liv.14044","page":"758-769","source":"Wiley Online Library","title":"Association between non-alcoholic fatty liver disease and risk of atrial fibrillation in adult individuals: An updated meta-analysis","title-short":"Association between non-alcoholic fatty liver disease and risk of atrial fibrillation in adult individuals","volume":"39","author":[{"family":"Mantovani","given":"Alessandro"},{"family":"Dauriz","given":"Marco"},{"family":"Sandri","given":"Damiano"},{"family":"Bonapace","given":"Stefano"},{"family":"Zoppini","given":"Giacomo"},{"family":"Tilg","given":"Herbert"},{"family":"Byrne","given":"Christopher D."},{"family":"Targher","given":"Giovanni"}],"issued":{"date-parts":[["2019"]]}}},{"id":19,"uris":["http://zotero.org/users/local/3aA6NeCb/items/CKVZRXHU"],"itemData":{"id":19,"type":"article-journal","abstract":"&lt;sec&gt;&lt;title&gt;Background and objective&lt;/title&gt;&lt;p&gt;The association between atrial fibrillation (AF) and non-alcoholic fatty liver disease (NAFLD) or metabolic-associated fatty liver disease (MAFLD) has been explored in recent cohort studies, however, the results have been controversial and inconclusive. This meta-analysis aimed to explore this potential association.&lt;/p&gt;&lt;/sec&gt;&lt;sec&gt;&lt;title&gt;Methods&lt;/title&gt;&lt;p&gt;We systematically searched PubMed, Embase, and Web of Science databases to identify all relevant cohort studies investigating the association between NAFLD/MAFLD and AF published from database inception to October 30, 2022. Random-effects models were utilized to calculate hazard ratios (HRs) with 95% confidence intervals (CIs) for summary purposes. Additionally, subgroup and sensitivity analyses were performed.&lt;/p&gt;&lt;/sec&gt;&lt;sec&gt;&lt;title&gt;Results&lt;/title&gt;&lt;p&gt;A total of 13 cohort studies with 14 272 735 participants were included. Among these, 12 cohort studies with 14 213 289 participants (median follow-up of 7.8 years) showed a significant association between NAFLD and an increased risk of incident AF (HR = 1.18, 95% CI: 1.12-1.23, &lt;italic&gt;P&lt;/italic&gt; &amp;lt; 0.00001). Our subgroup analyses mostly yielded similar results, and the results of sensitivity analyses remained unchanged. However, meta-analysis of data from 2 cohort studies with 59 896 participants (median follow-up of 2.15 years) showed that MAFLD was not linked to incident AF (HR = 1.36, 95% CI: 0.63-2.92, &lt;italic&gt;P&lt;/italic&gt; = 0.44).&lt;/p&gt;&lt;/sec&gt;&lt;sec&gt;&lt;title&gt;Conclusion&lt;/title&gt;&lt;p&gt;Current evidence shows that NAFLD may be linked to a slightly higher risk of developing AF, particularly among Asian populations and those diagnosed with NAFLD using FLI criteria. Nevertheless, there is not enough evidence to support the proposed association between MAFLD and an increased risk of AF. To better understand this relationship, future studies should consider factors such as specific population, the severity of NAFLD/MAFLD, diagnostic methods of NAFLD and AF, and cardiometabolic risk factors.&lt;/p&gt;&lt;/sec&gt;&lt;sec&gt;&lt;title&gt;Systematic Review Registration&lt;/title&gt;&lt;p&gt;&lt;uri xlink:href=\"https://www.crd.york.ac.uk/prospero\" xmlns:xlink=\"http://www.w3.org/1999/xlink\"&gt;https://www.crd.york.ac.uk/prospero&lt;/uri&gt;, identifier CRD42022371503.&lt;/p&gt;&lt;/sec&gt;","container-title":"Frontiers in Endocrinology","DOI":"10.3389/fendo.2023.1160532","ISSN":"1664-2392","journalAbbreviation":"Front. Endocrinol.","language":"English","note":"publisher: Frontiers","source":"Frontiers","title":"A systematic review and meta-analysis of cohort studies on the potential association between NAFLD/MAFLD and risk of incident atrial fibrillation","URL":"https://www.frontiersin.org/journals/endocrinology/articles/10.3389/fendo.2023.1160532/full","volume":"14","author":[{"family":"Zhou","given":"Ben-Gang"},{"family":"Ju","given":"Sheng-Yong"},{"family":"Mei","given":"Yu-Zhou"},{"family":"Jiang","given":"Xin"},{"family":"Wang","given":"Meng"},{"family":"Zheng","given":"Ai-Jing"},{"family":"Ding","given":"Yan-Bing"}],"accessed":{"date-parts":[["2024",10,14]]},"issued":{"date-parts":[["2023",7,5]]}}}],"schema":"https://github.com/citation-style-language/schema/raw/master/csl-citation.json"} </w:instrText>
      </w:r>
      <w:r w:rsidR="00EC3541" w:rsidRPr="003C77BA">
        <w:rPr>
          <w:rFonts w:ascii="Calibri" w:hAnsi="Calibri" w:cs="Calibri"/>
          <w:lang w:val="en-US"/>
        </w:rPr>
        <w:fldChar w:fldCharType="separate"/>
      </w:r>
      <w:r w:rsidR="00952DD2" w:rsidRPr="003C77BA">
        <w:rPr>
          <w:rFonts w:ascii="Calibri" w:hAnsi="Calibri" w:cs="Calibri"/>
          <w:kern w:val="0"/>
          <w:lang w:val="en-US"/>
        </w:rPr>
        <w:t>(10,11)</w:t>
      </w:r>
      <w:r w:rsidR="00EC3541" w:rsidRPr="003C77BA">
        <w:rPr>
          <w:rFonts w:ascii="Calibri" w:hAnsi="Calibri" w:cs="Calibri"/>
          <w:lang w:val="en-US"/>
        </w:rPr>
        <w:fldChar w:fldCharType="end"/>
      </w:r>
      <w:r w:rsidRPr="003C77BA">
        <w:rPr>
          <w:rFonts w:ascii="Calibri" w:hAnsi="Calibri" w:cs="Calibri"/>
          <w:lang w:val="en-US"/>
        </w:rPr>
        <w:t xml:space="preserve">. </w:t>
      </w:r>
      <w:r w:rsidR="005B4817" w:rsidRPr="003C77BA">
        <w:rPr>
          <w:rFonts w:ascii="Calibri" w:hAnsi="Calibri" w:cs="Calibri"/>
          <w:lang w:val="en-US"/>
        </w:rPr>
        <w:t>Specifically, i</w:t>
      </w:r>
      <w:r w:rsidR="00B32062" w:rsidRPr="003C77BA">
        <w:rPr>
          <w:rFonts w:ascii="Calibri" w:hAnsi="Calibri" w:cs="Calibri"/>
          <w:lang w:val="en-US"/>
        </w:rPr>
        <w:t xml:space="preserve">n a 2019 meta-analysis </w:t>
      </w:r>
      <w:r w:rsidR="00347FEE" w:rsidRPr="003C77BA">
        <w:rPr>
          <w:rFonts w:ascii="Calibri" w:hAnsi="Calibri" w:cs="Calibri"/>
          <w:lang w:val="en-US"/>
        </w:rPr>
        <w:t xml:space="preserve">with </w:t>
      </w:r>
      <w:r w:rsidR="00F756E5" w:rsidRPr="003C77BA">
        <w:rPr>
          <w:rFonts w:ascii="Calibri" w:hAnsi="Calibri" w:cs="Calibri"/>
          <w:lang w:val="en-US"/>
        </w:rPr>
        <w:t>nine</w:t>
      </w:r>
      <w:r w:rsidR="00294336" w:rsidRPr="003C77BA">
        <w:rPr>
          <w:rFonts w:ascii="Calibri" w:hAnsi="Calibri" w:cs="Calibri"/>
          <w:lang w:val="en-US"/>
        </w:rPr>
        <w:t xml:space="preserve"> </w:t>
      </w:r>
      <w:r w:rsidR="00A83DAE" w:rsidRPr="003C77BA">
        <w:rPr>
          <w:rFonts w:ascii="Calibri" w:hAnsi="Calibri" w:cs="Calibri"/>
          <w:lang w:val="en-US"/>
        </w:rPr>
        <w:t>observational studies (five</w:t>
      </w:r>
      <w:r w:rsidR="00B32062" w:rsidRPr="003C77BA">
        <w:rPr>
          <w:rFonts w:ascii="Calibri" w:hAnsi="Calibri" w:cs="Calibri"/>
          <w:lang w:val="en-US"/>
        </w:rPr>
        <w:t xml:space="preserve"> </w:t>
      </w:r>
      <w:r w:rsidR="005B4817" w:rsidRPr="003C77BA">
        <w:rPr>
          <w:rFonts w:ascii="Calibri" w:hAnsi="Calibri" w:cs="Calibri"/>
          <w:lang w:val="en-US"/>
        </w:rPr>
        <w:t xml:space="preserve">cross-sectional and </w:t>
      </w:r>
      <w:r w:rsidR="00A83DAE" w:rsidRPr="003C77BA">
        <w:rPr>
          <w:rFonts w:ascii="Calibri" w:hAnsi="Calibri" w:cs="Calibri"/>
          <w:lang w:val="en-US"/>
        </w:rPr>
        <w:t xml:space="preserve">four </w:t>
      </w:r>
      <w:r w:rsidR="00347FEE" w:rsidRPr="003C77BA">
        <w:rPr>
          <w:rFonts w:ascii="Calibri" w:hAnsi="Calibri" w:cs="Calibri"/>
          <w:lang w:val="en-US"/>
        </w:rPr>
        <w:t xml:space="preserve">cohort </w:t>
      </w:r>
      <w:r w:rsidR="005B4817" w:rsidRPr="003C77BA">
        <w:rPr>
          <w:rFonts w:ascii="Calibri" w:hAnsi="Calibri" w:cs="Calibri"/>
          <w:lang w:val="en-US"/>
        </w:rPr>
        <w:t>studies</w:t>
      </w:r>
      <w:r w:rsidR="00294336" w:rsidRPr="003C77BA">
        <w:rPr>
          <w:rFonts w:ascii="Calibri" w:hAnsi="Calibri" w:cs="Calibri"/>
          <w:lang w:val="en-US"/>
        </w:rPr>
        <w:t>; ~365,000 participants</w:t>
      </w:r>
      <w:r w:rsidR="00A83DAE" w:rsidRPr="003C77BA">
        <w:rPr>
          <w:rFonts w:ascii="Calibri" w:hAnsi="Calibri" w:cs="Calibri"/>
          <w:lang w:val="en-US"/>
        </w:rPr>
        <w:t>)</w:t>
      </w:r>
      <w:r w:rsidR="00267D5A" w:rsidRPr="003C77BA">
        <w:rPr>
          <w:rFonts w:ascii="Calibri" w:hAnsi="Calibri" w:cs="Calibri"/>
          <w:lang w:val="en-US"/>
        </w:rPr>
        <w:t>,</w:t>
      </w:r>
      <w:r w:rsidR="00B32062" w:rsidRPr="003C77BA">
        <w:rPr>
          <w:rFonts w:ascii="Calibri" w:hAnsi="Calibri" w:cs="Calibri"/>
          <w:lang w:val="en-US"/>
        </w:rPr>
        <w:t xml:space="preserve"> our group reported that MASLD was </w:t>
      </w:r>
      <w:r w:rsidR="00010BF4" w:rsidRPr="003C77BA">
        <w:rPr>
          <w:rFonts w:ascii="Calibri" w:hAnsi="Calibri" w:cs="Calibri"/>
          <w:lang w:val="en-US"/>
        </w:rPr>
        <w:t xml:space="preserve">significantly </w:t>
      </w:r>
      <w:r w:rsidR="00B32062" w:rsidRPr="003C77BA">
        <w:rPr>
          <w:rFonts w:ascii="Calibri" w:hAnsi="Calibri" w:cs="Calibri"/>
          <w:lang w:val="en-US"/>
        </w:rPr>
        <w:t>associated with a</w:t>
      </w:r>
      <w:r w:rsidR="00A83DAE" w:rsidRPr="003C77BA">
        <w:rPr>
          <w:rFonts w:ascii="Calibri" w:hAnsi="Calibri" w:cs="Calibri"/>
          <w:lang w:val="en-US"/>
        </w:rPr>
        <w:t>n</w:t>
      </w:r>
      <w:r w:rsidR="00B32062" w:rsidRPr="003C77BA">
        <w:rPr>
          <w:rFonts w:ascii="Calibri" w:hAnsi="Calibri" w:cs="Calibri"/>
          <w:lang w:val="en-US"/>
        </w:rPr>
        <w:t xml:space="preserve"> increased </w:t>
      </w:r>
      <w:r w:rsidR="00294336" w:rsidRPr="003C77BA">
        <w:rPr>
          <w:rFonts w:ascii="Calibri" w:hAnsi="Calibri" w:cs="Calibri"/>
          <w:lang w:val="en-US"/>
        </w:rPr>
        <w:t>prevalence and incidence</w:t>
      </w:r>
      <w:r w:rsidR="00B32062" w:rsidRPr="003C77BA">
        <w:rPr>
          <w:rFonts w:ascii="Calibri" w:hAnsi="Calibri" w:cs="Calibri"/>
          <w:lang w:val="en-US"/>
        </w:rPr>
        <w:t xml:space="preserve"> of AF</w:t>
      </w:r>
      <w:r w:rsidR="00294336" w:rsidRPr="003C77BA">
        <w:rPr>
          <w:rFonts w:ascii="Calibri" w:hAnsi="Calibri" w:cs="Calibri"/>
          <w:lang w:val="en-US"/>
        </w:rPr>
        <w:t>,</w:t>
      </w:r>
      <w:r w:rsidR="00B32062" w:rsidRPr="003C77BA">
        <w:rPr>
          <w:rFonts w:ascii="Calibri" w:hAnsi="Calibri" w:cs="Calibri"/>
          <w:lang w:val="en-US"/>
        </w:rPr>
        <w:t xml:space="preserve"> </w:t>
      </w:r>
      <w:r w:rsidR="00010BF4" w:rsidRPr="003C77BA">
        <w:rPr>
          <w:rFonts w:ascii="Calibri" w:hAnsi="Calibri" w:cs="Calibri"/>
          <w:lang w:val="en-US"/>
        </w:rPr>
        <w:t>principally</w:t>
      </w:r>
      <w:r w:rsidR="00294336" w:rsidRPr="003C77BA">
        <w:rPr>
          <w:rFonts w:ascii="Calibri" w:hAnsi="Calibri" w:cs="Calibri"/>
          <w:lang w:val="en-US"/>
        </w:rPr>
        <w:t xml:space="preserve"> in</w:t>
      </w:r>
      <w:r w:rsidR="00B32062" w:rsidRPr="003C77BA">
        <w:rPr>
          <w:rFonts w:ascii="Calibri" w:hAnsi="Calibri" w:cs="Calibri"/>
          <w:lang w:val="en-US"/>
        </w:rPr>
        <w:t xml:space="preserve"> </w:t>
      </w:r>
      <w:r w:rsidR="005B4817" w:rsidRPr="003C77BA">
        <w:rPr>
          <w:rFonts w:ascii="Calibri" w:hAnsi="Calibri" w:cs="Calibri"/>
          <w:lang w:val="en-US"/>
        </w:rPr>
        <w:lastRenderedPageBreak/>
        <w:t>people with type 2 diabetes</w:t>
      </w:r>
      <w:r w:rsidR="00FA6A97" w:rsidRPr="003C77BA">
        <w:rPr>
          <w:rFonts w:ascii="Calibri" w:hAnsi="Calibri" w:cs="Calibri"/>
          <w:lang w:val="en-US"/>
        </w:rPr>
        <w:t xml:space="preserve"> </w:t>
      </w:r>
      <w:r w:rsidR="003964C5"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s6mQzuLb","properties":{"formattedCitation":"(10)","plainCitation":"(10)","noteIndex":0},"citationItems":[{"id":77,"uris":["http://zotero.org/users/local/3aA6NeCb/items/4WK638KL"],"itemData":{"id":77,"type":"article-journal","abstract":"Background &amp; Aims Recent studies examined the association between non-alcoholic fatty liver disease (NAFLD) and risk of atrial fibrillation (AF) in adults, but the findings have been inconsistent. We provided a quantitative estimate of the magnitude of the association between NAFLD and risk of AF. Methods We searched publication databases using predefined keywords to identify observational studies (published up to December 14, 2018), in which NAFLD was diagnosed by biopsy, imaging or biochemistry and AF was diagnosed by medical history and electrocardiograms. Data from selected studies were extracted and meta-analysis was performed using random-effects modelling. Results Nine cross-sectional and longitudinal studies were included in the final analysis (n = 364 919 individuals). Meta-analysis of data from 5 cross-sectional studies showed that NAFLD was associated with an increased risk of prevalent AF (random-effects odds ratio 2.07, 95% CI 1.38-3.10; I2 = 54.7%), independent of age, sex, body mass index, hypertension and other common AF risk factors. This risk was particularly high among patients with established diabetes (n = 1 study; random-effects odds ratio 5.17, 95% CI 2.05-13.02). Meta-analysis of data from 4 longitudinal studies showed that NAFLD was independently associated with a 10-year increased risk of incident AF only in type 2 diabetic patients (n = 1 study; random-effects hazard ratio 4.96, 95% CI 1.42-17.28). Sensitivity analyses did not modify these findings. Funnel plots did not reveal significant publication bias. Conclusions NAFLD is associated with an increased risk of AF in middle-aged and elderly individuals (especially in those with type 2 diabetes). However, the observational design of the eligible studies does not allow for proving causality.","container-title":"Liver International","DOI":"10.1111/liv.14044","ISSN":"1478-3231","issue":"4","language":"en","license":"© 2019 John Wiley &amp; Sons A/S. Published by John Wiley &amp; Sons Ltd","note":"_eprint: https://onlinelibrary.wiley.com/doi/pdf/10.1111/liv.14044","page":"758-769","source":"Wiley Online Library","title":"Association between non-alcoholic fatty liver disease and risk of atrial fibrillation in adult individuals: An updated meta-analysis","title-short":"Association between non-alcoholic fatty liver disease and risk of atrial fibrillation in adult individuals","volume":"39","author":[{"family":"Mantovani","given":"Alessandro"},{"family":"Dauriz","given":"Marco"},{"family":"Sandri","given":"Damiano"},{"family":"Bonapace","given":"Stefano"},{"family":"Zoppini","given":"Giacomo"},{"family":"Tilg","given":"Herbert"},{"family":"Byrne","given":"Christopher D."},{"family":"Targher","given":"Giovanni"}],"issued":{"date-parts":[["2019"]]}}}],"schema":"https://github.com/citation-style-language/schema/raw/master/csl-citation.json"} </w:instrText>
      </w:r>
      <w:r w:rsidR="003964C5" w:rsidRPr="003C77BA">
        <w:rPr>
          <w:rFonts w:ascii="Calibri" w:hAnsi="Calibri" w:cs="Calibri"/>
          <w:lang w:val="en-US"/>
        </w:rPr>
        <w:fldChar w:fldCharType="separate"/>
      </w:r>
      <w:r w:rsidR="00952DD2" w:rsidRPr="003C77BA">
        <w:rPr>
          <w:rFonts w:ascii="Calibri" w:hAnsi="Calibri" w:cs="Calibri"/>
          <w:noProof/>
          <w:lang w:val="en-US"/>
        </w:rPr>
        <w:t>(10)</w:t>
      </w:r>
      <w:r w:rsidR="003964C5" w:rsidRPr="003C77BA">
        <w:rPr>
          <w:rFonts w:ascii="Calibri" w:hAnsi="Calibri" w:cs="Calibri"/>
          <w:lang w:val="en-US"/>
        </w:rPr>
        <w:fldChar w:fldCharType="end"/>
      </w:r>
      <w:r w:rsidR="00B32062" w:rsidRPr="003C77BA">
        <w:rPr>
          <w:rFonts w:ascii="Calibri" w:hAnsi="Calibri" w:cs="Calibri"/>
          <w:lang w:val="en-US"/>
        </w:rPr>
        <w:t>.</w:t>
      </w:r>
      <w:r w:rsidRPr="003C77BA">
        <w:rPr>
          <w:rFonts w:ascii="Calibri" w:hAnsi="Calibri" w:cs="Calibri"/>
          <w:lang w:val="en-US"/>
        </w:rPr>
        <w:t xml:space="preserve"> </w:t>
      </w:r>
      <w:r w:rsidR="00B32062" w:rsidRPr="003C77BA">
        <w:rPr>
          <w:rFonts w:ascii="Calibri" w:hAnsi="Calibri" w:cs="Calibri"/>
          <w:lang w:val="en-US"/>
        </w:rPr>
        <w:t xml:space="preserve">In </w:t>
      </w:r>
      <w:r w:rsidR="00FA6A97" w:rsidRPr="003C77BA">
        <w:rPr>
          <w:rFonts w:ascii="Calibri" w:hAnsi="Calibri" w:cs="Calibri"/>
          <w:lang w:val="en-US"/>
        </w:rPr>
        <w:t>a 2024</w:t>
      </w:r>
      <w:r w:rsidR="00B32062" w:rsidRPr="003C77BA">
        <w:rPr>
          <w:rFonts w:ascii="Calibri" w:hAnsi="Calibri" w:cs="Calibri"/>
          <w:lang w:val="en-US"/>
        </w:rPr>
        <w:t xml:space="preserve"> meta-analysis </w:t>
      </w:r>
      <w:r w:rsidR="00347FEE" w:rsidRPr="003C77BA">
        <w:rPr>
          <w:rFonts w:ascii="Calibri" w:hAnsi="Calibri" w:cs="Calibri"/>
          <w:lang w:val="en-US"/>
        </w:rPr>
        <w:t xml:space="preserve">with </w:t>
      </w:r>
      <w:r w:rsidR="00B32062" w:rsidRPr="003C77BA">
        <w:rPr>
          <w:rFonts w:ascii="Calibri" w:hAnsi="Calibri" w:cs="Calibri"/>
          <w:lang w:val="en-US"/>
        </w:rPr>
        <w:t xml:space="preserve">13 </w:t>
      </w:r>
      <w:r w:rsidR="00A87D33" w:rsidRPr="003C77BA">
        <w:rPr>
          <w:rFonts w:ascii="Calibri" w:hAnsi="Calibri" w:cs="Calibri"/>
          <w:lang w:val="en-US"/>
        </w:rPr>
        <w:t xml:space="preserve">retrospective </w:t>
      </w:r>
      <w:r w:rsidR="00B32062" w:rsidRPr="003C77BA">
        <w:rPr>
          <w:rFonts w:ascii="Calibri" w:hAnsi="Calibri" w:cs="Calibri"/>
          <w:lang w:val="en-US"/>
        </w:rPr>
        <w:t xml:space="preserve">cohort studies </w:t>
      </w:r>
      <w:r w:rsidR="00861A37" w:rsidRPr="003C77BA">
        <w:rPr>
          <w:rFonts w:ascii="Calibri" w:hAnsi="Calibri" w:cs="Calibri"/>
          <w:lang w:val="en-US"/>
        </w:rPr>
        <w:t>that included</w:t>
      </w:r>
      <w:r w:rsidR="00B32062" w:rsidRPr="003C77BA">
        <w:rPr>
          <w:rFonts w:ascii="Calibri" w:hAnsi="Calibri" w:cs="Calibri"/>
          <w:lang w:val="en-US"/>
        </w:rPr>
        <w:t xml:space="preserve"> a total of </w:t>
      </w:r>
      <w:r w:rsidR="000623E8" w:rsidRPr="003C77BA">
        <w:rPr>
          <w:rFonts w:ascii="Calibri" w:hAnsi="Calibri" w:cs="Calibri"/>
          <w:lang w:val="en-US"/>
        </w:rPr>
        <w:t>~</w:t>
      </w:r>
      <w:r w:rsidR="00B32062" w:rsidRPr="003C77BA">
        <w:rPr>
          <w:rFonts w:ascii="Calibri" w:hAnsi="Calibri" w:cs="Calibri"/>
          <w:lang w:val="en-US"/>
        </w:rPr>
        <w:t>14</w:t>
      </w:r>
      <w:r w:rsidR="000623E8" w:rsidRPr="003C77BA">
        <w:rPr>
          <w:rFonts w:ascii="Calibri" w:hAnsi="Calibri" w:cs="Calibri"/>
          <w:lang w:val="en-US"/>
        </w:rPr>
        <w:t xml:space="preserve"> million</w:t>
      </w:r>
      <w:r w:rsidR="00B32062" w:rsidRPr="003C77BA">
        <w:rPr>
          <w:rFonts w:ascii="Calibri" w:hAnsi="Calibri" w:cs="Calibri"/>
          <w:lang w:val="en-US"/>
        </w:rPr>
        <w:t xml:space="preserve"> </w:t>
      </w:r>
      <w:r w:rsidR="00A83DAE" w:rsidRPr="003C77BA">
        <w:rPr>
          <w:rFonts w:ascii="Calibri" w:hAnsi="Calibri" w:cs="Calibri"/>
          <w:lang w:val="en-US"/>
        </w:rPr>
        <w:t>participants</w:t>
      </w:r>
      <w:r w:rsidR="00FA6A97" w:rsidRPr="003C77BA">
        <w:rPr>
          <w:rFonts w:ascii="Calibri" w:hAnsi="Calibri" w:cs="Calibri"/>
          <w:lang w:val="en-US"/>
        </w:rPr>
        <w:t xml:space="preserve">, Zhou </w:t>
      </w:r>
      <w:r w:rsidR="00FA6A97" w:rsidRPr="003C77BA">
        <w:rPr>
          <w:rFonts w:ascii="Calibri" w:hAnsi="Calibri" w:cs="Calibri"/>
          <w:i/>
          <w:iCs/>
          <w:lang w:val="en-US"/>
        </w:rPr>
        <w:t>et al.</w:t>
      </w:r>
      <w:r w:rsidR="00FA6A97" w:rsidRPr="003C77BA">
        <w:rPr>
          <w:rFonts w:ascii="Calibri" w:hAnsi="Calibri" w:cs="Calibri"/>
          <w:lang w:val="en-US"/>
        </w:rPr>
        <w:t xml:space="preserve"> </w:t>
      </w:r>
      <w:r w:rsidR="00A83DAE" w:rsidRPr="003C77BA">
        <w:rPr>
          <w:rFonts w:ascii="Calibri" w:hAnsi="Calibri" w:cs="Calibri"/>
          <w:lang w:val="en-US"/>
        </w:rPr>
        <w:t>showed</w:t>
      </w:r>
      <w:r w:rsidR="00FA6A97" w:rsidRPr="003C77BA">
        <w:rPr>
          <w:rFonts w:ascii="Calibri" w:hAnsi="Calibri" w:cs="Calibri"/>
          <w:lang w:val="en-US"/>
        </w:rPr>
        <w:t xml:space="preserve"> that</w:t>
      </w:r>
      <w:r w:rsidR="00B32062" w:rsidRPr="003C77BA">
        <w:rPr>
          <w:rFonts w:ascii="Calibri" w:hAnsi="Calibri" w:cs="Calibri"/>
          <w:lang w:val="en-US"/>
        </w:rPr>
        <w:t xml:space="preserve"> MASLD was associated with a</w:t>
      </w:r>
      <w:r w:rsidR="005B4817" w:rsidRPr="003C77BA">
        <w:rPr>
          <w:rFonts w:ascii="Calibri" w:hAnsi="Calibri" w:cs="Calibri"/>
          <w:lang w:val="en-US"/>
        </w:rPr>
        <w:t>n</w:t>
      </w:r>
      <w:r w:rsidR="00B32062" w:rsidRPr="003C77BA">
        <w:rPr>
          <w:rFonts w:ascii="Calibri" w:hAnsi="Calibri" w:cs="Calibri"/>
          <w:lang w:val="en-US"/>
        </w:rPr>
        <w:t xml:space="preserve"> increased risk of</w:t>
      </w:r>
      <w:r w:rsidR="00294336" w:rsidRPr="003C77BA">
        <w:rPr>
          <w:rFonts w:ascii="Calibri" w:hAnsi="Calibri" w:cs="Calibri"/>
          <w:lang w:val="en-US"/>
        </w:rPr>
        <w:t xml:space="preserve"> developing</w:t>
      </w:r>
      <w:r w:rsidR="00B32062" w:rsidRPr="003C77BA">
        <w:rPr>
          <w:rFonts w:ascii="Calibri" w:hAnsi="Calibri" w:cs="Calibri"/>
          <w:lang w:val="en-US"/>
        </w:rPr>
        <w:t xml:space="preserve"> AF over a median follow-up of 7.8 years (random-</w:t>
      </w:r>
      <w:r w:rsidR="007E545D" w:rsidRPr="003C77BA">
        <w:rPr>
          <w:rFonts w:ascii="Calibri" w:hAnsi="Calibri" w:cs="Calibri"/>
          <w:lang w:val="en-US"/>
        </w:rPr>
        <w:t>effect</w:t>
      </w:r>
      <w:r w:rsidR="00B32062" w:rsidRPr="003C77BA">
        <w:rPr>
          <w:rFonts w:ascii="Calibri" w:hAnsi="Calibri" w:cs="Calibri"/>
          <w:lang w:val="en-US"/>
        </w:rPr>
        <w:t xml:space="preserve"> HR 1.18, 95% </w:t>
      </w:r>
      <w:r w:rsidR="007E545D" w:rsidRPr="003C77BA">
        <w:rPr>
          <w:rFonts w:ascii="Calibri" w:hAnsi="Calibri" w:cs="Calibri"/>
          <w:lang w:val="en-US"/>
        </w:rPr>
        <w:t>CI</w:t>
      </w:r>
      <w:r w:rsidR="00B32062" w:rsidRPr="003C77BA">
        <w:rPr>
          <w:rFonts w:ascii="Calibri" w:hAnsi="Calibri" w:cs="Calibri"/>
          <w:lang w:val="en-US"/>
        </w:rPr>
        <w:t xml:space="preserve"> 1.12-1.23; </w:t>
      </w:r>
      <w:r w:rsidR="00872662" w:rsidRPr="003C77BA">
        <w:rPr>
          <w:rFonts w:ascii="Calibri" w:hAnsi="Calibri" w:cs="Calibri"/>
          <w:i/>
          <w:iCs/>
          <w:lang w:val="en-US"/>
        </w:rPr>
        <w:t>I</w:t>
      </w:r>
      <w:r w:rsidR="00872662" w:rsidRPr="003C77BA">
        <w:rPr>
          <w:rFonts w:ascii="Calibri" w:hAnsi="Calibri" w:cs="Calibri"/>
          <w:i/>
          <w:iCs/>
          <w:vertAlign w:val="superscript"/>
          <w:lang w:val="en-US"/>
        </w:rPr>
        <w:t>2</w:t>
      </w:r>
      <w:r w:rsidR="00872662" w:rsidRPr="003C77BA">
        <w:rPr>
          <w:rFonts w:ascii="Calibri" w:hAnsi="Calibri" w:cs="Calibri"/>
          <w:lang w:val="en-US"/>
        </w:rPr>
        <w:t>=93%</w:t>
      </w:r>
      <w:r w:rsidR="00B32062" w:rsidRPr="003C77BA">
        <w:rPr>
          <w:rFonts w:ascii="Calibri" w:hAnsi="Calibri" w:cs="Calibri"/>
          <w:lang w:val="en-US"/>
        </w:rPr>
        <w:t>)</w:t>
      </w:r>
      <w:r w:rsidR="00FA6A97" w:rsidRPr="003C77BA">
        <w:rPr>
          <w:rFonts w:ascii="Calibri" w:hAnsi="Calibri" w:cs="Calibri"/>
          <w:lang w:val="en-US"/>
        </w:rPr>
        <w:t xml:space="preserve"> </w:t>
      </w:r>
      <w:r w:rsidR="00EC3541"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GBmRIuKy","properties":{"formattedCitation":"(11)","plainCitation":"(11)","noteIndex":0},"citationItems":[{"id":19,"uris":["http://zotero.org/users/local/3aA6NeCb/items/CKVZRXHU"],"itemData":{"id":19,"type":"article-journal","abstract":"&lt;sec&gt;&lt;title&gt;Background and objective&lt;/title&gt;&lt;p&gt;The association between atrial fibrillation (AF) and non-alcoholic fatty liver disease (NAFLD) or metabolic-associated fatty liver disease (MAFLD) has been explored in recent cohort studies, however, the results have been controversial and inconclusive. This meta-analysis aimed to explore this potential association.&lt;/p&gt;&lt;/sec&gt;&lt;sec&gt;&lt;title&gt;Methods&lt;/title&gt;&lt;p&gt;We systematically searched PubMed, Embase, and Web of Science databases to identify all relevant cohort studies investigating the association between NAFLD/MAFLD and AF published from database inception to October 30, 2022. Random-effects models were utilized to calculate hazard ratios (HRs) with 95% confidence intervals (CIs) for summary purposes. Additionally, subgroup and sensitivity analyses were performed.&lt;/p&gt;&lt;/sec&gt;&lt;sec&gt;&lt;title&gt;Results&lt;/title&gt;&lt;p&gt;A total of 13 cohort studies with 14 272 735 participants were included. Among these, 12 cohort studies with 14 213 289 participants (median follow-up of 7.8 years) showed a significant association between NAFLD and an increased risk of incident AF (HR = 1.18, 95% CI: 1.12-1.23, &lt;italic&gt;P&lt;/italic&gt; &amp;lt; 0.00001). Our subgroup analyses mostly yielded similar results, and the results of sensitivity analyses remained unchanged. However, meta-analysis of data from 2 cohort studies with 59 896 participants (median follow-up of 2.15 years) showed that MAFLD was not linked to incident AF (HR = 1.36, 95% CI: 0.63-2.92, &lt;italic&gt;P&lt;/italic&gt; = 0.44).&lt;/p&gt;&lt;/sec&gt;&lt;sec&gt;&lt;title&gt;Conclusion&lt;/title&gt;&lt;p&gt;Current evidence shows that NAFLD may be linked to a slightly higher risk of developing AF, particularly among Asian populations and those diagnosed with NAFLD using FLI criteria. Nevertheless, there is not enough evidence to support the proposed association between MAFLD and an increased risk of AF. To better understand this relationship, future studies should consider factors such as specific population, the severity of NAFLD/MAFLD, diagnostic methods of NAFLD and AF, and cardiometabolic risk factors.&lt;/p&gt;&lt;/sec&gt;&lt;sec&gt;&lt;title&gt;Systematic Review Registration&lt;/title&gt;&lt;p&gt;&lt;uri xlink:href=\"https://www.crd.york.ac.uk/prospero\" xmlns:xlink=\"http://www.w3.org/1999/xlink\"&gt;https://www.crd.york.ac.uk/prospero&lt;/uri&gt;, identifier CRD42022371503.&lt;/p&gt;&lt;/sec&gt;","container-title":"Frontiers in Endocrinology","DOI":"10.3389/fendo.2023.1160532","ISSN":"1664-2392","journalAbbreviation":"Front. Endocrinol.","language":"English","note":"publisher: Frontiers","source":"Frontiers","title":"A systematic review and meta-analysis of cohort studies on the potential association between NAFLD/MAFLD and risk of incident atrial fibrillation","URL":"https://www.frontiersin.org/journals/endocrinology/articles/10.3389/fendo.2023.1160532/full","volume":"14","author":[{"family":"Zhou","given":"Ben-Gang"},{"family":"Ju","given":"Sheng-Yong"},{"family":"Mei","given":"Yu-Zhou"},{"family":"Jiang","given":"Xin"},{"family":"Wang","given":"Meng"},{"family":"Zheng","given":"Ai-Jing"},{"family":"Ding","given":"Yan-Bing"}],"accessed":{"date-parts":[["2024",10,14]]},"issued":{"date-parts":[["2023",7,5]]}}}],"schema":"https://github.com/citation-style-language/schema/raw/master/csl-citation.json"} </w:instrText>
      </w:r>
      <w:r w:rsidR="00EC3541" w:rsidRPr="003C77BA">
        <w:rPr>
          <w:rFonts w:ascii="Calibri" w:hAnsi="Calibri" w:cs="Calibri"/>
          <w:lang w:val="en-US"/>
        </w:rPr>
        <w:fldChar w:fldCharType="separate"/>
      </w:r>
      <w:r w:rsidR="00952DD2" w:rsidRPr="003C77BA">
        <w:rPr>
          <w:rFonts w:ascii="Calibri" w:hAnsi="Calibri" w:cs="Calibri"/>
          <w:kern w:val="0"/>
          <w:lang w:val="en-US"/>
        </w:rPr>
        <w:t>(11)</w:t>
      </w:r>
      <w:r w:rsidR="00EC3541" w:rsidRPr="003C77BA">
        <w:rPr>
          <w:rFonts w:ascii="Calibri" w:hAnsi="Calibri" w:cs="Calibri"/>
          <w:lang w:val="en-US"/>
        </w:rPr>
        <w:fldChar w:fldCharType="end"/>
      </w:r>
      <w:r w:rsidR="00B32062" w:rsidRPr="003C77BA">
        <w:rPr>
          <w:rFonts w:ascii="Calibri" w:hAnsi="Calibri" w:cs="Calibri"/>
          <w:lang w:val="en-US"/>
        </w:rPr>
        <w:t>.</w:t>
      </w:r>
      <w:r w:rsidR="00FA6A97" w:rsidRPr="003C77BA">
        <w:rPr>
          <w:rFonts w:ascii="Calibri" w:hAnsi="Calibri" w:cs="Calibri"/>
          <w:lang w:val="en-US"/>
        </w:rPr>
        <w:t xml:space="preserve"> In comparison with the meta-analysis by Zhou </w:t>
      </w:r>
      <w:r w:rsidR="00FA6A97" w:rsidRPr="003C77BA">
        <w:rPr>
          <w:rFonts w:ascii="Calibri" w:hAnsi="Calibri" w:cs="Calibri"/>
          <w:i/>
          <w:iCs/>
          <w:lang w:val="en-US"/>
        </w:rPr>
        <w:t>et al.</w:t>
      </w:r>
      <w:r w:rsidR="00EC3541" w:rsidRPr="003C77BA">
        <w:rPr>
          <w:rFonts w:ascii="Calibri" w:hAnsi="Calibri" w:cs="Calibri"/>
          <w:i/>
          <w:iCs/>
          <w:lang w:val="en-US"/>
        </w:rPr>
        <w:t xml:space="preserve"> </w:t>
      </w:r>
      <w:r w:rsidR="00EC3541"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iiXF9WnT","properties":{"formattedCitation":"(11)","plainCitation":"(11)","noteIndex":0},"citationItems":[{"id":19,"uris":["http://zotero.org/users/local/3aA6NeCb/items/CKVZRXHU"],"itemData":{"id":19,"type":"article-journal","abstract":"&lt;sec&gt;&lt;title&gt;Background and objective&lt;/title&gt;&lt;p&gt;The association between atrial fibrillation (AF) and non-alcoholic fatty liver disease (NAFLD) or metabolic-associated fatty liver disease (MAFLD) has been explored in recent cohort studies, however, the results have been controversial and inconclusive. This meta-analysis aimed to explore this potential association.&lt;/p&gt;&lt;/sec&gt;&lt;sec&gt;&lt;title&gt;Methods&lt;/title&gt;&lt;p&gt;We systematically searched PubMed, Embase, and Web of Science databases to identify all relevant cohort studies investigating the association between NAFLD/MAFLD and AF published from database inception to October 30, 2022. Random-effects models were utilized to calculate hazard ratios (HRs) with 95% confidence intervals (CIs) for summary purposes. Additionally, subgroup and sensitivity analyses were performed.&lt;/p&gt;&lt;/sec&gt;&lt;sec&gt;&lt;title&gt;Results&lt;/title&gt;&lt;p&gt;A total of 13 cohort studies with 14 272 735 participants were included. Among these, 12 cohort studies with 14 213 289 participants (median follow-up of 7.8 years) showed a significant association between NAFLD and an increased risk of incident AF (HR = 1.18, 95% CI: 1.12-1.23, &lt;italic&gt;P&lt;/italic&gt; &amp;lt; 0.00001). Our subgroup analyses mostly yielded similar results, and the results of sensitivity analyses remained unchanged. However, meta-analysis of data from 2 cohort studies with 59 896 participants (median follow-up of 2.15 years) showed that MAFLD was not linked to incident AF (HR = 1.36, 95% CI: 0.63-2.92, &lt;italic&gt;P&lt;/italic&gt; = 0.44).&lt;/p&gt;&lt;/sec&gt;&lt;sec&gt;&lt;title&gt;Conclusion&lt;/title&gt;&lt;p&gt;Current evidence shows that NAFLD may be linked to a slightly higher risk of developing AF, particularly among Asian populations and those diagnosed with NAFLD using FLI criteria. Nevertheless, there is not enough evidence to support the proposed association between MAFLD and an increased risk of AF. To better understand this relationship, future studies should consider factors such as specific population, the severity of NAFLD/MAFLD, diagnostic methods of NAFLD and AF, and cardiometabolic risk factors.&lt;/p&gt;&lt;/sec&gt;&lt;sec&gt;&lt;title&gt;Systematic Review Registration&lt;/title&gt;&lt;p&gt;&lt;uri xlink:href=\"https://www.crd.york.ac.uk/prospero\" xmlns:xlink=\"http://www.w3.org/1999/xlink\"&gt;https://www.crd.york.ac.uk/prospero&lt;/uri&gt;, identifier CRD42022371503.&lt;/p&gt;&lt;/sec&gt;","container-title":"Frontiers in Endocrinology","DOI":"10.3389/fendo.2023.1160532","ISSN":"1664-2392","journalAbbreviation":"Front. Endocrinol.","language":"English","note":"publisher: Frontiers","source":"Frontiers","title":"A systematic review and meta-analysis of cohort studies on the potential association between NAFLD/MAFLD and risk of incident atrial fibrillation","URL":"https://www.frontiersin.org/journals/endocrinology/articles/10.3389/fendo.2023.1160532/full","volume":"14","author":[{"family":"Zhou","given":"Ben-Gang"},{"family":"Ju","given":"Sheng-Yong"},{"family":"Mei","given":"Yu-Zhou"},{"family":"Jiang","given":"Xin"},{"family":"Wang","given":"Meng"},{"family":"Zheng","given":"Ai-Jing"},{"family":"Ding","given":"Yan-Bing"}],"accessed":{"date-parts":[["2024",10,14]]},"issued":{"date-parts":[["2023",7,5]]}}}],"schema":"https://github.com/citation-style-language/schema/raw/master/csl-citation.json"} </w:instrText>
      </w:r>
      <w:r w:rsidR="00EC3541" w:rsidRPr="003C77BA">
        <w:rPr>
          <w:rFonts w:ascii="Calibri" w:hAnsi="Calibri" w:cs="Calibri"/>
          <w:lang w:val="en-US"/>
        </w:rPr>
        <w:fldChar w:fldCharType="separate"/>
      </w:r>
      <w:r w:rsidR="00952DD2" w:rsidRPr="003C77BA">
        <w:rPr>
          <w:rFonts w:ascii="Calibri" w:hAnsi="Calibri" w:cs="Calibri"/>
          <w:kern w:val="0"/>
          <w:lang w:val="en-US"/>
        </w:rPr>
        <w:t>(11)</w:t>
      </w:r>
      <w:r w:rsidR="00EC3541" w:rsidRPr="003C77BA">
        <w:rPr>
          <w:rFonts w:ascii="Calibri" w:hAnsi="Calibri" w:cs="Calibri"/>
          <w:lang w:val="en-US"/>
        </w:rPr>
        <w:fldChar w:fldCharType="end"/>
      </w:r>
      <w:r w:rsidR="00FA6A97" w:rsidRPr="003C77BA">
        <w:rPr>
          <w:rFonts w:ascii="Calibri" w:hAnsi="Calibri" w:cs="Calibri"/>
          <w:lang w:val="en-US"/>
        </w:rPr>
        <w:t xml:space="preserve">, </w:t>
      </w:r>
      <w:r w:rsidR="00A83DAE" w:rsidRPr="003C77BA">
        <w:rPr>
          <w:rFonts w:ascii="Calibri" w:hAnsi="Calibri" w:cs="Calibri"/>
          <w:lang w:val="en-US"/>
        </w:rPr>
        <w:t>in this meta-analysis</w:t>
      </w:r>
      <w:r w:rsidR="00BB2EC8" w:rsidRPr="003C77BA">
        <w:rPr>
          <w:rFonts w:ascii="Calibri" w:hAnsi="Calibri" w:cs="Calibri"/>
          <w:lang w:val="en-US"/>
        </w:rPr>
        <w:t>,</w:t>
      </w:r>
      <w:r w:rsidR="00A83DAE" w:rsidRPr="003C77BA">
        <w:rPr>
          <w:rFonts w:ascii="Calibri" w:hAnsi="Calibri" w:cs="Calibri"/>
          <w:lang w:val="en-US"/>
        </w:rPr>
        <w:t xml:space="preserve"> </w:t>
      </w:r>
      <w:r w:rsidR="00FA6A97" w:rsidRPr="003C77BA">
        <w:rPr>
          <w:rFonts w:ascii="Calibri" w:hAnsi="Calibri" w:cs="Calibri"/>
          <w:lang w:val="en-US"/>
        </w:rPr>
        <w:t xml:space="preserve">we </w:t>
      </w:r>
      <w:r w:rsidR="00A83DAE" w:rsidRPr="003C77BA">
        <w:rPr>
          <w:rFonts w:ascii="Calibri" w:hAnsi="Calibri" w:cs="Calibri"/>
          <w:lang w:val="en-US"/>
        </w:rPr>
        <w:t xml:space="preserve">have </w:t>
      </w:r>
      <w:r w:rsidR="00FA6A97" w:rsidRPr="003C77BA">
        <w:rPr>
          <w:rFonts w:ascii="Calibri" w:hAnsi="Calibri" w:cs="Calibri"/>
          <w:lang w:val="en-US"/>
        </w:rPr>
        <w:t xml:space="preserve">included three </w:t>
      </w:r>
      <w:r w:rsidR="002D497E" w:rsidRPr="003C77BA">
        <w:rPr>
          <w:rFonts w:ascii="Calibri" w:hAnsi="Calibri" w:cs="Calibri"/>
          <w:lang w:val="en-US"/>
        </w:rPr>
        <w:t xml:space="preserve">new </w:t>
      </w:r>
      <w:r w:rsidR="008D371D" w:rsidRPr="003C77BA">
        <w:rPr>
          <w:rFonts w:ascii="Calibri" w:hAnsi="Calibri" w:cs="Calibri"/>
          <w:lang w:val="en-US"/>
        </w:rPr>
        <w:t xml:space="preserve">large </w:t>
      </w:r>
      <w:r w:rsidR="000623E8" w:rsidRPr="003C77BA">
        <w:rPr>
          <w:rFonts w:ascii="Calibri" w:hAnsi="Calibri" w:cs="Calibri"/>
          <w:lang w:val="en-US"/>
        </w:rPr>
        <w:t>cohort</w:t>
      </w:r>
      <w:r w:rsidR="00FA6A97" w:rsidRPr="003C77BA">
        <w:rPr>
          <w:rFonts w:ascii="Calibri" w:hAnsi="Calibri" w:cs="Calibri"/>
          <w:lang w:val="en-US"/>
        </w:rPr>
        <w:t xml:space="preserve"> studies (for a total of </w:t>
      </w:r>
      <w:r w:rsidR="000623E8" w:rsidRPr="003C77BA">
        <w:rPr>
          <w:rFonts w:ascii="Calibri" w:hAnsi="Calibri" w:cs="Calibri"/>
          <w:lang w:val="en-US"/>
        </w:rPr>
        <w:t>~</w:t>
      </w:r>
      <w:r w:rsidR="00FA6A97" w:rsidRPr="003C77BA">
        <w:rPr>
          <w:rFonts w:ascii="Calibri" w:hAnsi="Calibri" w:cs="Calibri"/>
          <w:lang w:val="en-US"/>
        </w:rPr>
        <w:t>19</w:t>
      </w:r>
      <w:r w:rsidR="000623E8" w:rsidRPr="003C77BA">
        <w:rPr>
          <w:rFonts w:ascii="Calibri" w:hAnsi="Calibri" w:cs="Calibri"/>
          <w:lang w:val="en-US"/>
        </w:rPr>
        <w:t>.5 million</w:t>
      </w:r>
      <w:r w:rsidR="00FA6A97" w:rsidRPr="003C77BA">
        <w:rPr>
          <w:rFonts w:ascii="Calibri" w:hAnsi="Calibri" w:cs="Calibri"/>
          <w:lang w:val="en-US"/>
        </w:rPr>
        <w:t xml:space="preserve"> individuals</w:t>
      </w:r>
      <w:r w:rsidR="00C3033B" w:rsidRPr="003C77BA">
        <w:rPr>
          <w:rFonts w:ascii="Calibri" w:hAnsi="Calibri" w:cs="Calibri"/>
          <w:lang w:val="en-US"/>
        </w:rPr>
        <w:t>,</w:t>
      </w:r>
      <w:r w:rsidR="00267D5A" w:rsidRPr="003C77BA">
        <w:rPr>
          <w:rFonts w:ascii="Calibri" w:hAnsi="Calibri" w:cs="Calibri"/>
          <w:lang w:val="en-US"/>
        </w:rPr>
        <w:t xml:space="preserve"> corresponding to an increase of nearly 5</w:t>
      </w:r>
      <w:r w:rsidR="000623E8" w:rsidRPr="003C77BA">
        <w:rPr>
          <w:rFonts w:ascii="Calibri" w:hAnsi="Calibri" w:cs="Calibri"/>
          <w:lang w:val="en-US"/>
        </w:rPr>
        <w:t xml:space="preserve"> million</w:t>
      </w:r>
      <w:r w:rsidR="00267D5A" w:rsidRPr="003C77BA">
        <w:rPr>
          <w:rFonts w:ascii="Calibri" w:hAnsi="Calibri" w:cs="Calibri"/>
          <w:lang w:val="en-US"/>
        </w:rPr>
        <w:t xml:space="preserve"> </w:t>
      </w:r>
      <w:r w:rsidR="000623E8" w:rsidRPr="003C77BA">
        <w:rPr>
          <w:rFonts w:ascii="Calibri" w:hAnsi="Calibri" w:cs="Calibri"/>
          <w:lang w:val="en-US"/>
        </w:rPr>
        <w:t>people</w:t>
      </w:r>
      <w:r w:rsidR="00267D5A" w:rsidRPr="003C77BA">
        <w:rPr>
          <w:rFonts w:ascii="Calibri" w:hAnsi="Calibri" w:cs="Calibri"/>
          <w:lang w:val="en-US"/>
        </w:rPr>
        <w:t xml:space="preserve"> in terms of </w:t>
      </w:r>
      <w:r w:rsidR="005E182E" w:rsidRPr="003C77BA">
        <w:rPr>
          <w:rFonts w:ascii="Calibri" w:hAnsi="Calibri" w:cs="Calibri"/>
          <w:lang w:val="en-US"/>
        </w:rPr>
        <w:t xml:space="preserve">overall </w:t>
      </w:r>
      <w:r w:rsidR="00267D5A" w:rsidRPr="003C77BA">
        <w:rPr>
          <w:rFonts w:ascii="Calibri" w:hAnsi="Calibri" w:cs="Calibri"/>
          <w:lang w:val="en-US"/>
        </w:rPr>
        <w:t>sample size</w:t>
      </w:r>
      <w:r w:rsidR="00FA6A97" w:rsidRPr="003C77BA">
        <w:rPr>
          <w:rFonts w:ascii="Calibri" w:hAnsi="Calibri" w:cs="Calibri"/>
          <w:lang w:val="en-US"/>
        </w:rPr>
        <w:t>)</w:t>
      </w:r>
      <w:r w:rsidR="00861A37" w:rsidRPr="003C77BA">
        <w:rPr>
          <w:rFonts w:ascii="Calibri" w:hAnsi="Calibri" w:cs="Calibri"/>
          <w:lang w:val="en-US"/>
        </w:rPr>
        <w:t xml:space="preserve">. </w:t>
      </w:r>
      <w:r w:rsidR="002D497E" w:rsidRPr="003C77BA">
        <w:rPr>
          <w:rFonts w:ascii="Calibri" w:hAnsi="Calibri" w:cs="Calibri"/>
          <w:lang w:val="en-US"/>
        </w:rPr>
        <w:t>We also</w:t>
      </w:r>
      <w:r w:rsidR="00861A37" w:rsidRPr="003C77BA">
        <w:rPr>
          <w:rFonts w:ascii="Calibri" w:hAnsi="Calibri" w:cs="Calibri"/>
          <w:lang w:val="en-US"/>
        </w:rPr>
        <w:t xml:space="preserve"> i</w:t>
      </w:r>
      <w:r w:rsidR="00267D5A" w:rsidRPr="003C77BA">
        <w:rPr>
          <w:rFonts w:ascii="Calibri" w:hAnsi="Calibri" w:cs="Calibri"/>
          <w:lang w:val="en-US"/>
        </w:rPr>
        <w:t>nclu</w:t>
      </w:r>
      <w:r w:rsidR="000623E8" w:rsidRPr="003C77BA">
        <w:rPr>
          <w:rFonts w:ascii="Calibri" w:hAnsi="Calibri" w:cs="Calibri"/>
          <w:lang w:val="en-US"/>
        </w:rPr>
        <w:t>d</w:t>
      </w:r>
      <w:r w:rsidR="00861A37" w:rsidRPr="003C77BA">
        <w:rPr>
          <w:rFonts w:ascii="Calibri" w:hAnsi="Calibri" w:cs="Calibri"/>
          <w:lang w:val="en-US"/>
        </w:rPr>
        <w:t>e</w:t>
      </w:r>
      <w:r w:rsidR="002D497E" w:rsidRPr="003C77BA">
        <w:rPr>
          <w:rFonts w:ascii="Calibri" w:hAnsi="Calibri" w:cs="Calibri"/>
          <w:lang w:val="en-US"/>
        </w:rPr>
        <w:t>d</w:t>
      </w:r>
      <w:r w:rsidR="00861A37" w:rsidRPr="003C77BA">
        <w:rPr>
          <w:rFonts w:ascii="Calibri" w:hAnsi="Calibri" w:cs="Calibri"/>
          <w:lang w:val="en-US"/>
        </w:rPr>
        <w:t xml:space="preserve"> a</w:t>
      </w:r>
      <w:r w:rsidR="00FA6A97" w:rsidRPr="003C77BA">
        <w:rPr>
          <w:rFonts w:ascii="Calibri" w:hAnsi="Calibri" w:cs="Calibri"/>
          <w:lang w:val="en-US"/>
        </w:rPr>
        <w:t xml:space="preserve"> </w:t>
      </w:r>
      <w:r w:rsidR="007E545D" w:rsidRPr="003C77BA">
        <w:rPr>
          <w:rFonts w:ascii="Calibri" w:hAnsi="Calibri" w:cs="Calibri"/>
          <w:lang w:val="en-US"/>
        </w:rPr>
        <w:t>Swed</w:t>
      </w:r>
      <w:r w:rsidR="00861A37" w:rsidRPr="003C77BA">
        <w:rPr>
          <w:rFonts w:ascii="Calibri" w:hAnsi="Calibri" w:cs="Calibri"/>
          <w:lang w:val="en-US"/>
        </w:rPr>
        <w:t>ish</w:t>
      </w:r>
      <w:r w:rsidR="007E545D" w:rsidRPr="003C77BA">
        <w:rPr>
          <w:rFonts w:ascii="Calibri" w:hAnsi="Calibri" w:cs="Calibri"/>
          <w:lang w:val="en-US"/>
        </w:rPr>
        <w:t xml:space="preserve"> cohort </w:t>
      </w:r>
      <w:r w:rsidR="00FA6A97" w:rsidRPr="003C77BA">
        <w:rPr>
          <w:rFonts w:ascii="Calibri" w:hAnsi="Calibri" w:cs="Calibri"/>
          <w:lang w:val="en-US"/>
        </w:rPr>
        <w:t xml:space="preserve">study by Simon </w:t>
      </w:r>
      <w:r w:rsidR="00FA6A97" w:rsidRPr="003C77BA">
        <w:rPr>
          <w:rFonts w:ascii="Calibri" w:hAnsi="Calibri" w:cs="Calibri"/>
          <w:i/>
          <w:iCs/>
          <w:lang w:val="en-US"/>
        </w:rPr>
        <w:t>et al.</w:t>
      </w:r>
      <w:r w:rsidR="00AD5D25" w:rsidRPr="003C77BA">
        <w:rPr>
          <w:rFonts w:ascii="Calibri" w:hAnsi="Calibri" w:cs="Calibri"/>
          <w:i/>
          <w:iCs/>
          <w:lang w:val="en-US"/>
        </w:rPr>
        <w:t>,</w:t>
      </w:r>
      <w:r w:rsidR="00FA6A97" w:rsidRPr="003C77BA">
        <w:rPr>
          <w:rFonts w:ascii="Calibri" w:hAnsi="Calibri" w:cs="Calibri"/>
          <w:i/>
          <w:iCs/>
          <w:lang w:val="en-US"/>
        </w:rPr>
        <w:t xml:space="preserve"> </w:t>
      </w:r>
      <w:r w:rsidR="000062A5" w:rsidRPr="003C77BA">
        <w:rPr>
          <w:rFonts w:ascii="Calibri" w:hAnsi="Calibri" w:cs="Calibri"/>
          <w:lang w:val="en-US"/>
        </w:rPr>
        <w:t>who</w:t>
      </w:r>
      <w:r w:rsidR="00FA6A97" w:rsidRPr="003C77BA">
        <w:rPr>
          <w:rFonts w:ascii="Calibri" w:hAnsi="Calibri" w:cs="Calibri"/>
          <w:lang w:val="en-US"/>
        </w:rPr>
        <w:t xml:space="preserve"> used liver biopsy to </w:t>
      </w:r>
      <w:r w:rsidR="007E545D" w:rsidRPr="003C77BA">
        <w:rPr>
          <w:rFonts w:ascii="Calibri" w:hAnsi="Calibri" w:cs="Calibri"/>
          <w:lang w:val="en-US"/>
        </w:rPr>
        <w:t>diagnose and stage</w:t>
      </w:r>
      <w:r w:rsidR="00FA6A97" w:rsidRPr="003C77BA">
        <w:rPr>
          <w:rFonts w:ascii="Calibri" w:hAnsi="Calibri" w:cs="Calibri"/>
          <w:lang w:val="en-US"/>
        </w:rPr>
        <w:t xml:space="preserve"> MASLD </w:t>
      </w:r>
      <w:r w:rsidR="00EC3541"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s2yg0XTT","properties":{"formattedCitation":"(31)","plainCitation":"(31)","noteIndex":0},"citationItems":[{"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schema":"https://github.com/citation-style-language/schema/raw/master/csl-citation.json"} </w:instrText>
      </w:r>
      <w:r w:rsidR="00EC3541" w:rsidRPr="003C77BA">
        <w:rPr>
          <w:rFonts w:ascii="Calibri" w:hAnsi="Calibri" w:cs="Calibri"/>
          <w:lang w:val="en-US"/>
        </w:rPr>
        <w:fldChar w:fldCharType="separate"/>
      </w:r>
      <w:r w:rsidR="007A7F91" w:rsidRPr="003C77BA">
        <w:rPr>
          <w:rFonts w:ascii="Calibri" w:hAnsi="Calibri" w:cs="Calibri"/>
          <w:kern w:val="0"/>
          <w:lang w:val="en-US"/>
        </w:rPr>
        <w:t>(31)</w:t>
      </w:r>
      <w:r w:rsidR="00EC3541" w:rsidRPr="003C77BA">
        <w:rPr>
          <w:rFonts w:ascii="Calibri" w:hAnsi="Calibri" w:cs="Calibri"/>
          <w:lang w:val="en-US"/>
        </w:rPr>
        <w:fldChar w:fldCharType="end"/>
      </w:r>
      <w:r w:rsidR="00FA6A97" w:rsidRPr="003C77BA">
        <w:rPr>
          <w:rFonts w:ascii="Calibri" w:hAnsi="Calibri" w:cs="Calibri"/>
          <w:lang w:val="en-US"/>
        </w:rPr>
        <w:t xml:space="preserve">. </w:t>
      </w:r>
      <w:r w:rsidR="000062A5" w:rsidRPr="003C77BA">
        <w:rPr>
          <w:rFonts w:ascii="Calibri" w:hAnsi="Calibri" w:cs="Calibri"/>
          <w:lang w:val="en-US"/>
        </w:rPr>
        <w:t>In</w:t>
      </w:r>
      <w:r w:rsidR="00FA6A97" w:rsidRPr="003C77BA">
        <w:rPr>
          <w:rFonts w:ascii="Calibri" w:hAnsi="Calibri" w:cs="Calibri"/>
          <w:lang w:val="en-US"/>
        </w:rPr>
        <w:t xml:space="preserve"> contrast, we did not include the </w:t>
      </w:r>
      <w:r w:rsidR="00010BF4" w:rsidRPr="003C77BA">
        <w:rPr>
          <w:rFonts w:ascii="Calibri" w:hAnsi="Calibri" w:cs="Calibri"/>
          <w:lang w:val="en-US"/>
        </w:rPr>
        <w:t xml:space="preserve">small </w:t>
      </w:r>
      <w:r w:rsidR="00A87D33" w:rsidRPr="003C77BA">
        <w:rPr>
          <w:rFonts w:ascii="Calibri" w:hAnsi="Calibri" w:cs="Calibri"/>
          <w:lang w:val="en-US"/>
        </w:rPr>
        <w:t xml:space="preserve">retrospective cohort </w:t>
      </w:r>
      <w:r w:rsidR="00FA6A97" w:rsidRPr="003C77BA">
        <w:rPr>
          <w:rFonts w:ascii="Calibri" w:hAnsi="Calibri" w:cs="Calibri"/>
          <w:lang w:val="en-US"/>
        </w:rPr>
        <w:t xml:space="preserve">study by </w:t>
      </w:r>
      <w:r w:rsidR="002936E5" w:rsidRPr="003C77BA">
        <w:rPr>
          <w:rFonts w:ascii="Calibri" w:hAnsi="Calibri" w:cs="Calibri"/>
          <w:lang w:val="en-US"/>
        </w:rPr>
        <w:t xml:space="preserve">Baratta </w:t>
      </w:r>
      <w:r w:rsidR="002936E5" w:rsidRPr="003C77BA">
        <w:rPr>
          <w:rFonts w:ascii="Calibri" w:hAnsi="Calibri" w:cs="Calibri"/>
          <w:i/>
          <w:iCs/>
          <w:lang w:val="en-US"/>
        </w:rPr>
        <w:t>et al.</w:t>
      </w:r>
      <w:r w:rsidR="00FA7E4C" w:rsidRPr="003C77BA">
        <w:rPr>
          <w:rFonts w:ascii="Calibri" w:hAnsi="Calibri" w:cs="Calibri"/>
          <w:i/>
          <w:iCs/>
          <w:lang w:val="en-US"/>
        </w:rPr>
        <w:t xml:space="preserve"> </w:t>
      </w:r>
      <w:r w:rsidR="00FA7E4C" w:rsidRPr="003C77BA">
        <w:rPr>
          <w:rFonts w:ascii="Calibri" w:hAnsi="Calibri" w:cs="Calibri"/>
          <w:lang w:val="en-US"/>
        </w:rPr>
        <w:fldChar w:fldCharType="begin"/>
      </w:r>
      <w:r w:rsidR="00952DD2" w:rsidRPr="003C77BA">
        <w:rPr>
          <w:rFonts w:ascii="Calibri" w:hAnsi="Calibri" w:cs="Calibri"/>
          <w:lang w:val="en-US"/>
        </w:rPr>
        <w:instrText xml:space="preserve"> ADDIN ZOTERO_ITEM CSL_CITATION {"citationID":"QBZ6u3WG","properties":{"formattedCitation":"(15)","plainCitation":"(15)","noteIndex":0},"citationItems":[{"id":75,"uris":["http://zotero.org/users/local/3aA6NeCb/items/2PJ9AEIA"],"itemData":{"id":75,"type":"webpage","title":"Nonalcoholic Fatty Liver Disease and Fibrosis Associated With Increased Risk of Cardiovascular Events in a Prospective Study - Clinical Gastroenterology and Hepatology","URL":"https://www.cghjournal.org/article/S1542-3565(19)31506-X/fulltext","author":[{"family":"Baratta","given":"F"}],"accessed":{"date-parts":[["2024",10,14]]}}}],"schema":"https://github.com/citation-style-language/schema/raw/master/csl-citation.json"} </w:instrText>
      </w:r>
      <w:r w:rsidR="00FA7E4C" w:rsidRPr="003C77BA">
        <w:rPr>
          <w:rFonts w:ascii="Calibri" w:hAnsi="Calibri" w:cs="Calibri"/>
          <w:lang w:val="en-US"/>
        </w:rPr>
        <w:fldChar w:fldCharType="separate"/>
      </w:r>
      <w:r w:rsidR="00952DD2" w:rsidRPr="003C77BA">
        <w:rPr>
          <w:rFonts w:ascii="Calibri" w:hAnsi="Calibri" w:cs="Calibri"/>
          <w:noProof/>
          <w:lang w:val="en-US"/>
        </w:rPr>
        <w:t>(15)</w:t>
      </w:r>
      <w:r w:rsidR="00FA7E4C" w:rsidRPr="003C77BA">
        <w:rPr>
          <w:rFonts w:ascii="Calibri" w:hAnsi="Calibri" w:cs="Calibri"/>
          <w:lang w:val="en-US"/>
        </w:rPr>
        <w:fldChar w:fldCharType="end"/>
      </w:r>
      <w:r w:rsidR="00347FEE" w:rsidRPr="003C77BA">
        <w:rPr>
          <w:rFonts w:ascii="Calibri" w:hAnsi="Calibri" w:cs="Calibri"/>
          <w:lang w:val="en-US"/>
        </w:rPr>
        <w:t xml:space="preserve"> owing to </w:t>
      </w:r>
      <w:r w:rsidR="00B67B28" w:rsidRPr="003C77BA">
        <w:rPr>
          <w:rFonts w:ascii="Calibri" w:hAnsi="Calibri" w:cs="Calibri"/>
          <w:lang w:val="en-US"/>
        </w:rPr>
        <w:t xml:space="preserve">an extremely low number of </w:t>
      </w:r>
      <w:r w:rsidR="002E4BB9" w:rsidRPr="003C77BA">
        <w:rPr>
          <w:rFonts w:ascii="Calibri" w:hAnsi="Calibri" w:cs="Calibri"/>
          <w:lang w:val="en-US"/>
        </w:rPr>
        <w:t xml:space="preserve">incident </w:t>
      </w:r>
      <w:r w:rsidR="00B67B28" w:rsidRPr="003C77BA">
        <w:rPr>
          <w:rFonts w:ascii="Calibri" w:hAnsi="Calibri" w:cs="Calibri"/>
          <w:lang w:val="en-US"/>
        </w:rPr>
        <w:t>AF events</w:t>
      </w:r>
      <w:r w:rsidR="00E404AF" w:rsidRPr="003C77BA">
        <w:rPr>
          <w:rFonts w:ascii="Calibri" w:hAnsi="Calibri" w:cs="Calibri"/>
          <w:lang w:val="en-US"/>
        </w:rPr>
        <w:t xml:space="preserve"> (n=7) </w:t>
      </w:r>
      <w:r w:rsidR="00347FEE" w:rsidRPr="003C77BA">
        <w:rPr>
          <w:rFonts w:ascii="Calibri" w:hAnsi="Calibri" w:cs="Calibri"/>
          <w:lang w:val="en-US"/>
        </w:rPr>
        <w:t xml:space="preserve">reported </w:t>
      </w:r>
      <w:r w:rsidR="00B67B28" w:rsidRPr="003C77BA">
        <w:rPr>
          <w:rFonts w:ascii="Calibri" w:hAnsi="Calibri" w:cs="Calibri"/>
          <w:lang w:val="en-US"/>
        </w:rPr>
        <w:t xml:space="preserve">in </w:t>
      </w:r>
      <w:r w:rsidR="00861A37" w:rsidRPr="003C77BA">
        <w:rPr>
          <w:rFonts w:ascii="Calibri" w:hAnsi="Calibri" w:cs="Calibri"/>
          <w:lang w:val="en-US"/>
        </w:rPr>
        <w:t>that</w:t>
      </w:r>
      <w:r w:rsidR="00F806B4" w:rsidRPr="003C77BA">
        <w:rPr>
          <w:rFonts w:ascii="Calibri" w:hAnsi="Calibri" w:cs="Calibri"/>
          <w:lang w:val="en-US"/>
        </w:rPr>
        <w:t xml:space="preserve"> </w:t>
      </w:r>
      <w:r w:rsidR="00B67B28" w:rsidRPr="003C77BA">
        <w:rPr>
          <w:rFonts w:ascii="Calibri" w:hAnsi="Calibri" w:cs="Calibri"/>
          <w:lang w:val="en-US"/>
        </w:rPr>
        <w:t>study</w:t>
      </w:r>
      <w:r w:rsidR="002936E5" w:rsidRPr="003C77BA">
        <w:rPr>
          <w:rFonts w:ascii="Calibri" w:hAnsi="Calibri" w:cs="Calibri"/>
          <w:lang w:val="en-US"/>
        </w:rPr>
        <w:t xml:space="preserve">. </w:t>
      </w:r>
    </w:p>
    <w:p w14:paraId="4D5E4B17" w14:textId="73C9237C" w:rsidR="00D46DCC" w:rsidRPr="003C77BA" w:rsidRDefault="00A83DAE" w:rsidP="003318EA">
      <w:pPr>
        <w:spacing w:line="360" w:lineRule="auto"/>
        <w:jc w:val="both"/>
        <w:rPr>
          <w:rFonts w:ascii="Calibri" w:hAnsi="Calibri" w:cs="Calibri"/>
          <w:lang w:val="en-US"/>
        </w:rPr>
      </w:pPr>
      <w:r w:rsidRPr="003C77BA">
        <w:rPr>
          <w:rFonts w:ascii="Calibri" w:hAnsi="Calibri" w:cs="Calibri"/>
          <w:lang w:val="en-US"/>
        </w:rPr>
        <w:t>I</w:t>
      </w:r>
      <w:r w:rsidR="007E545D" w:rsidRPr="003C77BA">
        <w:rPr>
          <w:rFonts w:ascii="Calibri" w:hAnsi="Calibri" w:cs="Calibri"/>
          <w:lang w:val="en-US"/>
        </w:rPr>
        <w:t xml:space="preserve">n </w:t>
      </w:r>
      <w:r w:rsidRPr="003C77BA">
        <w:rPr>
          <w:rFonts w:ascii="Calibri" w:hAnsi="Calibri" w:cs="Calibri"/>
          <w:lang w:val="en-US"/>
        </w:rPr>
        <w:t>the present</w:t>
      </w:r>
      <w:r w:rsidR="007E545D" w:rsidRPr="003C77BA">
        <w:rPr>
          <w:rFonts w:ascii="Calibri" w:hAnsi="Calibri" w:cs="Calibri"/>
          <w:lang w:val="en-US"/>
        </w:rPr>
        <w:t xml:space="preserve"> meta-analysis</w:t>
      </w:r>
      <w:r w:rsidRPr="003C77BA">
        <w:rPr>
          <w:rFonts w:ascii="Calibri" w:hAnsi="Calibri" w:cs="Calibri"/>
          <w:lang w:val="en-US"/>
        </w:rPr>
        <w:t>,</w:t>
      </w:r>
      <w:r w:rsidR="007E545D" w:rsidRPr="003C77BA">
        <w:rPr>
          <w:rFonts w:ascii="Calibri" w:hAnsi="Calibri" w:cs="Calibri"/>
          <w:lang w:val="en-US"/>
        </w:rPr>
        <w:t xml:space="preserve"> </w:t>
      </w:r>
      <w:r w:rsidR="00675BDD" w:rsidRPr="003C77BA">
        <w:rPr>
          <w:rFonts w:ascii="Calibri" w:hAnsi="Calibri" w:cs="Calibri"/>
          <w:lang w:val="en-US"/>
        </w:rPr>
        <w:t>we</w:t>
      </w:r>
      <w:r w:rsidR="00BB2EC8" w:rsidRPr="003C77BA">
        <w:rPr>
          <w:rFonts w:ascii="Calibri" w:hAnsi="Calibri" w:cs="Calibri"/>
          <w:lang w:val="en-US"/>
        </w:rPr>
        <w:t xml:space="preserve"> </w:t>
      </w:r>
      <w:r w:rsidR="00010BF4" w:rsidRPr="003C77BA">
        <w:rPr>
          <w:rFonts w:ascii="Calibri" w:hAnsi="Calibri" w:cs="Calibri"/>
          <w:lang w:val="en-US"/>
        </w:rPr>
        <w:t>examined</w:t>
      </w:r>
      <w:r w:rsidR="00675BDD" w:rsidRPr="003C77BA">
        <w:rPr>
          <w:rFonts w:ascii="Calibri" w:hAnsi="Calibri" w:cs="Calibri"/>
          <w:lang w:val="en-US"/>
        </w:rPr>
        <w:t xml:space="preserve"> </w:t>
      </w:r>
      <w:r w:rsidR="007E545D" w:rsidRPr="003C77BA">
        <w:rPr>
          <w:rFonts w:ascii="Calibri" w:hAnsi="Calibri" w:cs="Calibri"/>
          <w:lang w:val="en-US"/>
        </w:rPr>
        <w:t xml:space="preserve">for the first time </w:t>
      </w:r>
      <w:r w:rsidR="00675BDD" w:rsidRPr="003C77BA">
        <w:rPr>
          <w:rFonts w:ascii="Calibri" w:hAnsi="Calibri" w:cs="Calibri"/>
          <w:lang w:val="en-US"/>
        </w:rPr>
        <w:t xml:space="preserve">the </w:t>
      </w:r>
      <w:r w:rsidR="007E545D" w:rsidRPr="003C77BA">
        <w:rPr>
          <w:rFonts w:ascii="Calibri" w:hAnsi="Calibri" w:cs="Calibri"/>
          <w:lang w:val="en-US"/>
        </w:rPr>
        <w:t xml:space="preserve">possible </w:t>
      </w:r>
      <w:r w:rsidR="00675BDD" w:rsidRPr="003C77BA">
        <w:rPr>
          <w:rFonts w:ascii="Calibri" w:hAnsi="Calibri" w:cs="Calibri"/>
          <w:lang w:val="en-US"/>
        </w:rPr>
        <w:t xml:space="preserve">association between advanced MASLD, as detected by non-invasive </w:t>
      </w:r>
      <w:r w:rsidR="007E545D" w:rsidRPr="003C77BA">
        <w:rPr>
          <w:rFonts w:ascii="Calibri" w:hAnsi="Calibri" w:cs="Calibri"/>
          <w:lang w:val="en-US"/>
        </w:rPr>
        <w:t>bio</w:t>
      </w:r>
      <w:r w:rsidR="00675BDD" w:rsidRPr="003C77BA">
        <w:rPr>
          <w:rFonts w:ascii="Calibri" w:hAnsi="Calibri" w:cs="Calibri"/>
          <w:lang w:val="en-US"/>
        </w:rPr>
        <w:t xml:space="preserve">markers </w:t>
      </w:r>
      <w:r w:rsidR="007E545D" w:rsidRPr="003C77BA">
        <w:rPr>
          <w:rFonts w:ascii="Calibri" w:hAnsi="Calibri" w:cs="Calibri"/>
          <w:lang w:val="en-US"/>
        </w:rPr>
        <w:t xml:space="preserve">of advanced fibrosis </w:t>
      </w:r>
      <w:r w:rsidR="000062A5" w:rsidRPr="003C77BA">
        <w:rPr>
          <w:rFonts w:ascii="Calibri" w:hAnsi="Calibri" w:cs="Calibri"/>
          <w:lang w:val="en-US"/>
        </w:rPr>
        <w:t>or</w:t>
      </w:r>
      <w:r w:rsidR="00675BDD" w:rsidRPr="003C77BA">
        <w:rPr>
          <w:rFonts w:ascii="Calibri" w:hAnsi="Calibri" w:cs="Calibri"/>
          <w:lang w:val="en-US"/>
        </w:rPr>
        <w:t xml:space="preserve"> </w:t>
      </w:r>
      <w:r w:rsidR="00707150" w:rsidRPr="003C77BA">
        <w:rPr>
          <w:rFonts w:ascii="Calibri" w:hAnsi="Calibri" w:cs="Calibri"/>
          <w:lang w:val="en-US"/>
        </w:rPr>
        <w:t>liver</w:t>
      </w:r>
      <w:r w:rsidR="00675BDD" w:rsidRPr="003C77BA">
        <w:rPr>
          <w:rFonts w:ascii="Calibri" w:hAnsi="Calibri" w:cs="Calibri"/>
          <w:lang w:val="en-US"/>
        </w:rPr>
        <w:t xml:space="preserve"> biopsy</w:t>
      </w:r>
      <w:r w:rsidR="00BB2EC8" w:rsidRPr="003C77BA">
        <w:rPr>
          <w:rFonts w:ascii="Calibri" w:hAnsi="Calibri" w:cs="Calibri"/>
          <w:lang w:val="en-US"/>
        </w:rPr>
        <w:t>,</w:t>
      </w:r>
      <w:r w:rsidR="00675BDD" w:rsidRPr="003C77BA">
        <w:rPr>
          <w:rFonts w:ascii="Calibri" w:hAnsi="Calibri" w:cs="Calibri"/>
          <w:lang w:val="en-US"/>
        </w:rPr>
        <w:t xml:space="preserve"> and </w:t>
      </w:r>
      <w:r w:rsidR="00707150" w:rsidRPr="003C77BA">
        <w:rPr>
          <w:rFonts w:ascii="Calibri" w:hAnsi="Calibri" w:cs="Calibri"/>
          <w:lang w:val="en-US"/>
        </w:rPr>
        <w:t xml:space="preserve">the </w:t>
      </w:r>
      <w:r w:rsidR="00675BDD" w:rsidRPr="003C77BA">
        <w:rPr>
          <w:rFonts w:ascii="Calibri" w:hAnsi="Calibri" w:cs="Calibri"/>
          <w:lang w:val="en-US"/>
        </w:rPr>
        <w:t xml:space="preserve">risk of </w:t>
      </w:r>
      <w:r w:rsidR="004D579E" w:rsidRPr="003C77BA">
        <w:rPr>
          <w:rFonts w:ascii="Calibri" w:hAnsi="Calibri" w:cs="Calibri"/>
          <w:lang w:val="en-US"/>
        </w:rPr>
        <w:t xml:space="preserve">developing </w:t>
      </w:r>
      <w:r w:rsidR="00675BDD" w:rsidRPr="003C77BA">
        <w:rPr>
          <w:rFonts w:ascii="Calibri" w:hAnsi="Calibri" w:cs="Calibri"/>
          <w:lang w:val="en-US"/>
        </w:rPr>
        <w:t xml:space="preserve">incident AF. However, this analysis should be interpreted with </w:t>
      </w:r>
      <w:r w:rsidR="000062A5" w:rsidRPr="003C77BA">
        <w:rPr>
          <w:rFonts w:ascii="Calibri" w:hAnsi="Calibri" w:cs="Calibri"/>
          <w:lang w:val="en-US"/>
        </w:rPr>
        <w:t xml:space="preserve">some </w:t>
      </w:r>
      <w:r w:rsidR="00675BDD" w:rsidRPr="003C77BA">
        <w:rPr>
          <w:rFonts w:ascii="Calibri" w:hAnsi="Calibri" w:cs="Calibri"/>
          <w:lang w:val="en-US"/>
        </w:rPr>
        <w:t xml:space="preserve">caution </w:t>
      </w:r>
      <w:r w:rsidRPr="003C77BA">
        <w:rPr>
          <w:rFonts w:ascii="Calibri" w:hAnsi="Calibri" w:cs="Calibri"/>
          <w:lang w:val="en-US"/>
        </w:rPr>
        <w:t>because</w:t>
      </w:r>
      <w:r w:rsidR="007E545D" w:rsidRPr="003C77BA">
        <w:rPr>
          <w:rFonts w:ascii="Calibri" w:hAnsi="Calibri" w:cs="Calibri"/>
          <w:lang w:val="en-US"/>
        </w:rPr>
        <w:t xml:space="preserve"> </w:t>
      </w:r>
      <w:r w:rsidR="00720A0C" w:rsidRPr="003C77BA">
        <w:rPr>
          <w:rFonts w:ascii="Calibri" w:hAnsi="Calibri" w:cs="Calibri"/>
          <w:lang w:val="en-US"/>
        </w:rPr>
        <w:t xml:space="preserve">the </w:t>
      </w:r>
      <w:r w:rsidR="00675BDD" w:rsidRPr="003C77BA">
        <w:rPr>
          <w:rFonts w:ascii="Calibri" w:hAnsi="Calibri" w:cs="Calibri"/>
          <w:lang w:val="en-US"/>
        </w:rPr>
        <w:t xml:space="preserve">number of </w:t>
      </w:r>
      <w:r w:rsidR="007E545D" w:rsidRPr="003C77BA">
        <w:rPr>
          <w:rFonts w:ascii="Calibri" w:hAnsi="Calibri" w:cs="Calibri"/>
          <w:lang w:val="en-US"/>
        </w:rPr>
        <w:t xml:space="preserve">cohort </w:t>
      </w:r>
      <w:r w:rsidR="00675BDD" w:rsidRPr="003C77BA">
        <w:rPr>
          <w:rFonts w:ascii="Calibri" w:hAnsi="Calibri" w:cs="Calibri"/>
          <w:lang w:val="en-US"/>
        </w:rPr>
        <w:t xml:space="preserve">studies </w:t>
      </w:r>
      <w:r w:rsidR="007E545D" w:rsidRPr="003C77BA">
        <w:rPr>
          <w:rFonts w:ascii="Calibri" w:hAnsi="Calibri" w:cs="Calibri"/>
          <w:lang w:val="en-US"/>
        </w:rPr>
        <w:t xml:space="preserve">was small </w:t>
      </w:r>
      <w:r w:rsidR="00675BDD" w:rsidRPr="003C77BA">
        <w:rPr>
          <w:rFonts w:ascii="Calibri" w:hAnsi="Calibri" w:cs="Calibri"/>
          <w:lang w:val="en-US"/>
        </w:rPr>
        <w:t>(n=</w:t>
      </w:r>
      <w:r w:rsidR="00471B53" w:rsidRPr="003C77BA">
        <w:rPr>
          <w:rFonts w:ascii="Calibri" w:hAnsi="Calibri" w:cs="Calibri"/>
          <w:lang w:val="en-US"/>
        </w:rPr>
        <w:t>3</w:t>
      </w:r>
      <w:r w:rsidR="00675BDD" w:rsidRPr="003C77BA">
        <w:rPr>
          <w:rFonts w:ascii="Calibri" w:hAnsi="Calibri" w:cs="Calibri"/>
          <w:lang w:val="en-US"/>
        </w:rPr>
        <w:t>)</w:t>
      </w:r>
      <w:r w:rsidR="00BB2EC8" w:rsidRPr="003C77BA">
        <w:rPr>
          <w:rFonts w:ascii="Calibri" w:hAnsi="Calibri" w:cs="Calibri"/>
          <w:lang w:val="en-US"/>
        </w:rPr>
        <w:t>,</w:t>
      </w:r>
      <w:r w:rsidR="00675BDD" w:rsidRPr="003C77BA">
        <w:rPr>
          <w:rFonts w:ascii="Calibri" w:hAnsi="Calibri" w:cs="Calibri"/>
          <w:lang w:val="en-US"/>
        </w:rPr>
        <w:t xml:space="preserve"> and only </w:t>
      </w:r>
      <w:r w:rsidR="007E0DA4" w:rsidRPr="003C77BA">
        <w:rPr>
          <w:rFonts w:ascii="Calibri" w:hAnsi="Calibri" w:cs="Calibri"/>
          <w:lang w:val="en-US"/>
        </w:rPr>
        <w:t xml:space="preserve">one </w:t>
      </w:r>
      <w:r w:rsidR="006E4D18" w:rsidRPr="003C77BA">
        <w:rPr>
          <w:rFonts w:ascii="Calibri" w:hAnsi="Calibri" w:cs="Calibri"/>
          <w:lang w:val="en-US"/>
        </w:rPr>
        <w:t xml:space="preserve">cohort </w:t>
      </w:r>
      <w:r w:rsidR="00720A0C" w:rsidRPr="003C77BA">
        <w:rPr>
          <w:rFonts w:ascii="Calibri" w:hAnsi="Calibri" w:cs="Calibri"/>
          <w:lang w:val="en-US"/>
        </w:rPr>
        <w:t xml:space="preserve">study </w:t>
      </w:r>
      <w:r w:rsidR="007E0DA4" w:rsidRPr="003C77BA">
        <w:rPr>
          <w:rFonts w:ascii="Calibri" w:hAnsi="Calibri" w:cs="Calibri"/>
          <w:lang w:val="en-US"/>
        </w:rPr>
        <w:t>used liver biopsy for staging liver fibrosis</w:t>
      </w:r>
      <w:r w:rsidR="007E0DA4" w:rsidRPr="003C77BA" w:rsidDel="007E0DA4">
        <w:rPr>
          <w:rFonts w:ascii="Calibri" w:hAnsi="Calibri" w:cs="Calibri"/>
          <w:lang w:val="en-US"/>
        </w:rPr>
        <w:t xml:space="preserve"> </w:t>
      </w:r>
      <w:r w:rsidR="00EC3541"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LELQN0Pw","properties":{"formattedCitation":"(31)","plainCitation":"(31)","noteIndex":0},"citationItems":[{"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schema":"https://github.com/citation-style-language/schema/raw/master/csl-citation.json"} </w:instrText>
      </w:r>
      <w:r w:rsidR="00EC3541" w:rsidRPr="003C77BA">
        <w:rPr>
          <w:rFonts w:ascii="Calibri" w:hAnsi="Calibri" w:cs="Calibri"/>
          <w:lang w:val="en-US"/>
        </w:rPr>
        <w:fldChar w:fldCharType="separate"/>
      </w:r>
      <w:r w:rsidR="007A7F91" w:rsidRPr="003C77BA">
        <w:rPr>
          <w:rFonts w:ascii="Calibri" w:hAnsi="Calibri" w:cs="Calibri"/>
          <w:kern w:val="0"/>
          <w:lang w:val="en-US"/>
        </w:rPr>
        <w:t>(31)</w:t>
      </w:r>
      <w:r w:rsidR="00EC3541" w:rsidRPr="003C77BA">
        <w:rPr>
          <w:rFonts w:ascii="Calibri" w:hAnsi="Calibri" w:cs="Calibri"/>
          <w:lang w:val="en-US"/>
        </w:rPr>
        <w:fldChar w:fldCharType="end"/>
      </w:r>
      <w:r w:rsidR="00675BDD" w:rsidRPr="003C77BA">
        <w:rPr>
          <w:rFonts w:ascii="Calibri" w:hAnsi="Calibri" w:cs="Calibri"/>
          <w:lang w:val="en-US"/>
        </w:rPr>
        <w:t xml:space="preserve">, which is the </w:t>
      </w:r>
      <w:r w:rsidR="001C164B" w:rsidRPr="003C77BA">
        <w:rPr>
          <w:rFonts w:ascii="Calibri" w:hAnsi="Calibri" w:cs="Calibri"/>
          <w:lang w:val="en-US"/>
        </w:rPr>
        <w:t>reference</w:t>
      </w:r>
      <w:r w:rsidR="00675BDD" w:rsidRPr="003C77BA">
        <w:rPr>
          <w:rFonts w:ascii="Calibri" w:hAnsi="Calibri" w:cs="Calibri"/>
          <w:lang w:val="en-US"/>
        </w:rPr>
        <w:t xml:space="preserve"> standard for </w:t>
      </w:r>
      <w:r w:rsidR="000062A5" w:rsidRPr="003C77BA">
        <w:rPr>
          <w:rFonts w:ascii="Calibri" w:hAnsi="Calibri" w:cs="Calibri"/>
          <w:lang w:val="en-US"/>
        </w:rPr>
        <w:t xml:space="preserve">staging </w:t>
      </w:r>
      <w:r w:rsidR="004D579E" w:rsidRPr="003C77BA">
        <w:rPr>
          <w:rFonts w:ascii="Calibri" w:hAnsi="Calibri" w:cs="Calibri"/>
          <w:lang w:val="en-US"/>
        </w:rPr>
        <w:t xml:space="preserve">the severity of </w:t>
      </w:r>
      <w:r w:rsidR="00675BDD" w:rsidRPr="003C77BA">
        <w:rPr>
          <w:rFonts w:ascii="Calibri" w:hAnsi="Calibri" w:cs="Calibri"/>
          <w:lang w:val="en-US"/>
        </w:rPr>
        <w:t>MASLD</w:t>
      </w:r>
      <w:r w:rsidR="00861A37" w:rsidRPr="003C77BA">
        <w:rPr>
          <w:rFonts w:ascii="Calibri" w:hAnsi="Calibri" w:cs="Calibri"/>
          <w:lang w:val="en-US"/>
        </w:rPr>
        <w:t xml:space="preserve"> </w:t>
      </w:r>
      <w:r w:rsidR="00FA7E4C" w:rsidRPr="003C77BA">
        <w:rPr>
          <w:rFonts w:ascii="Calibri" w:hAnsi="Calibri" w:cs="Calibri"/>
          <w:lang w:val="en-US"/>
        </w:rPr>
        <w:fldChar w:fldCharType="begin"/>
      </w:r>
      <w:r w:rsidR="00FA7E4C" w:rsidRPr="003C77BA">
        <w:rPr>
          <w:rFonts w:ascii="Calibri" w:hAnsi="Calibri" w:cs="Calibri"/>
          <w:lang w:val="en-US"/>
        </w:rPr>
        <w:instrText xml:space="preserve"> ADDIN ZOTERO_ITEM CSL_CITATION {"citationID":"wESNo68o","properties":{"formattedCitation":"(1)","plainCitation":"(1)","noteIndex":0},"citationItems":[{"id":6,"uris":["http://zotero.org/users/local/3aA6NeCb/items/YX5T9VDY"],"itemData":{"id":6,"type":"article-journal","abstract":"Metabolic dysfunction-associated steatotic liver disease (MASLD), previously termed non-alcoholic fatty liver disease (NAFLD), is defined as steatotic liver  disease (SLD) in the presence of one or more cardiometabolic risk factor(s) and  the absence of harmful alcohol intake. The spectrum of MASLD includes steatosis,  metabolic dysfunction-associated steatohepatitis (MASH, previously NASH),  fibrosis, cirrhosis and MASH-related hepatocellular carcinoma (HCC). This joint  EASL-EASD-EASO guideline provides an update on definitions, prevention,  screening, diagnosis and treatment for MASLD. Case-finding strategies for MASLD  with liver fibrosis, using non-invasive tests, should be applied in individuals  with cardiometabolic risk factors, abnormal liver enzymes, and/or radiological  signs of hepatic steatosis, particularly in the presence of type 2 diabetes (T2D)  or obesity with additional metabolic risk factor(s). A stepwise approach using  blood-based scores (such as FIB-4) and, sequentially, imaging techniques (such as  transient elastography) is suitable to rule-out/in advanced fibrosis, which is  predictive of liver-related outcomes. In adults with MASLD, lifestyle  modification - including weight loss, dietary changes, physical exercise and  discouraging alcohol consumption - as well as optimal management of comorbidities  - including use of incretin-based therapies (e.g. semaglutide, tirzepatide) for  T2D or obesity, if indicated - is advised. Bariatric surgery is also an option in  individuals with MASLD and obesity. If locally approved and dependent on the  label, adults with non-cirrhotic MASH and significant liver fibrosis (stage ≥2)  should be considered for a MASH-targeted treatment with resmetirom, which  demonstrated histological effectiveness on steatohepatitis and fibrosis with an  acceptable safety and tolerability profile. No MASH-targeted pharmacotherapy can  currently be recommended for the cirrhotic stage. Management of MASH-related  cirrhosis includes adaptations of metabolic drugs, nutritional counselling,  surveillance for portal hypertension and HCC, as well as liver transplantation in  decompensated cirrhosis.","container-title":"Journal of hepatology","DOI":"10.1016/j.jhep.2024.04.031","ISSN":"1600-0641 0168-8278","issue":"3","journalAbbreviation":"J Hepatol","language":"eng","license":"Copyright © 2024 The Author(s). Published by Elsevier B.V. All rights reserved.","note":"publisher-place: Netherlands\nPMID: 38851997","page":"492-542","title":"EASL-EASD-EASO Clinical Practice Guidelines on the management of metabolic dysfunction-associated steatotic liver disease (MASLD).","volume":"81","issued":{"date-parts":[["2024",9]]}}}],"schema":"https://github.com/citation-style-language/schema/raw/master/csl-citation.json"} </w:instrText>
      </w:r>
      <w:r w:rsidR="00FA7E4C" w:rsidRPr="003C77BA">
        <w:rPr>
          <w:rFonts w:ascii="Calibri" w:hAnsi="Calibri" w:cs="Calibri"/>
          <w:lang w:val="en-US"/>
        </w:rPr>
        <w:fldChar w:fldCharType="separate"/>
      </w:r>
      <w:r w:rsidR="00FA7E4C" w:rsidRPr="003C77BA">
        <w:rPr>
          <w:rFonts w:ascii="Calibri" w:hAnsi="Calibri" w:cs="Calibri"/>
          <w:kern w:val="0"/>
          <w:lang w:val="en-US"/>
        </w:rPr>
        <w:t>(1)</w:t>
      </w:r>
      <w:r w:rsidR="00FA7E4C" w:rsidRPr="003C77BA">
        <w:rPr>
          <w:rFonts w:ascii="Calibri" w:hAnsi="Calibri" w:cs="Calibri"/>
          <w:lang w:val="en-US"/>
        </w:rPr>
        <w:fldChar w:fldCharType="end"/>
      </w:r>
      <w:r w:rsidR="00BF12FE" w:rsidRPr="003C77BA">
        <w:rPr>
          <w:rFonts w:ascii="Calibri" w:hAnsi="Calibri" w:cs="Calibri"/>
          <w:lang w:val="en-US"/>
        </w:rPr>
        <w:t xml:space="preserve">. </w:t>
      </w:r>
      <w:r w:rsidR="002D497E" w:rsidRPr="003C77BA">
        <w:rPr>
          <w:rFonts w:ascii="Calibri" w:hAnsi="Calibri" w:cs="Calibri"/>
          <w:lang w:val="en-US"/>
        </w:rPr>
        <w:t>This</w:t>
      </w:r>
      <w:r w:rsidR="007E545D" w:rsidRPr="003C77BA">
        <w:rPr>
          <w:rFonts w:ascii="Calibri" w:hAnsi="Calibri" w:cs="Calibri"/>
          <w:lang w:val="en-US"/>
        </w:rPr>
        <w:t xml:space="preserve"> </w:t>
      </w:r>
      <w:r w:rsidR="003337A8" w:rsidRPr="003C77BA">
        <w:rPr>
          <w:rFonts w:ascii="Calibri" w:hAnsi="Calibri" w:cs="Calibri"/>
          <w:lang w:val="en-US"/>
        </w:rPr>
        <w:t xml:space="preserve">secondary </w:t>
      </w:r>
      <w:r w:rsidR="007E545D" w:rsidRPr="003C77BA">
        <w:rPr>
          <w:rFonts w:ascii="Calibri" w:hAnsi="Calibri" w:cs="Calibri"/>
          <w:lang w:val="en-US"/>
        </w:rPr>
        <w:t>analysis</w:t>
      </w:r>
      <w:r w:rsidR="00720A0C" w:rsidRPr="003C77BA">
        <w:rPr>
          <w:rFonts w:ascii="Calibri" w:hAnsi="Calibri" w:cs="Calibri"/>
          <w:lang w:val="en-US"/>
        </w:rPr>
        <w:t xml:space="preserve"> </w:t>
      </w:r>
      <w:r w:rsidR="007E545D" w:rsidRPr="003C77BA">
        <w:rPr>
          <w:rFonts w:ascii="Calibri" w:hAnsi="Calibri" w:cs="Calibri"/>
          <w:lang w:val="en-US"/>
        </w:rPr>
        <w:t>shows</w:t>
      </w:r>
      <w:r w:rsidR="00720A0C" w:rsidRPr="003C77BA">
        <w:rPr>
          <w:rFonts w:ascii="Calibri" w:hAnsi="Calibri" w:cs="Calibri"/>
          <w:lang w:val="en-US"/>
        </w:rPr>
        <w:t xml:space="preserve"> that </w:t>
      </w:r>
      <w:r w:rsidR="007E545D" w:rsidRPr="003C77BA">
        <w:rPr>
          <w:rFonts w:ascii="Calibri" w:hAnsi="Calibri" w:cs="Calibri"/>
          <w:lang w:val="en-US"/>
        </w:rPr>
        <w:t xml:space="preserve">advanced </w:t>
      </w:r>
      <w:r w:rsidR="00720A0C" w:rsidRPr="003C77BA">
        <w:rPr>
          <w:rFonts w:ascii="Calibri" w:hAnsi="Calibri" w:cs="Calibri"/>
          <w:lang w:val="en-US"/>
        </w:rPr>
        <w:t xml:space="preserve">MASLD is associated with </w:t>
      </w:r>
      <w:r w:rsidR="00AD5D25" w:rsidRPr="003C77BA">
        <w:rPr>
          <w:rFonts w:ascii="Calibri" w:hAnsi="Calibri" w:cs="Calibri"/>
          <w:lang w:val="en-US"/>
        </w:rPr>
        <w:t>a</w:t>
      </w:r>
      <w:r w:rsidR="002D497E" w:rsidRPr="003C77BA">
        <w:rPr>
          <w:rFonts w:ascii="Calibri" w:hAnsi="Calibri" w:cs="Calibri"/>
          <w:lang w:val="en-US"/>
        </w:rPr>
        <w:t xml:space="preserve"> moderately</w:t>
      </w:r>
      <w:r w:rsidR="00AD5D25" w:rsidRPr="003C77BA">
        <w:rPr>
          <w:rFonts w:ascii="Calibri" w:hAnsi="Calibri" w:cs="Calibri"/>
          <w:lang w:val="en-US"/>
        </w:rPr>
        <w:t xml:space="preserve"> increased</w:t>
      </w:r>
      <w:r w:rsidR="00720A0C" w:rsidRPr="003C77BA">
        <w:rPr>
          <w:rFonts w:ascii="Calibri" w:hAnsi="Calibri" w:cs="Calibri"/>
          <w:lang w:val="en-US"/>
        </w:rPr>
        <w:t xml:space="preserve"> risk of incident AF</w:t>
      </w:r>
      <w:r w:rsidR="007E545D" w:rsidRPr="003C77BA">
        <w:rPr>
          <w:rFonts w:ascii="Calibri" w:hAnsi="Calibri" w:cs="Calibri"/>
          <w:lang w:val="en-US"/>
        </w:rPr>
        <w:t xml:space="preserve"> (n=3 studies; random-effects HR 1.22, 95% CI 1.18-1.26; </w:t>
      </w:r>
      <w:r w:rsidR="007E545D" w:rsidRPr="003C77BA">
        <w:rPr>
          <w:rFonts w:ascii="Calibri" w:hAnsi="Calibri" w:cs="Calibri"/>
          <w:i/>
          <w:iCs/>
          <w:lang w:val="en-US"/>
        </w:rPr>
        <w:t>I</w:t>
      </w:r>
      <w:r w:rsidR="007E545D" w:rsidRPr="003C77BA">
        <w:rPr>
          <w:rFonts w:ascii="Calibri" w:hAnsi="Calibri" w:cs="Calibri"/>
          <w:i/>
          <w:iCs/>
          <w:vertAlign w:val="superscript"/>
          <w:lang w:val="en-US"/>
        </w:rPr>
        <w:t>2</w:t>
      </w:r>
      <w:r w:rsidR="007E545D" w:rsidRPr="003C77BA">
        <w:rPr>
          <w:rFonts w:ascii="Calibri" w:hAnsi="Calibri" w:cs="Calibri"/>
          <w:lang w:val="en-US"/>
        </w:rPr>
        <w:t>=10%)</w:t>
      </w:r>
      <w:r w:rsidR="004D579E" w:rsidRPr="003C77BA">
        <w:rPr>
          <w:rFonts w:ascii="Calibri" w:hAnsi="Calibri" w:cs="Calibri"/>
          <w:lang w:val="en-US"/>
        </w:rPr>
        <w:t>, although there is no indication that the risk of AF further increased with the severity of liver fibrosis compared to the primary analysis results</w:t>
      </w:r>
      <w:r w:rsidR="00720A0C" w:rsidRPr="003C77BA">
        <w:rPr>
          <w:rFonts w:ascii="Calibri" w:hAnsi="Calibri" w:cs="Calibri"/>
          <w:lang w:val="en-US"/>
        </w:rPr>
        <w:t xml:space="preserve">. </w:t>
      </w:r>
      <w:r w:rsidR="003318EA" w:rsidRPr="003C77BA">
        <w:rPr>
          <w:rFonts w:ascii="Calibri" w:hAnsi="Calibri" w:cs="Calibri"/>
          <w:lang w:val="en-US"/>
        </w:rPr>
        <w:t xml:space="preserve">These findings suggest the need for early detection of AF in </w:t>
      </w:r>
      <w:r w:rsidR="004D579E" w:rsidRPr="003C77BA">
        <w:rPr>
          <w:rFonts w:ascii="Calibri" w:hAnsi="Calibri" w:cs="Calibri"/>
          <w:lang w:val="en-US"/>
        </w:rPr>
        <w:t>people</w:t>
      </w:r>
      <w:r w:rsidR="003318EA" w:rsidRPr="003C77BA">
        <w:rPr>
          <w:rFonts w:ascii="Calibri" w:hAnsi="Calibri" w:cs="Calibri"/>
          <w:lang w:val="en-US"/>
        </w:rPr>
        <w:t xml:space="preserve"> with MASLD, regardless of the </w:t>
      </w:r>
      <w:r w:rsidR="0082774D" w:rsidRPr="003C77BA">
        <w:rPr>
          <w:rFonts w:ascii="Calibri" w:hAnsi="Calibri" w:cs="Calibri"/>
          <w:lang w:val="en-US"/>
        </w:rPr>
        <w:t>presence</w:t>
      </w:r>
      <w:r w:rsidR="003318EA" w:rsidRPr="003C77BA">
        <w:rPr>
          <w:rFonts w:ascii="Calibri" w:hAnsi="Calibri" w:cs="Calibri"/>
          <w:lang w:val="en-US"/>
        </w:rPr>
        <w:t xml:space="preserve"> </w:t>
      </w:r>
      <w:r w:rsidR="004D579E" w:rsidRPr="003C77BA">
        <w:rPr>
          <w:rFonts w:ascii="Calibri" w:hAnsi="Calibri" w:cs="Calibri"/>
          <w:lang w:val="en-US"/>
        </w:rPr>
        <w:t xml:space="preserve">or absence </w:t>
      </w:r>
      <w:r w:rsidR="003318EA" w:rsidRPr="003C77BA">
        <w:rPr>
          <w:rFonts w:ascii="Calibri" w:hAnsi="Calibri" w:cs="Calibri"/>
          <w:lang w:val="en-US"/>
        </w:rPr>
        <w:t xml:space="preserve">of advanced fibrosis. </w:t>
      </w:r>
      <w:r w:rsidR="000062A5" w:rsidRPr="003C77BA">
        <w:rPr>
          <w:rFonts w:ascii="Calibri" w:hAnsi="Calibri" w:cs="Calibri"/>
          <w:lang w:val="en-US"/>
        </w:rPr>
        <w:t>However,</w:t>
      </w:r>
      <w:r w:rsidR="003337A8" w:rsidRPr="003C77BA">
        <w:rPr>
          <w:rFonts w:ascii="Calibri" w:hAnsi="Calibri" w:cs="Calibri"/>
          <w:lang w:val="en-US"/>
        </w:rPr>
        <w:t xml:space="preserve"> we believe that</w:t>
      </w:r>
      <w:r w:rsidR="000062A5" w:rsidRPr="003C77BA">
        <w:rPr>
          <w:rFonts w:ascii="Calibri" w:hAnsi="Calibri" w:cs="Calibri"/>
          <w:lang w:val="en-US"/>
        </w:rPr>
        <w:t xml:space="preserve"> further </w:t>
      </w:r>
      <w:r w:rsidR="0083344A" w:rsidRPr="003C77BA">
        <w:rPr>
          <w:rFonts w:ascii="Calibri" w:hAnsi="Calibri" w:cs="Calibri"/>
          <w:lang w:val="en-US"/>
        </w:rPr>
        <w:t xml:space="preserve">well-designed prospective cohort </w:t>
      </w:r>
      <w:r w:rsidR="000062A5" w:rsidRPr="003C77BA">
        <w:rPr>
          <w:rFonts w:ascii="Calibri" w:hAnsi="Calibri" w:cs="Calibri"/>
          <w:lang w:val="en-US"/>
        </w:rPr>
        <w:t xml:space="preserve">studies </w:t>
      </w:r>
      <w:r w:rsidR="0083344A" w:rsidRPr="003C77BA">
        <w:rPr>
          <w:rFonts w:ascii="Calibri" w:hAnsi="Calibri" w:cs="Calibri"/>
          <w:lang w:val="en-US"/>
        </w:rPr>
        <w:t xml:space="preserve">with accurate non-invasive tests for staging liver fibrosis (e.g., vibration-controlled transient elastography, </w:t>
      </w:r>
      <w:proofErr w:type="spellStart"/>
      <w:r w:rsidR="00347FEE" w:rsidRPr="003C77BA">
        <w:rPr>
          <w:rFonts w:ascii="Calibri" w:hAnsi="Calibri" w:cs="Calibri"/>
          <w:lang w:val="en-US"/>
        </w:rPr>
        <w:t>Fibroscan</w:t>
      </w:r>
      <w:proofErr w:type="spellEnd"/>
      <w:r w:rsidR="00347FEE" w:rsidRPr="003C77BA">
        <w:rPr>
          <w:rFonts w:ascii="Calibri" w:hAnsi="Calibri" w:cs="Calibri"/>
          <w:lang w:val="en-US"/>
        </w:rPr>
        <w:t>-AST [</w:t>
      </w:r>
      <w:r w:rsidR="0083344A" w:rsidRPr="003C77BA">
        <w:rPr>
          <w:rFonts w:ascii="Calibri" w:hAnsi="Calibri" w:cs="Calibri"/>
          <w:lang w:val="en-US"/>
        </w:rPr>
        <w:t>FAST</w:t>
      </w:r>
      <w:r w:rsidR="00347FEE" w:rsidRPr="003C77BA">
        <w:rPr>
          <w:rFonts w:ascii="Calibri" w:hAnsi="Calibri" w:cs="Calibri"/>
          <w:lang w:val="en-US"/>
        </w:rPr>
        <w:t>]</w:t>
      </w:r>
      <w:r w:rsidR="0083344A" w:rsidRPr="003C77BA">
        <w:rPr>
          <w:rFonts w:ascii="Calibri" w:hAnsi="Calibri" w:cs="Calibri"/>
          <w:lang w:val="en-US"/>
        </w:rPr>
        <w:t xml:space="preserve"> score</w:t>
      </w:r>
      <w:r w:rsidR="00BB2EC8" w:rsidRPr="003C77BA">
        <w:rPr>
          <w:rFonts w:ascii="Calibri" w:hAnsi="Calibri" w:cs="Calibri"/>
          <w:lang w:val="en-US"/>
        </w:rPr>
        <w:t>,</w:t>
      </w:r>
      <w:r w:rsidR="0083344A" w:rsidRPr="003C77BA">
        <w:rPr>
          <w:rFonts w:ascii="Calibri" w:hAnsi="Calibri" w:cs="Calibri"/>
          <w:lang w:val="en-US"/>
        </w:rPr>
        <w:t xml:space="preserve"> or Agile 3+ score) </w:t>
      </w:r>
      <w:r w:rsidR="000062A5" w:rsidRPr="003C77BA">
        <w:rPr>
          <w:rFonts w:ascii="Calibri" w:hAnsi="Calibri" w:cs="Calibri"/>
          <w:lang w:val="en-US"/>
        </w:rPr>
        <w:t xml:space="preserve">are needed </w:t>
      </w:r>
      <w:r w:rsidR="00F806B4" w:rsidRPr="003C77BA">
        <w:rPr>
          <w:rFonts w:ascii="Calibri" w:hAnsi="Calibri" w:cs="Calibri"/>
          <w:lang w:val="en-US"/>
        </w:rPr>
        <w:t>to</w:t>
      </w:r>
      <w:r w:rsidR="00FC4F8E" w:rsidRPr="003C77BA">
        <w:rPr>
          <w:rFonts w:ascii="Calibri" w:hAnsi="Calibri" w:cs="Calibri"/>
          <w:lang w:val="en-US"/>
        </w:rPr>
        <w:t xml:space="preserve"> prove whether more severe MASLD adversely affect the risk of incident AF.</w:t>
      </w:r>
    </w:p>
    <w:p w14:paraId="53E7CCE7" w14:textId="42FD75A7" w:rsidR="00414515" w:rsidRPr="003C77BA" w:rsidRDefault="00D46DCC" w:rsidP="00CE01B4">
      <w:pPr>
        <w:spacing w:line="360" w:lineRule="auto"/>
        <w:jc w:val="both"/>
        <w:rPr>
          <w:rFonts w:ascii="Calibri" w:hAnsi="Calibri" w:cs="Calibri"/>
          <w:lang w:val="en-US"/>
        </w:rPr>
      </w:pPr>
      <w:r w:rsidRPr="003C77BA">
        <w:rPr>
          <w:rFonts w:ascii="Calibri" w:hAnsi="Calibri" w:cs="Calibri"/>
          <w:lang w:val="en-US"/>
        </w:rPr>
        <w:t xml:space="preserve">The pathophysiological mechanisms underpinning the association between MASLD and </w:t>
      </w:r>
      <w:r w:rsidR="00C3033B" w:rsidRPr="003C77BA">
        <w:rPr>
          <w:rFonts w:ascii="Calibri" w:hAnsi="Calibri" w:cs="Calibri"/>
          <w:lang w:val="en-US"/>
        </w:rPr>
        <w:t xml:space="preserve">the </w:t>
      </w:r>
      <w:r w:rsidRPr="003C77BA">
        <w:rPr>
          <w:rFonts w:ascii="Calibri" w:hAnsi="Calibri" w:cs="Calibri"/>
          <w:lang w:val="en-US"/>
        </w:rPr>
        <w:t>risk of incident AF are not fully understood</w:t>
      </w:r>
      <w:r w:rsidR="00347FEE" w:rsidRPr="003C77BA">
        <w:rPr>
          <w:rFonts w:ascii="Calibri" w:hAnsi="Calibri" w:cs="Calibri"/>
          <w:lang w:val="en-US"/>
        </w:rPr>
        <w:t xml:space="preserve"> and cannot be shown by this meta-analysis since this requires mechanistic studies</w:t>
      </w:r>
      <w:r w:rsidRPr="003C77BA">
        <w:rPr>
          <w:rFonts w:ascii="Calibri" w:hAnsi="Calibri" w:cs="Calibri"/>
          <w:lang w:val="en-US"/>
        </w:rPr>
        <w:t xml:space="preserve">. However, </w:t>
      </w:r>
      <w:r w:rsidR="003337A8" w:rsidRPr="003C77BA">
        <w:rPr>
          <w:rFonts w:ascii="Calibri" w:hAnsi="Calibri" w:cs="Calibri"/>
          <w:lang w:val="en-US"/>
        </w:rPr>
        <w:t xml:space="preserve">increasing </w:t>
      </w:r>
      <w:r w:rsidR="00C3033B" w:rsidRPr="003C77BA">
        <w:rPr>
          <w:rFonts w:ascii="Calibri" w:hAnsi="Calibri" w:cs="Calibri"/>
          <w:lang w:val="en-US"/>
        </w:rPr>
        <w:t>evidence suggests</w:t>
      </w:r>
      <w:r w:rsidRPr="003C77BA">
        <w:rPr>
          <w:rFonts w:ascii="Calibri" w:hAnsi="Calibri" w:cs="Calibri"/>
          <w:lang w:val="en-US"/>
        </w:rPr>
        <w:t xml:space="preserve"> that MASLD may promote the development and persistence of AF. Experimental </w:t>
      </w:r>
      <w:r w:rsidR="000062A5" w:rsidRPr="003C77BA">
        <w:rPr>
          <w:rFonts w:ascii="Calibri" w:hAnsi="Calibri" w:cs="Calibri"/>
          <w:lang w:val="en-US"/>
        </w:rPr>
        <w:t>data</w:t>
      </w:r>
      <w:r w:rsidRPr="003C77BA">
        <w:rPr>
          <w:rFonts w:ascii="Calibri" w:hAnsi="Calibri" w:cs="Calibri"/>
          <w:lang w:val="en-US"/>
        </w:rPr>
        <w:t xml:space="preserve"> </w:t>
      </w:r>
      <w:r w:rsidR="00F806B4" w:rsidRPr="003C77BA">
        <w:rPr>
          <w:rFonts w:ascii="Calibri" w:hAnsi="Calibri" w:cs="Calibri"/>
          <w:lang w:val="en-US"/>
        </w:rPr>
        <w:t>indicates</w:t>
      </w:r>
      <w:r w:rsidRPr="003C77BA">
        <w:rPr>
          <w:rFonts w:ascii="Calibri" w:hAnsi="Calibri" w:cs="Calibri"/>
          <w:lang w:val="en-US"/>
        </w:rPr>
        <w:t xml:space="preserve"> that MASLD exacerbate</w:t>
      </w:r>
      <w:r w:rsidR="000062A5" w:rsidRPr="003C77BA">
        <w:rPr>
          <w:rFonts w:ascii="Calibri" w:hAnsi="Calibri" w:cs="Calibri"/>
          <w:lang w:val="en-US"/>
        </w:rPr>
        <w:t>s</w:t>
      </w:r>
      <w:r w:rsidRPr="003C77BA">
        <w:rPr>
          <w:rFonts w:ascii="Calibri" w:hAnsi="Calibri" w:cs="Calibri"/>
          <w:lang w:val="en-US"/>
        </w:rPr>
        <w:t xml:space="preserve"> systemic/hepatic insulin resistance and promotes the release of </w:t>
      </w:r>
      <w:r w:rsidR="000062A5" w:rsidRPr="003C77BA">
        <w:rPr>
          <w:rFonts w:ascii="Calibri" w:hAnsi="Calibri" w:cs="Calibri"/>
          <w:lang w:val="en-US"/>
        </w:rPr>
        <w:t>several</w:t>
      </w:r>
      <w:r w:rsidRPr="003C77BA">
        <w:rPr>
          <w:rFonts w:ascii="Calibri" w:hAnsi="Calibri" w:cs="Calibri"/>
          <w:lang w:val="en-US"/>
        </w:rPr>
        <w:t xml:space="preserve"> proinflammatory</w:t>
      </w:r>
      <w:r w:rsidR="00212886" w:rsidRPr="003C77BA">
        <w:rPr>
          <w:rFonts w:ascii="Calibri" w:hAnsi="Calibri" w:cs="Calibri"/>
          <w:lang w:val="en-US"/>
        </w:rPr>
        <w:t xml:space="preserve"> (e.g., interleukin [IL]-6, IL-17 and tumor necrosis factor [TNF]</w:t>
      </w:r>
      <w:r w:rsidR="005D3B2D" w:rsidRPr="003C77BA">
        <w:rPr>
          <w:rFonts w:ascii="Calibri" w:hAnsi="Calibri" w:cs="Calibri"/>
          <w:lang w:val="en-US"/>
        </w:rPr>
        <w:t>-alpha</w:t>
      </w:r>
      <w:r w:rsidR="00212886" w:rsidRPr="003C77BA">
        <w:rPr>
          <w:rFonts w:ascii="Calibri" w:hAnsi="Calibri" w:cs="Calibri"/>
          <w:lang w:val="en-US"/>
        </w:rPr>
        <w:t>)</w:t>
      </w:r>
      <w:r w:rsidRPr="003C77BA">
        <w:rPr>
          <w:rFonts w:ascii="Calibri" w:hAnsi="Calibri" w:cs="Calibri"/>
          <w:lang w:val="en-US"/>
        </w:rPr>
        <w:t xml:space="preserve">, </w:t>
      </w:r>
      <w:r w:rsidR="002A5572" w:rsidRPr="003C77BA">
        <w:rPr>
          <w:rFonts w:ascii="Calibri" w:hAnsi="Calibri" w:cs="Calibri"/>
          <w:lang w:val="en-US"/>
        </w:rPr>
        <w:t>profibrogenic factors</w:t>
      </w:r>
      <w:r w:rsidR="004B794A" w:rsidRPr="003C77BA">
        <w:rPr>
          <w:rFonts w:ascii="Calibri" w:hAnsi="Calibri" w:cs="Calibri"/>
          <w:lang w:val="en-US"/>
        </w:rPr>
        <w:t xml:space="preserve"> (e.g., transforming growth factor</w:t>
      </w:r>
      <w:r w:rsidR="004D54F2" w:rsidRPr="003C77BA">
        <w:rPr>
          <w:rFonts w:ascii="Calibri" w:hAnsi="Calibri" w:cs="Calibri"/>
          <w:lang w:val="en-US"/>
        </w:rPr>
        <w:t>-beta and connective tissue growth factor</w:t>
      </w:r>
      <w:r w:rsidR="004B794A" w:rsidRPr="003C77BA">
        <w:rPr>
          <w:rFonts w:ascii="Calibri" w:hAnsi="Calibri" w:cs="Calibri"/>
          <w:lang w:val="en-US"/>
        </w:rPr>
        <w:t xml:space="preserve">), pro-oxidant and thrombogenic </w:t>
      </w:r>
      <w:r w:rsidR="002A5572" w:rsidRPr="003C77BA">
        <w:rPr>
          <w:rFonts w:ascii="Calibri" w:hAnsi="Calibri" w:cs="Calibri"/>
          <w:lang w:val="en-US"/>
        </w:rPr>
        <w:t xml:space="preserve">molecules </w:t>
      </w:r>
      <w:r w:rsidR="004B794A" w:rsidRPr="003C77BA">
        <w:rPr>
          <w:rFonts w:ascii="Calibri" w:hAnsi="Calibri" w:cs="Calibri"/>
          <w:lang w:val="en-US"/>
        </w:rPr>
        <w:t xml:space="preserve">(e.g., factor VIII, plasminogen activator inhibitor-1 and endotelin-1) </w:t>
      </w:r>
      <w:r w:rsidRPr="003C77BA">
        <w:rPr>
          <w:rFonts w:ascii="Calibri" w:hAnsi="Calibri" w:cs="Calibri"/>
          <w:lang w:val="en-US"/>
        </w:rPr>
        <w:t xml:space="preserve">that may </w:t>
      </w:r>
      <w:r w:rsidR="002D497E" w:rsidRPr="003C77BA">
        <w:rPr>
          <w:rFonts w:ascii="Calibri" w:hAnsi="Calibri" w:cs="Calibri"/>
          <w:lang w:val="en-US"/>
        </w:rPr>
        <w:t xml:space="preserve">contribute to </w:t>
      </w:r>
      <w:r w:rsidRPr="003C77BA">
        <w:rPr>
          <w:rFonts w:ascii="Calibri" w:hAnsi="Calibri" w:cs="Calibri"/>
          <w:lang w:val="en-US"/>
        </w:rPr>
        <w:t>the development and progression of AF</w:t>
      </w:r>
      <w:r w:rsidR="002D497E" w:rsidRPr="003C77BA">
        <w:rPr>
          <w:rFonts w:ascii="Calibri" w:hAnsi="Calibri" w:cs="Calibri"/>
          <w:lang w:val="en-US"/>
        </w:rPr>
        <w:t xml:space="preserve"> </w:t>
      </w:r>
      <w:r w:rsidR="002A5572" w:rsidRPr="003C77BA">
        <w:rPr>
          <w:rFonts w:ascii="Calibri" w:hAnsi="Calibri" w:cs="Calibri"/>
          <w:lang w:val="en-US"/>
        </w:rPr>
        <w:t xml:space="preserve">by </w:t>
      </w:r>
      <w:r w:rsidR="00CB7A7E" w:rsidRPr="003C77BA">
        <w:rPr>
          <w:rFonts w:ascii="Calibri" w:hAnsi="Calibri" w:cs="Calibri"/>
          <w:lang w:val="en-US"/>
        </w:rPr>
        <w:t>altering the electrophysiology of the myocardium</w:t>
      </w:r>
      <w:r w:rsidR="00DF0D65" w:rsidRPr="003C77BA">
        <w:rPr>
          <w:rFonts w:ascii="Calibri" w:hAnsi="Calibri" w:cs="Calibri"/>
          <w:lang w:val="en-US"/>
        </w:rPr>
        <w:t>;</w:t>
      </w:r>
      <w:r w:rsidR="000062A5" w:rsidRPr="003C77BA">
        <w:rPr>
          <w:rFonts w:ascii="Calibri" w:hAnsi="Calibri" w:cs="Calibri"/>
          <w:lang w:val="en-US"/>
        </w:rPr>
        <w:t xml:space="preserve"> </w:t>
      </w:r>
      <w:r w:rsidR="00DF0D65" w:rsidRPr="003C77BA">
        <w:rPr>
          <w:rFonts w:ascii="Calibri" w:hAnsi="Calibri" w:cs="Calibri"/>
          <w:lang w:val="en-US"/>
        </w:rPr>
        <w:t xml:space="preserve">MASLD </w:t>
      </w:r>
      <w:r w:rsidR="00CA3FD4" w:rsidRPr="003C77BA">
        <w:rPr>
          <w:rFonts w:ascii="Calibri" w:hAnsi="Calibri" w:cs="Calibri"/>
          <w:lang w:val="en-US"/>
        </w:rPr>
        <w:t>may</w:t>
      </w:r>
      <w:r w:rsidR="00DF0D65" w:rsidRPr="003C77BA">
        <w:rPr>
          <w:rFonts w:ascii="Calibri" w:hAnsi="Calibri" w:cs="Calibri"/>
          <w:lang w:val="en-US"/>
        </w:rPr>
        <w:t xml:space="preserve"> also</w:t>
      </w:r>
      <w:r w:rsidRPr="003C77BA">
        <w:rPr>
          <w:rFonts w:ascii="Calibri" w:hAnsi="Calibri" w:cs="Calibri"/>
          <w:lang w:val="en-US"/>
        </w:rPr>
        <w:t xml:space="preserve"> </w:t>
      </w:r>
      <w:r w:rsidR="00DF0D65" w:rsidRPr="003C77BA">
        <w:rPr>
          <w:rFonts w:ascii="Calibri" w:hAnsi="Calibri" w:cs="Calibri"/>
          <w:lang w:val="en-US"/>
        </w:rPr>
        <w:t>promote</w:t>
      </w:r>
      <w:r w:rsidR="009E7BBE" w:rsidRPr="003C77BA">
        <w:rPr>
          <w:rFonts w:ascii="Calibri" w:hAnsi="Calibri" w:cs="Calibri"/>
          <w:lang w:val="en-US"/>
        </w:rPr>
        <w:t xml:space="preserve"> </w:t>
      </w:r>
      <w:r w:rsidR="00CA3FD4" w:rsidRPr="003C77BA">
        <w:rPr>
          <w:rFonts w:ascii="Calibri" w:hAnsi="Calibri" w:cs="Calibri"/>
          <w:lang w:val="en-US"/>
        </w:rPr>
        <w:t xml:space="preserve">accelerated </w:t>
      </w:r>
      <w:r w:rsidR="009E7BBE" w:rsidRPr="003C77BA">
        <w:rPr>
          <w:rFonts w:ascii="Calibri" w:hAnsi="Calibri" w:cs="Calibri"/>
          <w:lang w:val="en-US"/>
        </w:rPr>
        <w:t xml:space="preserve">coronary atherosclerosis and </w:t>
      </w:r>
      <w:r w:rsidR="004D579E" w:rsidRPr="003C77BA">
        <w:rPr>
          <w:rFonts w:ascii="Calibri" w:hAnsi="Calibri" w:cs="Calibri"/>
          <w:lang w:val="en-US"/>
        </w:rPr>
        <w:t xml:space="preserve">cardiac </w:t>
      </w:r>
      <w:r w:rsidR="000062A5" w:rsidRPr="003C77BA">
        <w:rPr>
          <w:rFonts w:ascii="Calibri" w:hAnsi="Calibri" w:cs="Calibri"/>
          <w:lang w:val="en-US"/>
        </w:rPr>
        <w:t xml:space="preserve">alterations </w:t>
      </w:r>
      <w:r w:rsidR="000062A5" w:rsidRPr="003C77BA">
        <w:rPr>
          <w:rFonts w:ascii="Calibri" w:hAnsi="Calibri" w:cs="Calibri"/>
          <w:lang w:val="en-US"/>
        </w:rPr>
        <w:lastRenderedPageBreak/>
        <w:t xml:space="preserve">(mainly </w:t>
      </w:r>
      <w:r w:rsidR="002A5572" w:rsidRPr="003C77BA">
        <w:rPr>
          <w:rFonts w:ascii="Calibri" w:hAnsi="Calibri" w:cs="Calibri"/>
          <w:lang w:val="en-US"/>
        </w:rPr>
        <w:t xml:space="preserve">cardiac </w:t>
      </w:r>
      <w:r w:rsidR="000062A5" w:rsidRPr="003C77BA">
        <w:rPr>
          <w:rFonts w:ascii="Calibri" w:hAnsi="Calibri" w:cs="Calibri"/>
          <w:lang w:val="en-US"/>
        </w:rPr>
        <w:t>remodeling and hypertrophy</w:t>
      </w:r>
      <w:r w:rsidR="0026021F" w:rsidRPr="003C77BA">
        <w:rPr>
          <w:rFonts w:ascii="Calibri" w:hAnsi="Calibri" w:cs="Calibri"/>
          <w:lang w:val="en-US"/>
        </w:rPr>
        <w:t xml:space="preserve"> leading to </w:t>
      </w:r>
      <w:r w:rsidR="004D579E" w:rsidRPr="003C77BA">
        <w:rPr>
          <w:rFonts w:ascii="Calibri" w:hAnsi="Calibri" w:cs="Calibri"/>
          <w:lang w:val="en-US"/>
        </w:rPr>
        <w:t xml:space="preserve">new-onset </w:t>
      </w:r>
      <w:r w:rsidR="0026021F" w:rsidRPr="003C77BA">
        <w:rPr>
          <w:rFonts w:ascii="Calibri" w:hAnsi="Calibri" w:cs="Calibri"/>
          <w:lang w:val="en-US"/>
        </w:rPr>
        <w:t>heart failure</w:t>
      </w:r>
      <w:r w:rsidR="000062A5" w:rsidRPr="003C77BA">
        <w:rPr>
          <w:rFonts w:ascii="Calibri" w:hAnsi="Calibri" w:cs="Calibri"/>
          <w:lang w:val="en-US"/>
        </w:rPr>
        <w:t>)</w:t>
      </w:r>
      <w:r w:rsidR="009E7BBE" w:rsidRPr="003C77BA">
        <w:rPr>
          <w:rFonts w:ascii="Calibri" w:hAnsi="Calibri" w:cs="Calibri"/>
          <w:lang w:val="en-US"/>
        </w:rPr>
        <w:t xml:space="preserve"> </w:t>
      </w:r>
      <w:r w:rsidR="00D80184" w:rsidRPr="003C77BA">
        <w:rPr>
          <w:rFonts w:ascii="Calibri" w:hAnsi="Calibri" w:cs="Calibri"/>
          <w:lang w:val="en-US"/>
        </w:rPr>
        <w:fldChar w:fldCharType="begin"/>
      </w:r>
      <w:r w:rsidR="0072345A" w:rsidRPr="003C77BA">
        <w:rPr>
          <w:rFonts w:ascii="Calibri" w:hAnsi="Calibri" w:cs="Calibri"/>
          <w:lang w:val="en-US"/>
        </w:rPr>
        <w:instrText xml:space="preserve"> ADDIN ZOTERO_ITEM CSL_CITATION {"citationID":"71j9X38m","properties":{"formattedCitation":"(6,7,34\\uc0\\u8211{}37)","plainCitation":"(6,7,34–37)","noteIndex":0},"citationItems":[{"id":5,"uris":["http://zotero.org/users/local/3aA6NeCb/items/PDIXDGH3"],"itemData":{"id":5,"type":"article-journal","abstract":"Non-alcoholic fatty liver disease (NAFLD) has rapidly become the most common chronic liver disease globally and is currently estimated to affect up to 38% of  the global adult population. NAFLD is a multisystem disease where systemic  insulin resistance and related metabolic dysfunction play a pathogenic role in  the development of NAFLD and its most relevant liver-related morbidities  (cirrhosis, liver failure and hepatocellular carcinoma) and extrahepatic  complications, such as cardiovascular disease (CVD), type 2 diabetes mellitus,  chronic kidney disease, and certain types of extrahepatic cancers. In 2023, three  large multinational liver associations proposed that metabolic  dysfunction-associated steatotic liver disease (MASLD) should replace the term  NAFLD; the name chosen to replace non-alcoholic steatohepatitis was metabolic  dysfunction-associated steatohepatitis (MASH). Emerging epidemiological evidence  suggests an excellent concordance rate between NAFLD and MASLD definitions-that  is, ~99% of individuals with NAFLD meet MASLD criteria. In this narrative review,  we provide an overview of the literature on (a) the recent epidemiological data  on MASLD and the risk of developing CVD and malignant complications, (b) the  underlying mechanisms by which MASLD (and factors strongly linked with MASLD) may  increase the risk of these extrahepatic complications and (c) the diagnosis and  assessment of CVD risk and potential treatments to reduce CVD risk in people with  MASLD or MASH.","container-title":"Gut","DOI":"10.1136/gutjnl-2023-330595","ISSN":"1468-3288 0017-5749","issue":"4","journalAbbreviation":"Gut","language":"eng","license":"© Author(s) (or their employer(s)) 2024. No commercial re-use. See rights and permissions. Published by BMJ.","note":"publisher-place: England\nPMID: 38228377","page":"691-702","title":"MASLD: a systemic metabolic disorder with cardiovascular and malignant complications.","volume":"73","author":[{"family":"Targher","given":"Giovanni"},{"family":"Byrne","given":"Christopher D."},{"family":"Tilg","given":"Herbert"}],"issued":{"date-parts":[["2024",3,7]]}}},{"id":82,"uris":["http://zotero.org/users/local/3aA6NeCb/items/ZUI3TKID"],"itemData":{"id":82,"type":"article-journal","abstract":"Nonalcoholic fatty liver disease (NAFLD) is a common, progressive liver disease that affects up to one-quarter of the adult population worldwide. The clinical and economic burden of NAFLD is mainly due to liver-related morbidity and mortality (nonalcoholic steatohepatitis, cirrhosis or hepatocellular carcinoma) and an increased risk of developing fatal and nonfatal cardiovascular disease, chronic kidney disease and certain types of extrahepatic cancers (for example, colorectal cancer and breast cancer). Additionally, there is now accumulating evidence that NAFLD adversely affects not only the coronary arteries (promoting accelerated coronary atherosclerosis) but also all other anatomical structures of the heart, conferring an increased risk of cardiomyopathy (mainly left ventricular diastolic dysfunction and hypertrophy, leading to the development of congestive heart failure), cardiac valvular calcification (mainly aortic-valve sclerosis), cardiac arrhythmias (mainly atrial fibrillation) and some cardiac conduction defects. This Review focuses on the association between NAFLD and non-ischaemia-related cardiac disease, discusses the putative pathophysiological mechanisms and briefly summarizes current treatment options for NAFLD that might also beneficially affect cardiac disease.","container-title":"Nature Reviews Gastroenterology &amp; Hepatology","DOI":"10.1038/s41575-018-0010-0","ISSN":"1759-5053","issue":"7","journalAbbreviation":"Nat Rev Gastroenterol Hepatol","language":"en","license":"2018 Macmillan Publishers Ltd., part of Springer Nature","note":"publisher: Nature Publishing Group","page":"425-439","source":"www.nature.com","title":"Risk of cardiomyopathy and cardiac arrhythmias in patients with nonalcoholic fatty liver disease","volume":"15","author":[{"family":"Anstee","given":"Quentin M."},{"family":"Mantovani","given":"Alessandro"},{"family":"Tilg","given":"Herbert"},{"family":"Targher","given":"Giovanni"}],"issued":{"date-parts":[["2018",7]]}}},{"id":97,"uris":["http://zotero.org/users/local/3aA6NeCb/items/HXYBEKW7"],"itemData":{"id":97,"type":"article-journal","abstract":"Heart failure (HF) and nonalcoholic fatty liver disease (NAFLD) are 2 conditions that have become important global public health problems. Emerging evidence  supports a strong and independent association between NAFLD and the risk of  new-onset HF, and there are multiple potential pathophysiological mechanisms by  which NAFLD may increase risk of new-onset HF. The magnitude of this risk  parallels the underlying severity of NAFLD, especially the level of liver  fibrosis. Patients with NAFLD develop accelerated coronary atherosclerosis,  myocardial alterations (mainly cardiac remodeling and hypertrophy), and certain  arrhythmias (mainly atrial fibrillation), which may precede and promote the  development of new-onset HF. This brief narrative review aims to provide an  overview of the association between NAFLD and increased risk of new-onset HF,  discuss the underlying mechanisms that link these 2 diseases, and summarize  targeted pharmacological treatments for NAFLD that might also reduce the risk of  HF.","container-title":"Journal of the American College of Cardiology","DOI":"10.1016/j.jacc.2021.11.007","ISSN":"1558-3597 0735-1097","issue":"2","journalAbbreviation":"J Am Coll Cardiol","language":"eng","license":"Copyright © 2022 American College of Cardiology Foundation. Published by Elsevier Inc. All rights reserved.","note":"publisher-place: United States\nPMID: 35027111","page":"180-191","title":"Risk of Heart Failure in Patients With Nonalcoholic Fatty Liver Disease: JACC Review Topic of the Week.","volume":"79","author":[{"family":"Mantovani","given":"Alessandro"},{"family":"Byrne","given":"Christopher D."},{"family":"Benfari","given":"Giovanni"},{"family":"Bonapace","given":"Stefano"},{"family":"Simon","given":"Tracey G."},{"family":"Targher","given":"Giovanni"}],"issued":{"date-parts":[["2022",1,18]]}}},{"id":98,"uris":["http://zotero.org/users/local/3aA6NeCb/items/NH89NZCR"],"itemData":{"id":98,"type":"article-journal","abstract":"Non-alcoholic fatty liver disease (NAFLD) is a public health problem worldwide. This narrative Review provides an overview of the current literature to support  the notion that NAFLD is a multisystem disease. Convincing evidence shows a  strong association between NAFLD and the risk of developing multiple extrahepatic  complications such as type 2 diabetes, cardiovascular disease (ie, the  predominant cause of mortality in people with NAFLD), chronic kidney disease, and  some types of extrahepatic malignancies. The magnitude of this risk parallels the  severity of NAFLD (especially the stage of liver fibrosis). There are probably  multiple underlying mechanisms by which NAFLD might increase the risk of  cardiovascular disease, type 2 diabetes, and extrahepatic complications.  Addressing the growing burden of NAFLD will require setting up a  multidisciplinary working group and framework to progress and embrace novel  collaborative ways of working to deliver holistic, person-centred care and  management of people with NAFLD.","container-title":"The lancet. Gastroenterology &amp; hepatology","DOI":"10.1016/S2468-1253(21)00020-0","ISSN":"2468-1253","issue":"7","journalAbbreviation":"Lancet Gastroenterol Hepatol","language":"eng","license":"Copyright © 2021 Elsevier Ltd. All rights reserved.","note":"publisher-place: Netherlands\nPMID: 33961787","page":"578-588","title":"Non-alcoholic fatty liver disease: a multisystem disease requiring a multidisciplinary and holistic approach.","volume":"6","author":[{"family":"Targher","given":"Giovanni"},{"family":"Tilg","given":"Herbert"},{"family":"Byrne","given":"Christopher D."}],"issued":{"date-parts":[["2021",7]]}}},{"id":102,"uris":["http://zotero.org/users/local/3aA6NeCb/items/9UGF7L8E"],"itemData":{"id":102,"type":"article-journal","abstract":"Background There are increasing data on the association between non-alcoholic fatty liver disease (NAFLD) and cardiovascular diseases (CVD). Aim To summarise evidence on the association between NAFLD and CVD in the clinical setting and provide potential therapeutic implications. Methods We searched PubMed. Evidence was primarily derived from meta-analyses. and then, if data were insufficient, from clinical trials, and then from observational studies. Results NAFLD has been linked to arterial hypertension, arterial stiffness, atherosclerosis, coronary artery disease, atrial fibrillation and aortic valvular sclerosis. Advanced liver fibrosis is a crucial prognostic factor for end-stage liver disease and for cardiovascular and overall mortality. Weight loss through lifestyle modifications (diet and exercise) remains the cornerstone of the management of both NAFLD and CVD, but is difficult to achieve and possibly more difficult to sustain long term. Therefore, pharmacological management of NAFLD seems to be important, although no licenced medication currently exists. Pioglitazone, proposed for non-alcoholic steatohepatitis (NASH) by most guidelines, increases weight and should be avoided in congestive heart failure. Statins should not be avoided in NAFLD patients at risk for CVD. Glucagon-like peptide 1 receptor agonists and sodium-glucose cotransporter-2 inhibitors, two classes of anti-diabetic drugs, have shown promising results in NAFLD and CVD, but more studies with hard end points are needed. Obeticholic acid, a promising medication for NASH under investigation, should be carefully considered, owing to its adverse effect on lipid profile. Conclusions NAFLD is associated with CVD, which may have certain clinical and therapeutic implications.","container-title":"Alimentary Pharmacology &amp; Therapeutics","DOI":"10.1111/apt.16575","ISSN":"1365-2036","issue":"8","language":"en","license":"© 2021 John Wiley &amp; Sons Ltd","note":"_eprint: https://onlinelibrary.wiley.com/doi/pdf/10.1111/apt.16575","page":"1013-1025","source":"Wiley Online Library","title":"Review article: non-alcoholic fatty liver disease and cardiovascular diseases: associations and treatment considerations","title-short":"Review article","volume":"54","author":[{"family":"Polyzos","given":"Stergios A."},{"family":"Kechagias","given":"Stergios"},{"family":"Tsochatzis","given":"Emmanuel A."}],"issued":{"date-parts":[["2021"]]}}},{"id":176,"uris":["http://zotero.org/users/local/3aA6NeCb/items/YQL5NV8E"],"itemData":{"id":176,"type":"article-journal","abstract":"Nonalcoholic fatty liver disease (NAFLD) is a pathologic condition frequently observed in clinical practice. To date, the prevalence of NAFLD is approximately 25–30% among adults of the general population in Western countries but increases to approximately 70–75% among patients with type 2 diabetes mellitus. In the last decade, accumulating evidence has clearly demonstrated that patients with NAFLD have not only an increased liver-related morbidity and mortality but also an increased risk of fatal and non-fatal cardiovascular events. In particular, several studies have documented the existence of an independent association among NAFLD and cardiac changes in structure and function in both non-diabetic and diabetic patients. In addition, mounting evidence also suggests that there is a strong relationship between NAFLD and cardiac arrhythmias, such as atrial fibrillation, QTc prolongation and ventricular arrhythmias. This is of clinical interest, as it could explain, at least in part, the increased risk of death for cardiovascular disease in patients with NAFLD. Therefore, seeing that cardiovascular disease complications are the leading cause of disability and death in NAFLD patients, the recent European clinical practice guidelines advised to check the cardiovascular system in all patients with NAFLD. This clinical mini review will briefly describe the increasing body of evidence regarding the association between NAFLD and cardiac arrhythmias, and discuss the potential biological mechanisms underlying this association.","container-title":"Journal of Clinical and Translational Hepatology","DOI":"10.14218/JCTH.2017.00005","issue":"2","language":"en","note":"publisher: Xia &amp; He Publishing Inc.","page":"134-141","source":"www.xiahepublishing.com","title":"Nonalcoholic Fatty Liver Disease (NAFLD) and Risk of Cardiac Arrhythmias: A New Aspect of the Liver-heart Axis","title-short":"Nonalcoholic Fatty Liver Disease (NAFLD) and Risk of Cardiac Arrhythmias","volume":"5","author":[{"family":"Mantovani","given":"Alessandro"}],"issued":{"date-parts":[["2017",6,28]]}}}],"schema":"https://github.com/citation-style-language/schema/raw/master/csl-citation.json"} </w:instrText>
      </w:r>
      <w:r w:rsidR="00D80184" w:rsidRPr="003C77BA">
        <w:rPr>
          <w:rFonts w:ascii="Calibri" w:hAnsi="Calibri" w:cs="Calibri"/>
          <w:lang w:val="en-US"/>
        </w:rPr>
        <w:fldChar w:fldCharType="separate"/>
      </w:r>
      <w:r w:rsidR="0072345A" w:rsidRPr="003C77BA">
        <w:rPr>
          <w:rFonts w:ascii="Calibri" w:hAnsi="Calibri" w:cs="Calibri"/>
          <w:kern w:val="0"/>
          <w:lang w:val="en-US"/>
        </w:rPr>
        <w:t>(6,7,34–37)</w:t>
      </w:r>
      <w:r w:rsidR="00D80184" w:rsidRPr="003C77BA">
        <w:rPr>
          <w:rFonts w:ascii="Calibri" w:hAnsi="Calibri" w:cs="Calibri"/>
          <w:lang w:val="en-US"/>
        </w:rPr>
        <w:fldChar w:fldCharType="end"/>
      </w:r>
      <w:r w:rsidRPr="003C77BA">
        <w:rPr>
          <w:rFonts w:ascii="Calibri" w:hAnsi="Calibri" w:cs="Calibri"/>
          <w:lang w:val="en-US"/>
        </w:rPr>
        <w:t xml:space="preserve">. </w:t>
      </w:r>
      <w:r w:rsidR="00BB2EC8" w:rsidRPr="003C77BA">
        <w:rPr>
          <w:rFonts w:ascii="Calibri" w:hAnsi="Calibri" w:cs="Calibri"/>
          <w:lang w:val="en-US"/>
        </w:rPr>
        <w:t>Substantial</w:t>
      </w:r>
      <w:r w:rsidR="0026021F" w:rsidRPr="003C77BA">
        <w:rPr>
          <w:rFonts w:ascii="Calibri" w:hAnsi="Calibri" w:cs="Calibri"/>
          <w:lang w:val="en-US"/>
        </w:rPr>
        <w:t xml:space="preserve"> evidence supports </w:t>
      </w:r>
      <w:r w:rsidR="00F756E5" w:rsidRPr="003C77BA">
        <w:rPr>
          <w:rFonts w:ascii="Calibri" w:hAnsi="Calibri" w:cs="Calibri"/>
          <w:lang w:val="en-US"/>
        </w:rPr>
        <w:t>the</w:t>
      </w:r>
      <w:r w:rsidRPr="003C77BA">
        <w:rPr>
          <w:rFonts w:ascii="Calibri" w:hAnsi="Calibri" w:cs="Calibri"/>
          <w:lang w:val="en-US"/>
        </w:rPr>
        <w:t xml:space="preserve"> role of pro-inflammatory cytokines</w:t>
      </w:r>
      <w:r w:rsidR="0082100A" w:rsidRPr="003C77BA">
        <w:rPr>
          <w:rFonts w:ascii="Calibri" w:hAnsi="Calibri" w:cs="Calibri"/>
          <w:lang w:val="en-US"/>
        </w:rPr>
        <w:t xml:space="preserve"> and </w:t>
      </w:r>
      <w:r w:rsidR="00FC588E" w:rsidRPr="003C77BA">
        <w:rPr>
          <w:rFonts w:ascii="Calibri" w:hAnsi="Calibri" w:cs="Calibri"/>
          <w:lang w:val="en-US"/>
        </w:rPr>
        <w:t xml:space="preserve">chemokines </w:t>
      </w:r>
      <w:r w:rsidRPr="003C77BA">
        <w:rPr>
          <w:rFonts w:ascii="Calibri" w:hAnsi="Calibri" w:cs="Calibri"/>
          <w:lang w:val="en-US"/>
        </w:rPr>
        <w:t xml:space="preserve">as potential triggers of AF </w:t>
      </w:r>
      <w:r w:rsidR="009E7BBE" w:rsidRPr="003C77BA">
        <w:rPr>
          <w:rFonts w:ascii="Calibri" w:hAnsi="Calibri" w:cs="Calibri"/>
          <w:lang w:val="en-US"/>
        </w:rPr>
        <w:t xml:space="preserve">occurrence </w:t>
      </w:r>
      <w:r w:rsidR="00D80184" w:rsidRPr="003C77BA">
        <w:rPr>
          <w:rFonts w:ascii="Calibri" w:hAnsi="Calibri" w:cs="Calibri"/>
          <w:lang w:val="en-US"/>
        </w:rPr>
        <w:fldChar w:fldCharType="begin"/>
      </w:r>
      <w:r w:rsidR="00E0012A" w:rsidRPr="003C77BA">
        <w:rPr>
          <w:rFonts w:ascii="Calibri" w:hAnsi="Calibri" w:cs="Calibri"/>
          <w:lang w:val="en-US"/>
        </w:rPr>
        <w:instrText xml:space="preserve"> ADDIN ZOTERO_ITEM CSL_CITATION {"citationID":"ZcJYbwuu","properties":{"formattedCitation":"(37\\uc0\\u8211{}40)","plainCitation":"(37–40)","noteIndex":0},"citationItems":[{"id":176,"uris":["http://zotero.org/users/local/3aA6NeCb/items/YQL5NV8E"],"itemData":{"id":176,"type":"article-journal","abstract":"Nonalcoholic fatty liver disease (NAFLD) is a pathologic condition frequently observed in clinical practice. To date, the prevalence of NAFLD is approximately 25–30% among adults of the general population in Western countries but increases to approximately 70–75% among patients with type 2 diabetes mellitus. In the last decade, accumulating evidence has clearly demonstrated that patients with NAFLD have not only an increased liver-related morbidity and mortality but also an increased risk of fatal and non-fatal cardiovascular events. In particular, several studies have documented the existence of an independent association among NAFLD and cardiac changes in structure and function in both non-diabetic and diabetic patients. In addition, mounting evidence also suggests that there is a strong relationship between NAFLD and cardiac arrhythmias, such as atrial fibrillation, QTc prolongation and ventricular arrhythmias. This is of clinical interest, as it could explain, at least in part, the increased risk of death for cardiovascular disease in patients with NAFLD. Therefore, seeing that cardiovascular disease complications are the leading cause of disability and death in NAFLD patients, the recent European clinical practice guidelines advised to check the cardiovascular system in all patients with NAFLD. This clinical mini review will briefly describe the increasing body of evidence regarding the association between NAFLD and cardiac arrhythmias, and discuss the potential biological mechanisms underlying this association.","container-title":"Journal of Clinical and Translational Hepatology","DOI":"10.14218/JCTH.2017.00005","issue":"2","language":"en","note":"publisher: Xia &amp; He Publishing Inc.","page":"134-141","source":"www.xiahepublishing.com","title":"Nonalcoholic Fatty Liver Disease (NAFLD) and Risk of Cardiac Arrhythmias: A New Aspect of the Liver-heart Axis","title-short":"Nonalcoholic Fatty Liver Disease (NAFLD) and Risk of Cardiac Arrhythmias","volume":"5","author":[{"family":"Mantovani","given":"Alessandro"}],"issued":{"date-parts":[["2017",6,28]]}}},{"id":83,"uris":["http://zotero.org/users/local/3aA6NeCb/items/NT8JDB5R"],"itemData":{"id":83,"type":"article-journal","abstract":"The global prevalence of atrial fibrillation (AF) has increased substantially over the past three decades and is currently approximately 60 million cases. Incident AF and its clinical consequences are largely the result of risk factors that can be modified by lifestyle changes. In this Review, we provide evidence that the lifetime risk of AF is modified not only by sex and race but also through the clinical risk factor and comorbidity burden of individual patients. We begin by summarizing the epidemiology of AF, focusing on non-modifiable and modifiable risk factors, as well as targets and strategies for the primary prevention of AF. Furthermore, we evaluate the role of modifiable risk factors in the secondary prevention of AF as well as the potential effects of risk factor interventions on the frequency and severity of subsequent AF episodes. We end the Review by proposing strategies that require evaluation as well as global policy changes that are needed for the prevention of incident AF and the management of recurrent episodes in patients already affected by AF.","container-title":"Nature Reviews Cardiology","DOI":"10.1038/s41569-022-00820-8","ISSN":"1759-5010","issue":"6","journalAbbreviation":"Nat Rev Cardiol","language":"en","license":"2023 Crown","note":"publisher: Nature Publishing Group","page":"404-417","source":"www.nature.com","title":"Epidemiology and modifiable risk factors for atrial fibrillation","volume":"20","author":[{"family":"Elliott","given":"Adrian D."},{"family":"Middeldorp","given":"Melissa E."},{"family":"Van Gelder","given":"Isabelle C."},{"family":"Albert","given":"Christine M."},{"family":"Sanders","given":"Prashanthan"}],"issued":{"date-parts":[["2023",6]]}}},{"id":85,"uris":["http://zotero.org/users/local/3aA6NeCb/items/AEJCK8W3"],"itemData":{"id":85,"type":"article-journal","abstract":"Atrial fibrillation (AF) is the most common cardiac arrhythmia despite substantial efforts to understand the pathophysiology of the condition and develop improved treatments. Identifying the underlying causative mechanisms of AF in individual patients is difficult and the efficacy of current therapies is suboptimal. Consequently, the incidence of AF is steadily rising and there is a pressing need for novel therapies. Research has revealed that defects in specific molecular pathways underlie AF pathogenesis, resulting in electrical conduction disorders that drive AF. The severity of this so-called electropathology correlates with the stage of AF disease progression and determines the response to AF treatment. Therefore, unravelling the molecular mechanisms underlying electropathology is expected to fuel the development of innovative personalized diagnostic tools and mechanism-based therapies. Moreover, the co-creation of AF studies with patients to implement novel diagnostic tools and therapies is a prerequisite for successful personalized AF management. Currently, various treatment modalities targeting AF-related electropathology, including lifestyle changes, pharmaceutical and nutraceutical therapy, substrate-based ablative therapy, and neuromodulation, are available to maintain sinus rhythm and might offer a novel holistic strategy to treat AF.","container-title":"Nature Reviews Disease Primers","DOI":"10.1038/s41572-022-00347-9","ISSN":"2056-676X","issue":"1","journalAbbreviation":"Nat Rev Dis Primers","language":"en","license":"2022 Springer Nature Limited","note":"publisher: Nature Publishing Group","page":"1-23","source":"www.nature.com","title":"Atrial fibrillation","volume":"8","author":[{"family":"Brundel","given":"Bianca J. J. M."},{"family":"Ai","given":"Xun"},{"family":"Hills","given":"Mellanie True"},{"family":"Kuipers","given":"Myrthe F."},{"family":"Lip","given":"Gregory Y. H."},{"family":"Groot","given":"Natasja M. S.","non-dropping-particle":"de"}],"issued":{"date-parts":[["2022",4,7]]}}},{"id":178,"uris":["http://zotero.org/users/local/3aA6NeCb/items/37YKUXCI"],"itemData":{"id":178,"type":"article-journal","abstract":"Obesity is an important contributing factor to the pathophysiology of atrial fibrillation (AF) and its complications by causing systemic changes, such as altered haemodynamic, increased sympathetic tone, and low-grade chronic inflammatory state. In addition, adipose tissue is a metabolically active organ that comprises various types of fat deposits with discrete composition and localization that show distinct functions. Fatty tissue differentially affects the evolution of AF, with highly secretory active visceral fat surrounding the heart generally having a more potent influence than the rather inert subcutaneous fat. A variety of proinflammatory, profibrotic, and vasoconstrictive mediators are secreted by adipose tissue, particularly originating from cardiac fat, that promote atrial remodelling and increase the susceptibility to AF. In this review, we address the role of obesity-related factors and in particular specific adipose tissue depots in driving AF risk. We discuss the distinct effects of key secreted adipokines from different adipose tissue depots and their participation in cardiac remodelling. The possible mechanistic basis and molecular determinants of adiposity-related AF are discussed, and finally, we highlight important gaps in current knowledge, areas requiring future investigation, and implications for clinical management.","container-title":"Cardiovascular Research","DOI":"10.1093/cvr/cvac093","ISSN":"0008-6363","issue":"3","journalAbbreviation":"Cardiovascular Research","page":"614-630","source":"Silverchair","title":"Adiposity-associated atrial fibrillation: molecular determinants, mechanisms, and clinical significance","title-short":"Adiposity-associated atrial fibrillation","volume":"119","author":[{"family":"Gawałko","given":"Monika"},{"family":"Saljic","given":"Arnela"},{"family":"Li","given":"Na"},{"family":"Abu-Taha","given":"Issam"},{"family":"Jespersen","given":"Thomas"},{"family":"Linz","given":"Dominik"},{"family":"Nattel","given":"Stanley"},{"family":"Heijman","given":"Jordi"},{"family":"Fender","given":"Anke"},{"family":"Dobrev","given":"Dobromir"}],"issued":{"date-parts":[["2023",3,1]]}}}],"schema":"https://github.com/citation-style-language/schema/raw/master/csl-citation.json"} </w:instrText>
      </w:r>
      <w:r w:rsidR="00D80184" w:rsidRPr="003C77BA">
        <w:rPr>
          <w:rFonts w:ascii="Calibri" w:hAnsi="Calibri" w:cs="Calibri"/>
          <w:lang w:val="en-US"/>
        </w:rPr>
        <w:fldChar w:fldCharType="separate"/>
      </w:r>
      <w:r w:rsidR="00E0012A" w:rsidRPr="003C77BA">
        <w:rPr>
          <w:rFonts w:ascii="Calibri" w:hAnsi="Calibri" w:cs="Calibri"/>
          <w:kern w:val="0"/>
          <w:lang w:val="en-US"/>
        </w:rPr>
        <w:t>(37–40)</w:t>
      </w:r>
      <w:r w:rsidR="00D80184" w:rsidRPr="003C77BA">
        <w:rPr>
          <w:rFonts w:ascii="Calibri" w:hAnsi="Calibri" w:cs="Calibri"/>
          <w:lang w:val="en-US"/>
        </w:rPr>
        <w:fldChar w:fldCharType="end"/>
      </w:r>
      <w:r w:rsidRPr="003C77BA">
        <w:rPr>
          <w:rFonts w:ascii="Calibri" w:hAnsi="Calibri" w:cs="Calibri"/>
          <w:lang w:val="en-US"/>
        </w:rPr>
        <w:t>.</w:t>
      </w:r>
      <w:r w:rsidR="00A94D75" w:rsidRPr="003C77BA">
        <w:rPr>
          <w:rFonts w:ascii="Calibri" w:hAnsi="Calibri" w:cs="Calibri"/>
          <w:lang w:val="en-US"/>
        </w:rPr>
        <w:t xml:space="preserve"> </w:t>
      </w:r>
      <w:r w:rsidR="000D30F7" w:rsidRPr="003C77BA">
        <w:rPr>
          <w:rFonts w:ascii="Calibri" w:hAnsi="Calibri" w:cs="Calibri"/>
          <w:lang w:val="en-US"/>
        </w:rPr>
        <w:t xml:space="preserve">For example, </w:t>
      </w:r>
      <w:r w:rsidR="0081155D" w:rsidRPr="003C77BA">
        <w:rPr>
          <w:rFonts w:ascii="Calibri" w:hAnsi="Calibri" w:cs="Calibri"/>
          <w:lang w:val="en-US"/>
        </w:rPr>
        <w:t>IL-6, IL-17 and TNF</w:t>
      </w:r>
      <w:r w:rsidR="005D3B2D" w:rsidRPr="003C77BA">
        <w:rPr>
          <w:rFonts w:ascii="Calibri" w:hAnsi="Calibri" w:cs="Calibri"/>
          <w:lang w:val="en-US"/>
        </w:rPr>
        <w:t>-alpha</w:t>
      </w:r>
      <w:r w:rsidR="0081155D" w:rsidRPr="003C77BA">
        <w:rPr>
          <w:rFonts w:ascii="Calibri" w:hAnsi="Calibri" w:cs="Calibri"/>
          <w:lang w:val="en-US"/>
        </w:rPr>
        <w:t xml:space="preserve"> </w:t>
      </w:r>
      <w:r w:rsidR="002D497E" w:rsidRPr="003C77BA">
        <w:rPr>
          <w:rFonts w:ascii="Calibri" w:hAnsi="Calibri" w:cs="Calibri"/>
          <w:lang w:val="en-US"/>
        </w:rPr>
        <w:t>can</w:t>
      </w:r>
      <w:r w:rsidR="0081155D" w:rsidRPr="003C77BA">
        <w:rPr>
          <w:rFonts w:ascii="Calibri" w:hAnsi="Calibri" w:cs="Calibri"/>
          <w:lang w:val="en-US"/>
        </w:rPr>
        <w:t xml:space="preserve"> modulate calcium homeostasis and connexins that are associated with </w:t>
      </w:r>
      <w:r w:rsidR="00946A24" w:rsidRPr="003C77BA">
        <w:rPr>
          <w:rFonts w:ascii="Calibri" w:hAnsi="Calibri" w:cs="Calibri"/>
          <w:lang w:val="en-US"/>
        </w:rPr>
        <w:t>alterations</w:t>
      </w:r>
      <w:r w:rsidR="0081155D" w:rsidRPr="003C77BA">
        <w:rPr>
          <w:rFonts w:ascii="Calibri" w:hAnsi="Calibri" w:cs="Calibri"/>
          <w:lang w:val="en-US"/>
        </w:rPr>
        <w:t xml:space="preserve"> in </w:t>
      </w:r>
      <w:r w:rsidR="002A5572" w:rsidRPr="003C77BA">
        <w:rPr>
          <w:rFonts w:ascii="Calibri" w:hAnsi="Calibri" w:cs="Calibri"/>
          <w:lang w:val="en-US"/>
        </w:rPr>
        <w:t xml:space="preserve">both </w:t>
      </w:r>
      <w:r w:rsidR="0081155D" w:rsidRPr="003C77BA">
        <w:rPr>
          <w:rFonts w:ascii="Calibri" w:hAnsi="Calibri" w:cs="Calibri"/>
          <w:lang w:val="en-US"/>
        </w:rPr>
        <w:t xml:space="preserve">fiber continuity and circuit re-entry and promote </w:t>
      </w:r>
      <w:r w:rsidR="00E0012A" w:rsidRPr="003C77BA">
        <w:rPr>
          <w:rFonts w:ascii="Calibri" w:hAnsi="Calibri" w:cs="Calibri"/>
          <w:lang w:val="en-US"/>
        </w:rPr>
        <w:t xml:space="preserve">mitochondrial dysfunction, </w:t>
      </w:r>
      <w:proofErr w:type="spellStart"/>
      <w:r w:rsidR="0081155D" w:rsidRPr="003C77BA">
        <w:rPr>
          <w:rFonts w:ascii="Calibri" w:hAnsi="Calibri" w:cs="Calibri"/>
          <w:lang w:val="en-US"/>
        </w:rPr>
        <w:t>myolysis</w:t>
      </w:r>
      <w:proofErr w:type="spellEnd"/>
      <w:r w:rsidR="0081155D" w:rsidRPr="003C77BA">
        <w:rPr>
          <w:rFonts w:ascii="Calibri" w:hAnsi="Calibri" w:cs="Calibri"/>
          <w:lang w:val="en-US"/>
        </w:rPr>
        <w:t>, cardiomyocyte apoptosis and myocardial fibrogenesis</w:t>
      </w:r>
      <w:r w:rsidR="0072345A" w:rsidRPr="003C77BA">
        <w:rPr>
          <w:rFonts w:ascii="Calibri" w:hAnsi="Calibri" w:cs="Calibri"/>
          <w:lang w:val="en-US"/>
        </w:rPr>
        <w:t xml:space="preserve"> </w:t>
      </w:r>
      <w:r w:rsidR="0072345A" w:rsidRPr="003C77BA">
        <w:rPr>
          <w:rFonts w:ascii="Calibri" w:hAnsi="Calibri" w:cs="Calibri"/>
          <w:lang w:val="en-US"/>
        </w:rPr>
        <w:fldChar w:fldCharType="begin"/>
      </w:r>
      <w:r w:rsidR="00C7362E" w:rsidRPr="003C77BA">
        <w:rPr>
          <w:rFonts w:ascii="Calibri" w:hAnsi="Calibri" w:cs="Calibri"/>
          <w:lang w:val="en-US"/>
        </w:rPr>
        <w:instrText xml:space="preserve"> ADDIN ZOTERO_ITEM CSL_CITATION {"citationID":"8gSM83QI","properties":{"formattedCitation":"(37,40)","plainCitation":"(37,40)","noteIndex":0},"citationItems":[{"id":176,"uris":["http://zotero.org/users/local/3aA6NeCb/items/YQL5NV8E"],"itemData":{"id":176,"type":"article-journal","abstract":"Nonalcoholic fatty liver disease (NAFLD) is a pathologic condition frequently observed in clinical practice. To date, the prevalence of NAFLD is approximately 25–30% among adults of the general population in Western countries but increases to approximately 70–75% among patients with type 2 diabetes mellitus. In the last decade, accumulating evidence has clearly demonstrated that patients with NAFLD have not only an increased liver-related morbidity and mortality but also an increased risk of fatal and non-fatal cardiovascular events. In particular, several studies have documented the existence of an independent association among NAFLD and cardiac changes in structure and function in both non-diabetic and diabetic patients. In addition, mounting evidence also suggests that there is a strong relationship between NAFLD and cardiac arrhythmias, such as atrial fibrillation, QTc prolongation and ventricular arrhythmias. This is of clinical interest, as it could explain, at least in part, the increased risk of death for cardiovascular disease in patients with NAFLD. Therefore, seeing that cardiovascular disease complications are the leading cause of disability and death in NAFLD patients, the recent European clinical practice guidelines advised to check the cardiovascular system in all patients with NAFLD. This clinical mini review will briefly describe the increasing body of evidence regarding the association between NAFLD and cardiac arrhythmias, and discuss the potential biological mechanisms underlying this association.","container-title":"Journal of Clinical and Translational Hepatology","DOI":"10.14218/JCTH.2017.00005","issue":"2","language":"en","note":"publisher: Xia &amp; He Publishing Inc.","page":"134-141","source":"www.xiahepublishing.com","title":"Nonalcoholic Fatty Liver Disease (NAFLD) and Risk of Cardiac Arrhythmias: A New Aspect of the Liver-heart Axis","title-short":"Nonalcoholic Fatty Liver Disease (NAFLD) and Risk of Cardiac Arrhythmias","volume":"5","author":[{"family":"Mantovani","given":"Alessandro"}],"issued":{"date-parts":[["2017",6,28]]}}},{"id":178,"uris":["http://zotero.org/users/local/3aA6NeCb/items/37YKUXCI"],"itemData":{"id":178,"type":"article-journal","abstract":"Obesity is an important contributing factor to the pathophysiology of atrial fibrillation (AF) and its complications by causing systemic changes, such as altered haemodynamic, increased sympathetic tone, and low-grade chronic inflammatory state. In addition, adipose tissue is a metabolically active organ that comprises various types of fat deposits with discrete composition and localization that show distinct functions. Fatty tissue differentially affects the evolution of AF, with highly secretory active visceral fat surrounding the heart generally having a more potent influence than the rather inert subcutaneous fat. A variety of proinflammatory, profibrotic, and vasoconstrictive mediators are secreted by adipose tissue, particularly originating from cardiac fat, that promote atrial remodelling and increase the susceptibility to AF. In this review, we address the role of obesity-related factors and in particular specific adipose tissue depots in driving AF risk. We discuss the distinct effects of key secreted adipokines from different adipose tissue depots and their participation in cardiac remodelling. The possible mechanistic basis and molecular determinants of adiposity-related AF are discussed, and finally, we highlight important gaps in current knowledge, areas requiring future investigation, and implications for clinical management.","container-title":"Cardiovascular Research","DOI":"10.1093/cvr/cvac093","ISSN":"0008-6363","issue":"3","journalAbbreviation":"Cardiovascular Research","page":"614-630","source":"Silverchair","title":"Adiposity-associated atrial fibrillation: molecular determinants, mechanisms, and clinical significance","title-short":"Adiposity-associated atrial fibrillation","volume":"119","author":[{"family":"Gawałko","given":"Monika"},{"family":"Saljic","given":"Arnela"},{"family":"Li","given":"Na"},{"family":"Abu-Taha","given":"Issam"},{"family":"Jespersen","given":"Thomas"},{"family":"Linz","given":"Dominik"},{"family":"Nattel","given":"Stanley"},{"family":"Heijman","given":"Jordi"},{"family":"Fender","given":"Anke"},{"family":"Dobrev","given":"Dobromir"}],"issued":{"date-parts":[["2023",3,1]]}}}],"schema":"https://github.com/citation-style-language/schema/raw/master/csl-citation.json"} </w:instrText>
      </w:r>
      <w:r w:rsidR="0072345A" w:rsidRPr="003C77BA">
        <w:rPr>
          <w:rFonts w:ascii="Calibri" w:hAnsi="Calibri" w:cs="Calibri"/>
          <w:lang w:val="en-US"/>
        </w:rPr>
        <w:fldChar w:fldCharType="separate"/>
      </w:r>
      <w:r w:rsidR="00C7362E" w:rsidRPr="003C77BA">
        <w:rPr>
          <w:rFonts w:ascii="Calibri" w:hAnsi="Calibri" w:cs="Calibri"/>
          <w:noProof/>
          <w:lang w:val="en-US"/>
        </w:rPr>
        <w:t>(37,40)</w:t>
      </w:r>
      <w:r w:rsidR="0072345A" w:rsidRPr="003C77BA">
        <w:rPr>
          <w:rFonts w:ascii="Calibri" w:hAnsi="Calibri" w:cs="Calibri"/>
          <w:lang w:val="en-US"/>
        </w:rPr>
        <w:fldChar w:fldCharType="end"/>
      </w:r>
      <w:r w:rsidR="0081155D" w:rsidRPr="003C77BA">
        <w:rPr>
          <w:rFonts w:ascii="Calibri" w:hAnsi="Calibri" w:cs="Calibri"/>
          <w:lang w:val="en-US"/>
        </w:rPr>
        <w:t>.</w:t>
      </w:r>
      <w:r w:rsidR="001E5CD8" w:rsidRPr="003C77BA">
        <w:rPr>
          <w:rFonts w:ascii="Calibri" w:hAnsi="Calibri" w:cs="Calibri"/>
          <w:lang w:val="en-US"/>
        </w:rPr>
        <w:t xml:space="preserve"> </w:t>
      </w:r>
      <w:proofErr w:type="spellStart"/>
      <w:r w:rsidR="000D30F7" w:rsidRPr="003C77BA">
        <w:rPr>
          <w:rFonts w:ascii="Calibri" w:hAnsi="Calibri" w:cs="Calibri"/>
          <w:lang w:val="en-US"/>
        </w:rPr>
        <w:t>Boeckmans</w:t>
      </w:r>
      <w:proofErr w:type="spellEnd"/>
      <w:r w:rsidR="000D30F7" w:rsidRPr="003C77BA">
        <w:rPr>
          <w:rFonts w:ascii="Calibri" w:hAnsi="Calibri" w:cs="Calibri"/>
          <w:lang w:val="en-US"/>
        </w:rPr>
        <w:t xml:space="preserve"> </w:t>
      </w:r>
      <w:r w:rsidR="000D30F7" w:rsidRPr="003C77BA">
        <w:rPr>
          <w:rFonts w:ascii="Calibri" w:hAnsi="Calibri" w:cs="Calibri"/>
          <w:i/>
          <w:iCs/>
          <w:lang w:val="en-US"/>
        </w:rPr>
        <w:t>et al.</w:t>
      </w:r>
      <w:r w:rsidR="000D30F7" w:rsidRPr="003C77BA">
        <w:rPr>
          <w:rFonts w:ascii="Calibri" w:hAnsi="Calibri" w:cs="Calibri"/>
          <w:lang w:val="en-US"/>
        </w:rPr>
        <w:t xml:space="preserve"> </w:t>
      </w:r>
      <w:r w:rsidR="00B56875" w:rsidRPr="003C77BA">
        <w:rPr>
          <w:rFonts w:ascii="Calibri" w:hAnsi="Calibri" w:cs="Calibri"/>
          <w:lang w:val="en-US"/>
        </w:rPr>
        <w:t xml:space="preserve">recently </w:t>
      </w:r>
      <w:r w:rsidR="000D30F7" w:rsidRPr="003C77BA">
        <w:rPr>
          <w:rFonts w:ascii="Calibri" w:hAnsi="Calibri" w:cs="Calibri"/>
          <w:lang w:val="en-US"/>
        </w:rPr>
        <w:t xml:space="preserve">reported that </w:t>
      </w:r>
      <w:r w:rsidR="00176257" w:rsidRPr="003C77BA">
        <w:rPr>
          <w:rFonts w:ascii="Calibri" w:hAnsi="Calibri" w:cs="Calibri"/>
          <w:lang w:val="en-US"/>
        </w:rPr>
        <w:t>C-X-C motif chemokine ligand 10 (</w:t>
      </w:r>
      <w:r w:rsidR="000D30F7" w:rsidRPr="003C77BA">
        <w:rPr>
          <w:rFonts w:ascii="Calibri" w:hAnsi="Calibri" w:cs="Calibri"/>
          <w:lang w:val="en-US"/>
        </w:rPr>
        <w:t>CXCL10</w:t>
      </w:r>
      <w:r w:rsidR="00176257" w:rsidRPr="003C77BA">
        <w:rPr>
          <w:rFonts w:ascii="Calibri" w:hAnsi="Calibri" w:cs="Calibri"/>
          <w:lang w:val="en-US"/>
        </w:rPr>
        <w:t>)</w:t>
      </w:r>
      <w:r w:rsidR="002D497E" w:rsidRPr="003C77BA">
        <w:rPr>
          <w:rFonts w:ascii="Calibri" w:hAnsi="Calibri" w:cs="Calibri"/>
          <w:lang w:val="en-US"/>
        </w:rPr>
        <w:t xml:space="preserve">, i.e., a pro-inflammatory </w:t>
      </w:r>
      <w:r w:rsidR="00DF0D65" w:rsidRPr="003C77BA">
        <w:rPr>
          <w:rFonts w:ascii="Calibri" w:hAnsi="Calibri" w:cs="Calibri"/>
          <w:lang w:val="en-US"/>
        </w:rPr>
        <w:t>chemokine</w:t>
      </w:r>
      <w:r w:rsidR="002D497E" w:rsidRPr="003C77BA">
        <w:rPr>
          <w:rFonts w:ascii="Calibri" w:hAnsi="Calibri" w:cs="Calibri"/>
          <w:lang w:val="en-US"/>
        </w:rPr>
        <w:t xml:space="preserve"> involved in a wide variety of processes such as chemotaxis, differentiation and activation of peripheral immune cells,</w:t>
      </w:r>
      <w:r w:rsidR="000D30F7" w:rsidRPr="003C77BA">
        <w:rPr>
          <w:rFonts w:ascii="Calibri" w:hAnsi="Calibri" w:cs="Calibri"/>
          <w:lang w:val="en-US"/>
        </w:rPr>
        <w:t xml:space="preserve"> </w:t>
      </w:r>
      <w:r w:rsidR="00AF6A6C" w:rsidRPr="003C77BA">
        <w:rPr>
          <w:rFonts w:ascii="Calibri" w:hAnsi="Calibri" w:cs="Calibri"/>
          <w:lang w:val="en-US"/>
        </w:rPr>
        <w:t>is</w:t>
      </w:r>
      <w:r w:rsidR="000D30F7" w:rsidRPr="003C77BA">
        <w:rPr>
          <w:rFonts w:ascii="Calibri" w:hAnsi="Calibri" w:cs="Calibri"/>
          <w:lang w:val="en-US"/>
        </w:rPr>
        <w:t xml:space="preserve"> </w:t>
      </w:r>
      <w:r w:rsidR="002D497E" w:rsidRPr="003C77BA">
        <w:rPr>
          <w:rFonts w:ascii="Calibri" w:hAnsi="Calibri" w:cs="Calibri"/>
          <w:lang w:val="en-US"/>
        </w:rPr>
        <w:t xml:space="preserve">significantly </w:t>
      </w:r>
      <w:r w:rsidR="00176257" w:rsidRPr="003C77BA">
        <w:rPr>
          <w:rFonts w:ascii="Calibri" w:hAnsi="Calibri" w:cs="Calibri"/>
          <w:lang w:val="en-US"/>
        </w:rPr>
        <w:t>associated</w:t>
      </w:r>
      <w:r w:rsidR="000D30F7" w:rsidRPr="003C77BA">
        <w:rPr>
          <w:rFonts w:ascii="Calibri" w:hAnsi="Calibri" w:cs="Calibri"/>
          <w:lang w:val="en-US"/>
        </w:rPr>
        <w:t xml:space="preserve"> </w:t>
      </w:r>
      <w:r w:rsidR="00176257" w:rsidRPr="003C77BA">
        <w:rPr>
          <w:rFonts w:ascii="Calibri" w:hAnsi="Calibri" w:cs="Calibri"/>
          <w:lang w:val="en-US"/>
        </w:rPr>
        <w:t>with</w:t>
      </w:r>
      <w:r w:rsidR="000D30F7" w:rsidRPr="003C77BA">
        <w:rPr>
          <w:rFonts w:ascii="Calibri" w:hAnsi="Calibri" w:cs="Calibri"/>
          <w:lang w:val="en-US"/>
        </w:rPr>
        <w:t xml:space="preserve"> </w:t>
      </w:r>
      <w:r w:rsidR="002A5572" w:rsidRPr="003C77BA">
        <w:rPr>
          <w:rFonts w:ascii="Calibri" w:hAnsi="Calibri" w:cs="Calibri"/>
          <w:lang w:val="en-US"/>
        </w:rPr>
        <w:t xml:space="preserve">an increased AF prevalence and greater </w:t>
      </w:r>
      <w:r w:rsidR="000D30F7" w:rsidRPr="003C77BA">
        <w:rPr>
          <w:rFonts w:ascii="Calibri" w:hAnsi="Calibri" w:cs="Calibri"/>
          <w:lang w:val="en-US"/>
        </w:rPr>
        <w:t xml:space="preserve">liver fibrosis, </w:t>
      </w:r>
      <w:r w:rsidR="002A5572" w:rsidRPr="003C77BA">
        <w:rPr>
          <w:rFonts w:ascii="Calibri" w:hAnsi="Calibri" w:cs="Calibri"/>
          <w:lang w:val="en-US"/>
        </w:rPr>
        <w:t xml:space="preserve">as </w:t>
      </w:r>
      <w:r w:rsidR="000D30F7" w:rsidRPr="003C77BA">
        <w:rPr>
          <w:rFonts w:ascii="Calibri" w:hAnsi="Calibri" w:cs="Calibri"/>
          <w:lang w:val="en-US"/>
        </w:rPr>
        <w:t>non-invasively evaluated by the FIB-4 index</w:t>
      </w:r>
      <w:r w:rsidR="002A5572" w:rsidRPr="003C77BA">
        <w:rPr>
          <w:rFonts w:ascii="Calibri" w:hAnsi="Calibri" w:cs="Calibri"/>
          <w:lang w:val="en-US"/>
        </w:rPr>
        <w:t xml:space="preserve"> </w:t>
      </w:r>
      <w:r w:rsidR="000D30F7" w:rsidRPr="003C77BA">
        <w:rPr>
          <w:rFonts w:ascii="Calibri" w:hAnsi="Calibri" w:cs="Calibri"/>
          <w:lang w:val="en-US"/>
        </w:rPr>
        <w:fldChar w:fldCharType="begin"/>
      </w:r>
      <w:r w:rsidR="000D30F7" w:rsidRPr="003C77BA">
        <w:rPr>
          <w:rFonts w:ascii="Calibri" w:hAnsi="Calibri" w:cs="Calibri"/>
          <w:lang w:val="en-US"/>
        </w:rPr>
        <w:instrText xml:space="preserve"> ADDIN ZOTERO_ITEM CSL_CITATION {"citationID":"9TbTMqWm","properties":{"formattedCitation":"(17)","plainCitation":"(17)","noteIndex":0},"citationItems":[{"id":174,"uris":["http://zotero.org/users/local/3aA6NeCb/items/JZFHSCG6"],"itemData":{"id":174,"type":"article-journal","abstract":"Background &amp; Aims\nElevated liver stiffness has been associated with atrial fibrillation (AFib) in the general population. The mechanism underlying this association is unclear.\nMethods\nParticipants were recruited from the general population and prospectively enrolled with follow-up for 5 years. The fibrosis-4 (FIB-4) index was used as a surrogate marker for liver fibrosis. Proteomics analysis was performed using the 92-target Olink inflammation panel. Validation was performed using the NAFLD fibrosis score (NFS), aspartate aminotransferase to platelet index (APRI), and repeat confirmation proteomics.\nResults\nA sample of 11,509 participants with a mean age of 54.0 ± 11.1 years, 51.3% women, and a median FIB-4 index of 0.85 (0.65/1.12), was used. The FIB-4 index was predictive for prevalent (FIB-4 index adjusted odds ratio (aOR) per SD: 1.100 with 95% CI 1.011-1.196; p = 0.026), but not incident AFib (log[FIB-4 index]) adjusted hazard ratio: 1.125 with 95% CI 0.943-1.342, p = 0.19). Elastic net regularized regression identified CCL20, DNER, and CXCL10 for prevalent AFib, and AXIN1, CXCL10, and Flt3L for the log(FIB-4 index) (per SD) as most important in common regulated proteins. The relationship between the FIB-4 index, the identified proteins, and AFib was relevant and reproduced at the 5-year follow-up for CXCL10 after adjusting for confounders (log[FIB-4 index] per SD - CXCL10 [per SD] adjusted β 0.160 with 95% CI 0.127-0.194, p &lt;0.0001; CXCL10 [per SD] - AFib aOR 1.455 with 95% CI 1.217-1.741, p &lt;0.0001), reproduced using the NFS and APRI, and corresponding to increased serum levels.\nConclusions\nCXCL10 is linked to liver fibrosis, as determined by the FIB-4 index, and to prevalent AFib.\nImpact and implications:\nHow elevated liver stiffness relates to atrial fibrillation in the general population remains to be clarified. We hypothesized that systemic inflammation against a background of liver fibrosis produced from metabolic dysfunction-associated steatotic liver disease (MASLD), is involved in the pathophysiology of atrial fibrillation. Using large-scale targeted proteomics, we found that CXCL10 is related to both liver fibrosis, as defined by the fibrosis-4 index, and to atrial fibrillation. These results can aid evidence-based drug development for patients with atrial fibrillation and MASLD-related liver fibrosis.","container-title":"JHEP Reports","DOI":"10.1016/j.jhepr.2024.101171","ISSN":"2589-5559","issue":"10","journalAbbreviation":"JHEP Reports","page":"101171","source":"ScienceDirect","title":"Inflammation in liver fibrosis and atrial fibrillation: A prospective population-based proteomic study","title-short":"Inflammation in liver fibrosis and atrial fibrillation","volume":"6","author":[{"family":"Boeckmans","given":"Joost"},{"family":"Michel","given":"Maurice"},{"family":"Gieswinkel","given":"Alexander"},{"family":"Tüscher","given":"Oliver"},{"family":"Konstantinides","given":"Stavros V."},{"family":"König","given":"Jochem"},{"family":"Münzel","given":"Thomas"},{"family":"Lackner","given":"Karl J."},{"family":"Kerahrodi","given":"Jasmin Ghaemi"},{"family":"Schuster","given":"Alexander K."},{"family":"Wild","given":"Philipp S."},{"family":"Galle","given":"Peter R."},{"family":"Schattenberg","given":"Jörn M."}],"issued":{"date-parts":[["2024",10,1]]}}}],"schema":"https://github.com/citation-style-language/schema/raw/master/csl-citation.json"} </w:instrText>
      </w:r>
      <w:r w:rsidR="000D30F7" w:rsidRPr="003C77BA">
        <w:rPr>
          <w:rFonts w:ascii="Calibri" w:hAnsi="Calibri" w:cs="Calibri"/>
          <w:lang w:val="en-US"/>
        </w:rPr>
        <w:fldChar w:fldCharType="separate"/>
      </w:r>
      <w:r w:rsidR="000D30F7" w:rsidRPr="003C77BA">
        <w:rPr>
          <w:rFonts w:ascii="Calibri" w:hAnsi="Calibri" w:cs="Calibri"/>
          <w:noProof/>
          <w:lang w:val="en-US"/>
        </w:rPr>
        <w:t>(17)</w:t>
      </w:r>
      <w:r w:rsidR="000D30F7" w:rsidRPr="003C77BA">
        <w:rPr>
          <w:rFonts w:ascii="Calibri" w:hAnsi="Calibri" w:cs="Calibri"/>
          <w:lang w:val="en-US"/>
        </w:rPr>
        <w:fldChar w:fldCharType="end"/>
      </w:r>
      <w:r w:rsidR="000D30F7" w:rsidRPr="003C77BA">
        <w:rPr>
          <w:rFonts w:ascii="Calibri" w:hAnsi="Calibri" w:cs="Calibri"/>
          <w:lang w:val="en-US"/>
        </w:rPr>
        <w:t xml:space="preserve">. </w:t>
      </w:r>
      <w:r w:rsidR="00A94D75" w:rsidRPr="003C77BA">
        <w:rPr>
          <w:rFonts w:ascii="Calibri" w:hAnsi="Calibri" w:cs="Calibri"/>
          <w:lang w:val="en-US"/>
        </w:rPr>
        <w:t xml:space="preserve">Moreover, MASLD is associated with </w:t>
      </w:r>
      <w:r w:rsidRPr="003C77BA">
        <w:rPr>
          <w:rFonts w:ascii="Calibri" w:hAnsi="Calibri" w:cs="Calibri"/>
          <w:lang w:val="en-US"/>
        </w:rPr>
        <w:t>ectopic fat accumulation in</w:t>
      </w:r>
      <w:r w:rsidR="00A94D75" w:rsidRPr="003C77BA">
        <w:rPr>
          <w:rFonts w:ascii="Calibri" w:hAnsi="Calibri" w:cs="Calibri"/>
          <w:lang w:val="en-US"/>
        </w:rPr>
        <w:t xml:space="preserve"> </w:t>
      </w:r>
      <w:r w:rsidRPr="003C77BA">
        <w:rPr>
          <w:rFonts w:ascii="Calibri" w:hAnsi="Calibri" w:cs="Calibri"/>
          <w:lang w:val="en-US"/>
        </w:rPr>
        <w:t>other organs (such as myocardium</w:t>
      </w:r>
      <w:r w:rsidR="00E0012A" w:rsidRPr="003C77BA">
        <w:rPr>
          <w:rFonts w:ascii="Calibri" w:hAnsi="Calibri" w:cs="Calibri"/>
          <w:lang w:val="en-US"/>
        </w:rPr>
        <w:t xml:space="preserve">, </w:t>
      </w:r>
      <w:r w:rsidRPr="003C77BA">
        <w:rPr>
          <w:rFonts w:ascii="Calibri" w:hAnsi="Calibri" w:cs="Calibri"/>
          <w:lang w:val="en-US"/>
        </w:rPr>
        <w:t>pericardium</w:t>
      </w:r>
      <w:r w:rsidR="002A5572" w:rsidRPr="003C77BA">
        <w:rPr>
          <w:rFonts w:ascii="Calibri" w:hAnsi="Calibri" w:cs="Calibri"/>
          <w:lang w:val="en-US"/>
        </w:rPr>
        <w:t xml:space="preserve"> and</w:t>
      </w:r>
      <w:r w:rsidR="00E0012A" w:rsidRPr="003C77BA">
        <w:rPr>
          <w:rFonts w:ascii="Calibri" w:hAnsi="Calibri" w:cs="Calibri"/>
          <w:lang w:val="en-US"/>
        </w:rPr>
        <w:t xml:space="preserve"> epicardium</w:t>
      </w:r>
      <w:r w:rsidRPr="003C77BA">
        <w:rPr>
          <w:rFonts w:ascii="Calibri" w:hAnsi="Calibri" w:cs="Calibri"/>
          <w:lang w:val="en-US"/>
        </w:rPr>
        <w:t xml:space="preserve">) </w:t>
      </w:r>
      <w:r w:rsidR="00FA7C10" w:rsidRPr="003C77BA">
        <w:rPr>
          <w:rFonts w:ascii="Calibri" w:hAnsi="Calibri" w:cs="Calibri"/>
          <w:lang w:val="en-US"/>
        </w:rPr>
        <w:fldChar w:fldCharType="begin"/>
      </w:r>
      <w:r w:rsidR="00C7362E" w:rsidRPr="003C77BA">
        <w:rPr>
          <w:rFonts w:ascii="Calibri" w:hAnsi="Calibri" w:cs="Calibri"/>
          <w:lang w:val="en-US"/>
        </w:rPr>
        <w:instrText xml:space="preserve"> ADDIN ZOTERO_ITEM CSL_CITATION {"citationID":"b5IOuqMa","properties":{"formattedCitation":"(41)","plainCitation":"(41)","noteIndex":0},"citationItems":[{"id":87,"uris":["http://zotero.org/users/local/3aA6NeCb/items/R3B8R383"],"itemData":{"id":87,"type":"article-journal","abstract":"Background—\n\nNonalcoholic fatty liver disease has emerged as a novel cardiovascular risk factor. The aim of the study was to assess the effect of different ectopic fat depots on left ventricular (LV) function in subjects with nonalcoholic fatty liver disease.\nMethods and Results—\n\nMyocardial and hepatic triglyceride contents were measured with 1.5 T magnetic resonance spectroscopy and LV function, visceral adipose tissue (VAT) and subcutaneous adipose tissue, epicardial and pericardial fat by MRI in 75 nondiabetic men. Subjects were stratified by hepatic triglyceride content into low, moderate, and high liver fat groups. Myocardial triglyceride, epicardial and pericardial fat, VAT, and subcutaneous adipose tissue increased stepwise from low to high liver fat group. Parameters of LV diastolic function showed a stepwise decrease over tertiles of liver fat and VAT, and they were inversely correlated with hepatic triglyceride, VAT, and VAT/subcutaneous adipose tissue ratio. In multivariable analyses, hepatic triglyceride and VAT were independent predictors of LV diastolic function, whereas myocardial triglyceride was not associated with measures of diastolic function.\nConclusions—\n\nMyocardial triglyceride, epicardial and pericardial fat increased with increasing amount of liver fat and VAT. Hepatic steatosis and VAT associated with significant changes in LV structure and function. The association of LV diastolic function with hepatic triglyceride and VAT may be because of toxic systemic effects. The effects of myocardial triglyceride on LV structure and function seem to be more complex than previously thought and merit further study.","container-title":"Circulation: Cardiovascular Imaging","DOI":"10.1161/CIRCIMAGING.114.001979","issue":"1","note":"publisher: American Heart Association","page":"e001979","source":"ahajournals.org (Atypon)","title":"Ectopic Fat Depots and Left Ventricular Function in Nondiabetic Men With Nonalcoholic Fatty Liver Disease","volume":"8","author":[{"family":"Granér","given":"Marit"},{"family":"Nyman","given":"Kristofer"},{"family":"Siren","given":"Reijo"},{"family":"Pentikäinen","given":"Markku O."},{"family":"Lundbom","given":"Jesper"},{"family":"Hakkarainen","given":"Antti"},{"family":"Lauerma","given":"Kirsi"},{"family":"Lundbom","given":"Nina"},{"family":"Nieminen","given":"Markku S."},{"family":"Taskinen","given":"Marja-Riitta"}],"issued":{"date-parts":[["2015",1]]}}}],"schema":"https://github.com/citation-style-language/schema/raw/master/csl-citation.json"} </w:instrText>
      </w:r>
      <w:r w:rsidR="00FA7C10" w:rsidRPr="003C77BA">
        <w:rPr>
          <w:rFonts w:ascii="Calibri" w:hAnsi="Calibri" w:cs="Calibri"/>
          <w:lang w:val="en-US"/>
        </w:rPr>
        <w:fldChar w:fldCharType="separate"/>
      </w:r>
      <w:r w:rsidR="00C7362E" w:rsidRPr="003C77BA">
        <w:rPr>
          <w:rFonts w:ascii="Calibri" w:hAnsi="Calibri" w:cs="Calibri"/>
          <w:noProof/>
          <w:lang w:val="en-US"/>
        </w:rPr>
        <w:t>(41)</w:t>
      </w:r>
      <w:r w:rsidR="00FA7C10" w:rsidRPr="003C77BA">
        <w:rPr>
          <w:rFonts w:ascii="Calibri" w:hAnsi="Calibri" w:cs="Calibri"/>
          <w:lang w:val="en-US"/>
        </w:rPr>
        <w:fldChar w:fldCharType="end"/>
      </w:r>
      <w:r w:rsidR="00BB2EC8" w:rsidRPr="003C77BA">
        <w:rPr>
          <w:rFonts w:ascii="Calibri" w:hAnsi="Calibri" w:cs="Calibri"/>
          <w:lang w:val="en-US"/>
        </w:rPr>
        <w:t>,</w:t>
      </w:r>
      <w:r w:rsidR="00FA7C10" w:rsidRPr="003C77BA">
        <w:rPr>
          <w:rFonts w:ascii="Calibri" w:hAnsi="Calibri" w:cs="Calibri"/>
          <w:lang w:val="en-US"/>
        </w:rPr>
        <w:t xml:space="preserve"> </w:t>
      </w:r>
      <w:r w:rsidR="00BB2EC8" w:rsidRPr="003C77BA">
        <w:rPr>
          <w:rFonts w:ascii="Calibri" w:hAnsi="Calibri" w:cs="Calibri"/>
          <w:lang w:val="en-US"/>
        </w:rPr>
        <w:t>which</w:t>
      </w:r>
      <w:r w:rsidR="00A94D75" w:rsidRPr="003C77BA">
        <w:rPr>
          <w:rFonts w:ascii="Calibri" w:hAnsi="Calibri" w:cs="Calibri"/>
          <w:lang w:val="en-US"/>
        </w:rPr>
        <w:t xml:space="preserve"> is</w:t>
      </w:r>
      <w:r w:rsidR="007141FF" w:rsidRPr="003C77BA">
        <w:rPr>
          <w:rFonts w:ascii="Calibri" w:hAnsi="Calibri" w:cs="Calibri"/>
          <w:lang w:val="en-US"/>
        </w:rPr>
        <w:t>,</w:t>
      </w:r>
      <w:r w:rsidR="00A94D75" w:rsidRPr="003C77BA">
        <w:rPr>
          <w:rFonts w:ascii="Calibri" w:hAnsi="Calibri" w:cs="Calibri"/>
          <w:lang w:val="en-US"/>
        </w:rPr>
        <w:t xml:space="preserve"> </w:t>
      </w:r>
      <w:r w:rsidR="007141FF" w:rsidRPr="003C77BA">
        <w:rPr>
          <w:rFonts w:ascii="Calibri" w:hAnsi="Calibri" w:cs="Calibri"/>
          <w:lang w:val="en-US"/>
        </w:rPr>
        <w:t xml:space="preserve">in turn, </w:t>
      </w:r>
      <w:r w:rsidR="00A94D75" w:rsidRPr="003C77BA">
        <w:rPr>
          <w:rFonts w:ascii="Calibri" w:hAnsi="Calibri" w:cs="Calibri"/>
          <w:lang w:val="en-US"/>
        </w:rPr>
        <w:t xml:space="preserve">associated with </w:t>
      </w:r>
      <w:r w:rsidR="00EE68B2" w:rsidRPr="003C77BA">
        <w:rPr>
          <w:rFonts w:ascii="Calibri" w:hAnsi="Calibri" w:cs="Calibri"/>
          <w:lang w:val="en-US"/>
        </w:rPr>
        <w:t xml:space="preserve">an </w:t>
      </w:r>
      <w:r w:rsidRPr="003C77BA">
        <w:rPr>
          <w:rFonts w:ascii="Calibri" w:hAnsi="Calibri" w:cs="Calibri"/>
          <w:lang w:val="en-US"/>
        </w:rPr>
        <w:t xml:space="preserve">increased risk </w:t>
      </w:r>
      <w:r w:rsidR="00374DAB" w:rsidRPr="003C77BA">
        <w:rPr>
          <w:rFonts w:ascii="Calibri" w:hAnsi="Calibri" w:cs="Calibri"/>
          <w:lang w:val="en-US"/>
        </w:rPr>
        <w:t>of</w:t>
      </w:r>
      <w:r w:rsidRPr="003C77BA">
        <w:rPr>
          <w:rFonts w:ascii="Calibri" w:hAnsi="Calibri" w:cs="Calibri"/>
          <w:lang w:val="en-US"/>
        </w:rPr>
        <w:t xml:space="preserve"> cardi</w:t>
      </w:r>
      <w:r w:rsidR="00C96CD9" w:rsidRPr="003C77BA">
        <w:rPr>
          <w:rFonts w:ascii="Calibri" w:hAnsi="Calibri" w:cs="Calibri"/>
          <w:lang w:val="en-US"/>
        </w:rPr>
        <w:t>ovascular</w:t>
      </w:r>
      <w:r w:rsidRPr="003C77BA">
        <w:rPr>
          <w:rFonts w:ascii="Calibri" w:hAnsi="Calibri" w:cs="Calibri"/>
          <w:lang w:val="en-US"/>
        </w:rPr>
        <w:t xml:space="preserve"> and arrhythmic complications</w:t>
      </w:r>
      <w:r w:rsidR="00A94D75" w:rsidRPr="003C77BA">
        <w:rPr>
          <w:rFonts w:ascii="Calibri" w:hAnsi="Calibri" w:cs="Calibri"/>
          <w:lang w:val="en-US"/>
        </w:rPr>
        <w:t xml:space="preserve"> </w:t>
      </w:r>
      <w:r w:rsidR="00FA7C10" w:rsidRPr="003C77BA">
        <w:rPr>
          <w:rFonts w:ascii="Calibri" w:hAnsi="Calibri" w:cs="Calibri"/>
          <w:lang w:val="en-US"/>
        </w:rPr>
        <w:fldChar w:fldCharType="begin"/>
      </w:r>
      <w:r w:rsidR="00E0012A" w:rsidRPr="003C77BA">
        <w:rPr>
          <w:rFonts w:ascii="Calibri" w:hAnsi="Calibri" w:cs="Calibri"/>
          <w:lang w:val="en-US"/>
        </w:rPr>
        <w:instrText xml:space="preserve"> ADDIN ZOTERO_ITEM CSL_CITATION {"citationID":"PJU9DVcx","properties":{"formattedCitation":"(42\\uc0\\u8211{}44)","plainCitation":"(42–44)","noteIndex":0},"citationItems":[{"id":89,"uris":["http://zotero.org/users/local/3aA6NeCb/items/QNWARUFR"],"itemData":{"id":89,"type":"article-journal","container-title":"International Journal of Cardiology","DOI":"10.1016/j.ijcard.2013.08.077","ISSN":"0167-5273, 1874-1754","issue":"3","journalAbbreviation":"International Journal of Cardiology","language":"English","note":"publisher: Elsevier\nPMID: 24063931","page":"166-176","source":"www.internationaljournalofcardiology.com","title":"Ectopic fat and cardiometabolic and vascular risk","volume":"169","author":[{"family":"Lim","given":"Soo"},{"family":"Meigs","given":"James B."}],"issued":{"date-parts":[["2013",11,5]]}}},{"id":105,"uris":["http://zotero.org/users/local/3aA6NeCb/items/PJ47KMQV"],"itemData":{"id":105,"type":"article-journal","abstract":"Ectopic fat accumulation in the liver causes nonalcoholic fatty liver disease (NAFLD), which is the most common cause of chronic liver disease in Western countries. Ectopic liver lipid, particularly diacylglycerol, exacerbates hepatic insulin resistance, promotes systemic inflammation, and increases risk of developing both type 2 diabetes mellitus and cardiovascular disease. Increasing evidence suggests that NAFLD is an emerging risk factor for cardiovascular disease, and although there are currently no licensed treatments for NAFLD per se, current evidence suggests that statin treatment is safe in NAFLD. Presently, there is insufficient evidence to indicate that statins or other cardioprotective agents, such as angiotensin receptor blockers, are effective in treating NAFLD. In this brief narrative review, we discuss the diagnosis of NAFLD and the role of ectopic liver fat to cause insulin resistance and to increase risk of both type 2 diabetes mellitus and cardiovascular disease. For this review, PubMed was searched for articles using the key words non-alcoholic fatty liver disease or fatty liver combined with diabetes risk, cardiovascular risk, and cardiovascular mortality between 1990 and 2014. Articles published in languages other than English were excluded.","container-title":"Arteriosclerosis, Thrombosis, and Vascular Biology","DOI":"10.1161/ATVBAHA.114.303034","issue":"6","note":"publisher: American Heart Association","page":"1155-1161","source":"ahajournals.org (Atypon)","title":"Ectopic Fat, Insulin Resistance, and Nonalcoholic Fatty Liver Disease","volume":"34","author":[{"family":"Byrne","given":"Christopher D."},{"family":"Targher","given":"Giovanni"}],"issued":{"date-parts":[["2014",6]]}}},{"id":181,"uris":["http://zotero.org/users/local/3aA6NeCb/items/AQWPTY5P"],"itemData":{"id":181,"type":"article-journal","container-title":"Journal of the American College of Cardiology","DOI":"10.1016/j.jacc.2021.08.037","issue":"17","note":"publisher: American College of Cardiology Foundation","page":"1730-1745","source":"jacc.org (Atypon)","title":"Modulation of Cardiac Arrhythmogenesis by Epicardial Adipose Tissue","volume":"78","author":[{"family":"Ernault","given":"Auriane C."},{"family":"Meijborg","given":"Veronique M. F."},{"family":"Coronel","given":"Ruben"}],"issued":{"date-parts":[["2021",10,26]]}}}],"schema":"https://github.com/citation-style-language/schema/raw/master/csl-citation.json"} </w:instrText>
      </w:r>
      <w:r w:rsidR="00FA7C10" w:rsidRPr="003C77BA">
        <w:rPr>
          <w:rFonts w:ascii="Calibri" w:hAnsi="Calibri" w:cs="Calibri"/>
          <w:lang w:val="en-US"/>
        </w:rPr>
        <w:fldChar w:fldCharType="separate"/>
      </w:r>
      <w:r w:rsidR="00E0012A" w:rsidRPr="003C77BA">
        <w:rPr>
          <w:rFonts w:ascii="Calibri" w:hAnsi="Calibri" w:cs="Calibri"/>
          <w:kern w:val="0"/>
          <w:lang w:val="en-US"/>
        </w:rPr>
        <w:t>(42–44)</w:t>
      </w:r>
      <w:r w:rsidR="00FA7C10" w:rsidRPr="003C77BA">
        <w:rPr>
          <w:rFonts w:ascii="Calibri" w:hAnsi="Calibri" w:cs="Calibri"/>
          <w:lang w:val="en-US"/>
        </w:rPr>
        <w:fldChar w:fldCharType="end"/>
      </w:r>
      <w:r w:rsidR="00FA7C10" w:rsidRPr="003C77BA">
        <w:rPr>
          <w:rFonts w:ascii="Calibri" w:hAnsi="Calibri" w:cs="Calibri"/>
          <w:lang w:val="en-US"/>
        </w:rPr>
        <w:t xml:space="preserve">. </w:t>
      </w:r>
      <w:r w:rsidR="00897BC7" w:rsidRPr="003C77BA">
        <w:rPr>
          <w:rFonts w:ascii="Calibri" w:hAnsi="Calibri" w:cs="Calibri"/>
          <w:lang w:val="en-US"/>
        </w:rPr>
        <w:t>Expanded</w:t>
      </w:r>
      <w:r w:rsidR="002A5572" w:rsidRPr="003C77BA">
        <w:rPr>
          <w:rFonts w:ascii="Calibri" w:hAnsi="Calibri" w:cs="Calibri"/>
          <w:lang w:val="en-US"/>
        </w:rPr>
        <w:t xml:space="preserve"> </w:t>
      </w:r>
      <w:r w:rsidR="004D54F2" w:rsidRPr="003C77BA">
        <w:rPr>
          <w:rFonts w:ascii="Calibri" w:hAnsi="Calibri" w:cs="Calibri"/>
          <w:lang w:val="en-US"/>
        </w:rPr>
        <w:t xml:space="preserve">abdominal </w:t>
      </w:r>
      <w:r w:rsidR="000248F7" w:rsidRPr="003C77BA">
        <w:rPr>
          <w:rFonts w:ascii="Calibri" w:hAnsi="Calibri" w:cs="Calibri"/>
          <w:lang w:val="en-US"/>
        </w:rPr>
        <w:t xml:space="preserve">visceral adipose tissue is </w:t>
      </w:r>
      <w:r w:rsidR="002D497E" w:rsidRPr="003C77BA">
        <w:rPr>
          <w:rFonts w:ascii="Calibri" w:hAnsi="Calibri" w:cs="Calibri"/>
          <w:lang w:val="en-US"/>
        </w:rPr>
        <w:t xml:space="preserve">also </w:t>
      </w:r>
      <w:r w:rsidR="000248F7" w:rsidRPr="003C77BA">
        <w:rPr>
          <w:rFonts w:ascii="Calibri" w:hAnsi="Calibri" w:cs="Calibri"/>
          <w:lang w:val="en-US"/>
        </w:rPr>
        <w:t xml:space="preserve">a major </w:t>
      </w:r>
      <w:r w:rsidR="002A5572" w:rsidRPr="003C77BA">
        <w:rPr>
          <w:rFonts w:ascii="Calibri" w:hAnsi="Calibri" w:cs="Calibri"/>
          <w:lang w:val="en-US"/>
        </w:rPr>
        <w:t xml:space="preserve">source of proinflammatory </w:t>
      </w:r>
      <w:r w:rsidR="000248F7" w:rsidRPr="003C77BA">
        <w:rPr>
          <w:rFonts w:ascii="Calibri" w:hAnsi="Calibri" w:cs="Calibri"/>
          <w:lang w:val="en-US"/>
        </w:rPr>
        <w:t>cytokine</w:t>
      </w:r>
      <w:r w:rsidR="002A5572" w:rsidRPr="003C77BA">
        <w:rPr>
          <w:rFonts w:ascii="Calibri" w:hAnsi="Calibri" w:cs="Calibri"/>
          <w:lang w:val="en-US"/>
        </w:rPr>
        <w:t xml:space="preserve">s and </w:t>
      </w:r>
      <w:r w:rsidR="004B3AF6" w:rsidRPr="003C77BA">
        <w:rPr>
          <w:rFonts w:ascii="Calibri" w:hAnsi="Calibri" w:cs="Calibri"/>
          <w:lang w:val="en-US"/>
        </w:rPr>
        <w:t>chemokine</w:t>
      </w:r>
      <w:r w:rsidR="002A5572" w:rsidRPr="003C77BA">
        <w:rPr>
          <w:rFonts w:ascii="Calibri" w:hAnsi="Calibri" w:cs="Calibri"/>
          <w:lang w:val="en-US"/>
        </w:rPr>
        <w:t>s</w:t>
      </w:r>
      <w:r w:rsidR="000248F7" w:rsidRPr="003C77BA">
        <w:rPr>
          <w:rFonts w:ascii="Calibri" w:hAnsi="Calibri" w:cs="Calibri"/>
          <w:lang w:val="en-US"/>
        </w:rPr>
        <w:t xml:space="preserve"> in </w:t>
      </w:r>
      <w:r w:rsidR="002A5572" w:rsidRPr="003C77BA">
        <w:rPr>
          <w:rFonts w:ascii="Calibri" w:hAnsi="Calibri" w:cs="Calibri"/>
          <w:lang w:val="en-US"/>
        </w:rPr>
        <w:t>people</w:t>
      </w:r>
      <w:r w:rsidR="006F04B3" w:rsidRPr="003C77BA">
        <w:rPr>
          <w:rFonts w:ascii="Calibri" w:hAnsi="Calibri" w:cs="Calibri"/>
          <w:lang w:val="en-US"/>
        </w:rPr>
        <w:t xml:space="preserve"> with MASLD</w:t>
      </w:r>
      <w:r w:rsidR="002A5572" w:rsidRPr="003C77BA">
        <w:rPr>
          <w:rFonts w:ascii="Calibri" w:hAnsi="Calibri" w:cs="Calibri"/>
          <w:lang w:val="en-US"/>
        </w:rPr>
        <w:t xml:space="preserve"> that can promote</w:t>
      </w:r>
      <w:r w:rsidR="004714F2" w:rsidRPr="003C77BA">
        <w:rPr>
          <w:rFonts w:ascii="Calibri" w:hAnsi="Calibri" w:cs="Calibri"/>
          <w:lang w:val="en-US"/>
        </w:rPr>
        <w:t xml:space="preserve"> </w:t>
      </w:r>
      <w:r w:rsidR="002A5572" w:rsidRPr="003C77BA">
        <w:rPr>
          <w:rFonts w:ascii="Calibri" w:hAnsi="Calibri" w:cs="Calibri"/>
          <w:lang w:val="en-US"/>
        </w:rPr>
        <w:t xml:space="preserve">cardiac </w:t>
      </w:r>
      <w:r w:rsidR="004714F2" w:rsidRPr="003C77BA">
        <w:rPr>
          <w:rFonts w:ascii="Calibri" w:hAnsi="Calibri" w:cs="Calibri"/>
          <w:lang w:val="en-US"/>
        </w:rPr>
        <w:t>arrhythmia</w:t>
      </w:r>
      <w:r w:rsidR="00E0012A" w:rsidRPr="003C77BA">
        <w:rPr>
          <w:rFonts w:ascii="Calibri" w:hAnsi="Calibri" w:cs="Calibri"/>
          <w:lang w:val="en-US"/>
        </w:rPr>
        <w:t>s</w:t>
      </w:r>
      <w:r w:rsidR="004714F2" w:rsidRPr="003C77BA">
        <w:rPr>
          <w:rFonts w:ascii="Calibri" w:hAnsi="Calibri" w:cs="Calibri"/>
          <w:lang w:val="en-US"/>
        </w:rPr>
        <w:t xml:space="preserve"> by </w:t>
      </w:r>
      <w:r w:rsidR="002A5572" w:rsidRPr="003C77BA">
        <w:rPr>
          <w:rFonts w:ascii="Calibri" w:hAnsi="Calibri" w:cs="Calibri"/>
          <w:lang w:val="en-US"/>
        </w:rPr>
        <w:t>inducing</w:t>
      </w:r>
      <w:r w:rsidR="004714F2" w:rsidRPr="003C77BA">
        <w:rPr>
          <w:rFonts w:ascii="Calibri" w:hAnsi="Calibri" w:cs="Calibri"/>
          <w:lang w:val="en-US"/>
        </w:rPr>
        <w:t xml:space="preserve"> systemic </w:t>
      </w:r>
      <w:r w:rsidR="002A5572" w:rsidRPr="003C77BA">
        <w:rPr>
          <w:rFonts w:ascii="Calibri" w:hAnsi="Calibri" w:cs="Calibri"/>
          <w:lang w:val="en-US"/>
        </w:rPr>
        <w:t xml:space="preserve">long-term adverse </w:t>
      </w:r>
      <w:r w:rsidR="004714F2" w:rsidRPr="003C77BA">
        <w:rPr>
          <w:rFonts w:ascii="Calibri" w:hAnsi="Calibri" w:cs="Calibri"/>
          <w:lang w:val="en-US"/>
        </w:rPr>
        <w:t xml:space="preserve">effects </w:t>
      </w:r>
      <w:r w:rsidR="006F04B3" w:rsidRPr="003C77BA">
        <w:rPr>
          <w:rFonts w:ascii="Calibri" w:hAnsi="Calibri" w:cs="Calibri"/>
          <w:lang w:val="en-US"/>
        </w:rPr>
        <w:fldChar w:fldCharType="begin"/>
      </w:r>
      <w:r w:rsidR="00C7362E" w:rsidRPr="003C77BA">
        <w:rPr>
          <w:rFonts w:ascii="Calibri" w:hAnsi="Calibri" w:cs="Calibri"/>
          <w:lang w:val="en-US"/>
        </w:rPr>
        <w:instrText xml:space="preserve"> ADDIN ZOTERO_ITEM CSL_CITATION {"citationID":"fbxuiIri","properties":{"formattedCitation":"(7,40)","plainCitation":"(7,40)","noteIndex":0},"citationItems":[{"id":82,"uris":["http://zotero.org/users/local/3aA6NeCb/items/ZUI3TKID"],"itemData":{"id":82,"type":"article-journal","abstract":"Nonalcoholic fatty liver disease (NAFLD) is a common, progressive liver disease that affects up to one-quarter of the adult population worldwide. The clinical and economic burden of NAFLD is mainly due to liver-related morbidity and mortality (nonalcoholic steatohepatitis, cirrhosis or hepatocellular carcinoma) and an increased risk of developing fatal and nonfatal cardiovascular disease, chronic kidney disease and certain types of extrahepatic cancers (for example, colorectal cancer and breast cancer). Additionally, there is now accumulating evidence that NAFLD adversely affects not only the coronary arteries (promoting accelerated coronary atherosclerosis) but also all other anatomical structures of the heart, conferring an increased risk of cardiomyopathy (mainly left ventricular diastolic dysfunction and hypertrophy, leading to the development of congestive heart failure), cardiac valvular calcification (mainly aortic-valve sclerosis), cardiac arrhythmias (mainly atrial fibrillation) and some cardiac conduction defects. This Review focuses on the association between NAFLD and non-ischaemia-related cardiac disease, discusses the putative pathophysiological mechanisms and briefly summarizes current treatment options for NAFLD that might also beneficially affect cardiac disease.","container-title":"Nature Reviews Gastroenterology &amp; Hepatology","DOI":"10.1038/s41575-018-0010-0","ISSN":"1759-5053","issue":"7","journalAbbreviation":"Nat Rev Gastroenterol Hepatol","language":"en","license":"2018 Macmillan Publishers Ltd., part of Springer Nature","note":"publisher: Nature Publishing Group","page":"425-439","source":"www.nature.com","title":"Risk of cardiomyopathy and cardiac arrhythmias in patients with nonalcoholic fatty liver disease","volume":"15","author":[{"family":"Anstee","given":"Quentin M."},{"family":"Mantovani","given":"Alessandro"},{"family":"Tilg","given":"Herbert"},{"family":"Targher","given":"Giovanni"}],"issued":{"date-parts":[["2018",7]]}}},{"id":178,"uris":["http://zotero.org/users/local/3aA6NeCb/items/37YKUXCI"],"itemData":{"id":178,"type":"article-journal","abstract":"Obesity is an important contributing factor to the pathophysiology of atrial fibrillation (AF) and its complications by causing systemic changes, such as altered haemodynamic, increased sympathetic tone, and low-grade chronic inflammatory state. In addition, adipose tissue is a metabolically active organ that comprises various types of fat deposits with discrete composition and localization that show distinct functions. Fatty tissue differentially affects the evolution of AF, with highly secretory active visceral fat surrounding the heart generally having a more potent influence than the rather inert subcutaneous fat. A variety of proinflammatory, profibrotic, and vasoconstrictive mediators are secreted by adipose tissue, particularly originating from cardiac fat, that promote atrial remodelling and increase the susceptibility to AF. In this review, we address the role of obesity-related factors and in particular specific adipose tissue depots in driving AF risk. We discuss the distinct effects of key secreted adipokines from different adipose tissue depots and their participation in cardiac remodelling. The possible mechanistic basis and molecular determinants of adiposity-related AF are discussed, and finally, we highlight important gaps in current knowledge, areas requiring future investigation, and implications for clinical management.","container-title":"Cardiovascular Research","DOI":"10.1093/cvr/cvac093","ISSN":"0008-6363","issue":"3","journalAbbreviation":"Cardiovascular Research","page":"614-630","source":"Silverchair","title":"Adiposity-associated atrial fibrillation: molecular determinants, mechanisms, and clinical significance","title-short":"Adiposity-associated atrial fibrillation","volume":"119","author":[{"family":"Gawałko","given":"Monika"},{"family":"Saljic","given":"Arnela"},{"family":"Li","given":"Na"},{"family":"Abu-Taha","given":"Issam"},{"family":"Jespersen","given":"Thomas"},{"family":"Linz","given":"Dominik"},{"family":"Nattel","given":"Stanley"},{"family":"Heijman","given":"Jordi"},{"family":"Fender","given":"Anke"},{"family":"Dobrev","given":"Dobromir"}],"issued":{"date-parts":[["2023",3,1]]}}}],"schema":"https://github.com/citation-style-language/schema/raw/master/csl-citation.json"} </w:instrText>
      </w:r>
      <w:r w:rsidR="006F04B3" w:rsidRPr="003C77BA">
        <w:rPr>
          <w:rFonts w:ascii="Calibri" w:hAnsi="Calibri" w:cs="Calibri"/>
          <w:lang w:val="en-US"/>
        </w:rPr>
        <w:fldChar w:fldCharType="separate"/>
      </w:r>
      <w:r w:rsidR="00C7362E" w:rsidRPr="003C77BA">
        <w:rPr>
          <w:rFonts w:ascii="Calibri" w:hAnsi="Calibri" w:cs="Calibri"/>
          <w:noProof/>
          <w:lang w:val="en-US"/>
        </w:rPr>
        <w:t>(7,40)</w:t>
      </w:r>
      <w:r w:rsidR="006F04B3" w:rsidRPr="003C77BA">
        <w:rPr>
          <w:rFonts w:ascii="Calibri" w:hAnsi="Calibri" w:cs="Calibri"/>
          <w:lang w:val="en-US"/>
        </w:rPr>
        <w:fldChar w:fldCharType="end"/>
      </w:r>
      <w:r w:rsidR="006F04B3" w:rsidRPr="003C77BA">
        <w:rPr>
          <w:rFonts w:ascii="Calibri" w:hAnsi="Calibri" w:cs="Calibri"/>
          <w:lang w:val="en-US"/>
        </w:rPr>
        <w:t xml:space="preserve">. </w:t>
      </w:r>
    </w:p>
    <w:p w14:paraId="3D76AD9B" w14:textId="076FD335" w:rsidR="00414515" w:rsidRPr="003C77BA" w:rsidRDefault="00C96CD9" w:rsidP="00F46677">
      <w:pPr>
        <w:spacing w:line="360" w:lineRule="auto"/>
        <w:jc w:val="both"/>
        <w:rPr>
          <w:rFonts w:ascii="Calibri" w:hAnsi="Calibri" w:cs="Calibri"/>
          <w:lang w:val="en-US"/>
        </w:rPr>
      </w:pPr>
      <w:r w:rsidRPr="003C77BA">
        <w:rPr>
          <w:rFonts w:ascii="Calibri" w:hAnsi="Calibri" w:cs="Calibri"/>
          <w:lang w:val="en-US"/>
        </w:rPr>
        <w:t>The present</w:t>
      </w:r>
      <w:r w:rsidR="00414515" w:rsidRPr="003C77BA">
        <w:rPr>
          <w:rFonts w:ascii="Calibri" w:hAnsi="Calibri" w:cs="Calibri"/>
          <w:lang w:val="en-US"/>
        </w:rPr>
        <w:t xml:space="preserve"> meta-analysis has some important limitations </w:t>
      </w:r>
      <w:r w:rsidR="00F806B4" w:rsidRPr="003C77BA">
        <w:rPr>
          <w:rFonts w:ascii="Calibri" w:hAnsi="Calibri" w:cs="Calibri"/>
          <w:lang w:val="en-US"/>
        </w:rPr>
        <w:t>primarily</w:t>
      </w:r>
      <w:r w:rsidR="00347FEE" w:rsidRPr="003C77BA">
        <w:rPr>
          <w:rFonts w:ascii="Calibri" w:hAnsi="Calibri" w:cs="Calibri"/>
          <w:lang w:val="en-US"/>
        </w:rPr>
        <w:t xml:space="preserve"> </w:t>
      </w:r>
      <w:r w:rsidR="00414515" w:rsidRPr="003C77BA">
        <w:rPr>
          <w:rFonts w:ascii="Calibri" w:hAnsi="Calibri" w:cs="Calibri"/>
          <w:lang w:val="en-US"/>
        </w:rPr>
        <w:t xml:space="preserve">inherent to the </w:t>
      </w:r>
      <w:r w:rsidR="00F90932" w:rsidRPr="003C77BA">
        <w:rPr>
          <w:rFonts w:ascii="Calibri" w:hAnsi="Calibri" w:cs="Calibri"/>
          <w:lang w:val="en-US"/>
        </w:rPr>
        <w:t>design</w:t>
      </w:r>
      <w:r w:rsidR="00414515" w:rsidRPr="003C77BA">
        <w:rPr>
          <w:rFonts w:ascii="Calibri" w:hAnsi="Calibri" w:cs="Calibri"/>
          <w:lang w:val="en-US"/>
        </w:rPr>
        <w:t xml:space="preserve"> of the eligible studie</w:t>
      </w:r>
      <w:r w:rsidR="004D579E" w:rsidRPr="003C77BA">
        <w:rPr>
          <w:rFonts w:ascii="Calibri" w:hAnsi="Calibri" w:cs="Calibri"/>
          <w:lang w:val="en-US"/>
        </w:rPr>
        <w:t>s</w:t>
      </w:r>
      <w:r w:rsidR="00414515" w:rsidRPr="003C77BA">
        <w:rPr>
          <w:rFonts w:ascii="Calibri" w:hAnsi="Calibri" w:cs="Calibri"/>
          <w:lang w:val="en-US"/>
        </w:rPr>
        <w:t>. First, the observational design of the</w:t>
      </w:r>
      <w:r w:rsidR="00F90932" w:rsidRPr="003C77BA">
        <w:rPr>
          <w:rFonts w:ascii="Calibri" w:hAnsi="Calibri" w:cs="Calibri"/>
          <w:lang w:val="en-US"/>
        </w:rPr>
        <w:t xml:space="preserve"> </w:t>
      </w:r>
      <w:r w:rsidR="003337A8" w:rsidRPr="003C77BA">
        <w:rPr>
          <w:rFonts w:ascii="Calibri" w:hAnsi="Calibri" w:cs="Calibri"/>
          <w:lang w:val="en-US"/>
        </w:rPr>
        <w:t>eligible</w:t>
      </w:r>
      <w:r w:rsidR="00414515" w:rsidRPr="003C77BA">
        <w:rPr>
          <w:rFonts w:ascii="Calibri" w:hAnsi="Calibri" w:cs="Calibri"/>
          <w:lang w:val="en-US"/>
        </w:rPr>
        <w:t xml:space="preserve"> </w:t>
      </w:r>
      <w:r w:rsidR="00D070A1" w:rsidRPr="003C77BA">
        <w:rPr>
          <w:rFonts w:ascii="Calibri" w:hAnsi="Calibri" w:cs="Calibri"/>
          <w:lang w:val="en-US"/>
        </w:rPr>
        <w:t xml:space="preserve">retrospective </w:t>
      </w:r>
      <w:r w:rsidR="00414515" w:rsidRPr="003C77BA">
        <w:rPr>
          <w:rFonts w:ascii="Calibri" w:hAnsi="Calibri" w:cs="Calibri"/>
          <w:lang w:val="en-US"/>
        </w:rPr>
        <w:t xml:space="preserve">studies does not allow </w:t>
      </w:r>
      <w:r w:rsidR="00C3033B" w:rsidRPr="003C77BA">
        <w:rPr>
          <w:rFonts w:ascii="Calibri" w:hAnsi="Calibri" w:cs="Calibri"/>
          <w:lang w:val="en-US"/>
        </w:rPr>
        <w:t xml:space="preserve">for </w:t>
      </w:r>
      <w:r w:rsidR="00414515" w:rsidRPr="003C77BA">
        <w:rPr>
          <w:rFonts w:ascii="Calibri" w:hAnsi="Calibri" w:cs="Calibri"/>
          <w:lang w:val="en-US"/>
        </w:rPr>
        <w:t xml:space="preserve">establishing a causal </w:t>
      </w:r>
      <w:r w:rsidR="003337A8" w:rsidRPr="003C77BA">
        <w:rPr>
          <w:rFonts w:ascii="Calibri" w:hAnsi="Calibri" w:cs="Calibri"/>
          <w:lang w:val="en-US"/>
        </w:rPr>
        <w:t>link</w:t>
      </w:r>
      <w:r w:rsidR="00414515" w:rsidRPr="003C77BA">
        <w:rPr>
          <w:rFonts w:ascii="Calibri" w:hAnsi="Calibri" w:cs="Calibri"/>
          <w:lang w:val="en-US"/>
        </w:rPr>
        <w:t xml:space="preserve"> between MASLD and </w:t>
      </w:r>
      <w:r w:rsidR="00BB2EC8" w:rsidRPr="003C77BA">
        <w:rPr>
          <w:rFonts w:ascii="Calibri" w:hAnsi="Calibri" w:cs="Calibri"/>
          <w:lang w:val="en-US"/>
        </w:rPr>
        <w:t xml:space="preserve">the </w:t>
      </w:r>
      <w:r w:rsidR="00414515" w:rsidRPr="003C77BA">
        <w:rPr>
          <w:rFonts w:ascii="Calibri" w:hAnsi="Calibri" w:cs="Calibri"/>
          <w:lang w:val="en-US"/>
        </w:rPr>
        <w:t>risk of incident AF</w:t>
      </w:r>
      <w:r w:rsidR="00F806B4" w:rsidRPr="003C77BA">
        <w:rPr>
          <w:rFonts w:ascii="Calibri" w:hAnsi="Calibri" w:cs="Calibri"/>
          <w:lang w:val="en-US"/>
        </w:rPr>
        <w:t>. Including</w:t>
      </w:r>
      <w:r w:rsidR="00364C5A" w:rsidRPr="003C77BA">
        <w:rPr>
          <w:rFonts w:ascii="Calibri" w:hAnsi="Calibri" w:cs="Calibri"/>
          <w:lang w:val="en-US"/>
        </w:rPr>
        <w:t xml:space="preserve"> retrospective cohort studies might introduce some selection bias</w:t>
      </w:r>
      <w:r w:rsidR="00414515" w:rsidRPr="003C77BA">
        <w:rPr>
          <w:rFonts w:ascii="Calibri" w:hAnsi="Calibri" w:cs="Calibri"/>
          <w:lang w:val="en-US"/>
        </w:rPr>
        <w:t>. Second, although most eligible studies included in th</w:t>
      </w:r>
      <w:r w:rsidR="003337A8" w:rsidRPr="003C77BA">
        <w:rPr>
          <w:rFonts w:ascii="Calibri" w:hAnsi="Calibri" w:cs="Calibri"/>
          <w:lang w:val="en-US"/>
        </w:rPr>
        <w:t>e</w:t>
      </w:r>
      <w:r w:rsidR="00414515" w:rsidRPr="003C77BA">
        <w:rPr>
          <w:rFonts w:ascii="Calibri" w:hAnsi="Calibri" w:cs="Calibri"/>
          <w:lang w:val="en-US"/>
        </w:rPr>
        <w:t xml:space="preserve"> meta-analysis have a relatively high quality (based on the NOS scale) and have adjusted the results for </w:t>
      </w:r>
      <w:r w:rsidR="00D070A1" w:rsidRPr="003C77BA">
        <w:rPr>
          <w:rFonts w:ascii="Calibri" w:hAnsi="Calibri" w:cs="Calibri"/>
          <w:lang w:val="en-US"/>
        </w:rPr>
        <w:t xml:space="preserve">common </w:t>
      </w:r>
      <w:r w:rsidR="00414515" w:rsidRPr="003C77BA">
        <w:rPr>
          <w:rFonts w:ascii="Calibri" w:hAnsi="Calibri" w:cs="Calibri"/>
          <w:lang w:val="en-US"/>
        </w:rPr>
        <w:t>AF risk factors, the possibility of residual confounding by unmeasured factors</w:t>
      </w:r>
      <w:r w:rsidR="00745715" w:rsidRPr="003C77BA">
        <w:rPr>
          <w:rFonts w:ascii="Calibri" w:hAnsi="Calibri" w:cs="Calibri"/>
          <w:lang w:val="en-US"/>
        </w:rPr>
        <w:t xml:space="preserve"> (e.g., left atrial dimensions and other echocardiographic parameters)</w:t>
      </w:r>
      <w:r w:rsidR="00414515" w:rsidRPr="003C77BA">
        <w:rPr>
          <w:rFonts w:ascii="Calibri" w:hAnsi="Calibri" w:cs="Calibri"/>
          <w:lang w:val="en-US"/>
        </w:rPr>
        <w:t xml:space="preserve"> cannot be ruled out. Third, although we used a random-effects model, the interpretation of some results of this meta-analysis requires some caution, given the high heterogeneity observed in the pooled primary analysis of eligible studies</w:t>
      </w:r>
      <w:r w:rsidR="00852D9E" w:rsidRPr="003C77BA">
        <w:rPr>
          <w:rFonts w:ascii="Calibri" w:hAnsi="Calibri" w:cs="Calibri"/>
          <w:lang w:val="en-US"/>
        </w:rPr>
        <w:t xml:space="preserve"> (pooled random-effects HR 1.20, 95% CI 1.10-1.32; </w:t>
      </w:r>
      <w:r w:rsidR="00852D9E" w:rsidRPr="003C77BA">
        <w:rPr>
          <w:rFonts w:ascii="Calibri" w:hAnsi="Calibri" w:cs="Calibri"/>
          <w:i/>
          <w:iCs/>
          <w:lang w:val="en-US"/>
        </w:rPr>
        <w:t>I</w:t>
      </w:r>
      <w:r w:rsidR="00852D9E" w:rsidRPr="003C77BA">
        <w:rPr>
          <w:rFonts w:ascii="Calibri" w:hAnsi="Calibri" w:cs="Calibri"/>
          <w:i/>
          <w:iCs/>
          <w:vertAlign w:val="superscript"/>
          <w:lang w:val="en-US"/>
        </w:rPr>
        <w:t>2</w:t>
      </w:r>
      <w:r w:rsidR="00852D9E" w:rsidRPr="003C77BA">
        <w:rPr>
          <w:rFonts w:ascii="Calibri" w:hAnsi="Calibri" w:cs="Calibri"/>
          <w:lang w:val="en-US"/>
        </w:rPr>
        <w:t>=92%)</w:t>
      </w:r>
      <w:r w:rsidR="00414515" w:rsidRPr="003C77BA">
        <w:rPr>
          <w:rFonts w:ascii="Calibri" w:hAnsi="Calibri" w:cs="Calibri"/>
          <w:lang w:val="en-US"/>
        </w:rPr>
        <w:t xml:space="preserve">. </w:t>
      </w:r>
      <w:r w:rsidR="00F46677" w:rsidRPr="003C77BA">
        <w:rPr>
          <w:rFonts w:ascii="Calibri" w:hAnsi="Calibri" w:cs="Calibri"/>
          <w:lang w:val="en-US"/>
        </w:rPr>
        <w:t xml:space="preserve">We systematically explored and identified possible sources of heterogeneity using stratified analyses, meta-regression and sensitivity analyses; more detailed analyses of the causes of </w:t>
      </w:r>
      <w:r w:rsidR="0056417D" w:rsidRPr="003C77BA">
        <w:rPr>
          <w:rFonts w:ascii="Calibri" w:hAnsi="Calibri" w:cs="Calibri"/>
          <w:lang w:val="en-US"/>
        </w:rPr>
        <w:t xml:space="preserve">this high </w:t>
      </w:r>
      <w:r w:rsidR="00F46677" w:rsidRPr="003C77BA">
        <w:rPr>
          <w:rFonts w:ascii="Calibri" w:hAnsi="Calibri" w:cs="Calibri"/>
          <w:lang w:val="en-US"/>
        </w:rPr>
        <w:t xml:space="preserve">heterogeneity </w:t>
      </w:r>
      <w:r w:rsidR="00DF0D65" w:rsidRPr="003C77BA">
        <w:rPr>
          <w:rFonts w:ascii="Calibri" w:hAnsi="Calibri" w:cs="Calibri"/>
          <w:lang w:val="en-US"/>
        </w:rPr>
        <w:t>would</w:t>
      </w:r>
      <w:r w:rsidR="00F46677" w:rsidRPr="003C77BA">
        <w:rPr>
          <w:rFonts w:ascii="Calibri" w:hAnsi="Calibri" w:cs="Calibri"/>
          <w:lang w:val="en-US"/>
        </w:rPr>
        <w:t xml:space="preserve"> require collaborative pooling of individual participant data from prospective studie</w:t>
      </w:r>
      <w:r w:rsidR="00DF0D65" w:rsidRPr="003C77BA">
        <w:rPr>
          <w:rFonts w:ascii="Calibri" w:hAnsi="Calibri" w:cs="Calibri"/>
          <w:lang w:val="en-US"/>
        </w:rPr>
        <w:t>s, which are not currently available</w:t>
      </w:r>
      <w:r w:rsidR="00F46677" w:rsidRPr="003C77BA">
        <w:rPr>
          <w:rFonts w:ascii="Calibri" w:hAnsi="Calibri" w:cs="Calibri"/>
          <w:lang w:val="en-US"/>
        </w:rPr>
        <w:t xml:space="preserve">. </w:t>
      </w:r>
      <w:r w:rsidR="00414515" w:rsidRPr="003C77BA">
        <w:rPr>
          <w:rFonts w:ascii="Calibri" w:hAnsi="Calibri" w:cs="Calibri"/>
          <w:lang w:val="en-US"/>
        </w:rPr>
        <w:t xml:space="preserve">Finally, another </w:t>
      </w:r>
      <w:r w:rsidR="003337A8" w:rsidRPr="003C77BA">
        <w:rPr>
          <w:rFonts w:ascii="Calibri" w:hAnsi="Calibri" w:cs="Calibri"/>
          <w:lang w:val="en-US"/>
        </w:rPr>
        <w:t xml:space="preserve">possible </w:t>
      </w:r>
      <w:r w:rsidR="00414515" w:rsidRPr="003C77BA">
        <w:rPr>
          <w:rFonts w:ascii="Calibri" w:hAnsi="Calibri" w:cs="Calibri"/>
          <w:lang w:val="en-US"/>
        </w:rPr>
        <w:t xml:space="preserve">limitation of </w:t>
      </w:r>
      <w:r w:rsidR="003337A8" w:rsidRPr="003C77BA">
        <w:rPr>
          <w:rFonts w:ascii="Calibri" w:hAnsi="Calibri" w:cs="Calibri"/>
          <w:lang w:val="en-US"/>
        </w:rPr>
        <w:t>this</w:t>
      </w:r>
      <w:r w:rsidR="000C6B56" w:rsidRPr="003C77BA">
        <w:rPr>
          <w:rFonts w:ascii="Calibri" w:hAnsi="Calibri" w:cs="Calibri"/>
          <w:lang w:val="en-US"/>
        </w:rPr>
        <w:t xml:space="preserve"> </w:t>
      </w:r>
      <w:r w:rsidR="00414515" w:rsidRPr="003C77BA">
        <w:rPr>
          <w:rFonts w:ascii="Calibri" w:hAnsi="Calibri" w:cs="Calibri"/>
          <w:lang w:val="en-US"/>
        </w:rPr>
        <w:t xml:space="preserve">meta-analysis is that most </w:t>
      </w:r>
      <w:r w:rsidR="003337A8" w:rsidRPr="003C77BA">
        <w:rPr>
          <w:rFonts w:ascii="Calibri" w:hAnsi="Calibri" w:cs="Calibri"/>
          <w:lang w:val="en-US"/>
        </w:rPr>
        <w:t xml:space="preserve">eligible </w:t>
      </w:r>
      <w:r w:rsidR="00F46AC3" w:rsidRPr="003C77BA">
        <w:rPr>
          <w:rFonts w:ascii="Calibri" w:hAnsi="Calibri" w:cs="Calibri"/>
          <w:lang w:val="en-US"/>
        </w:rPr>
        <w:t xml:space="preserve">cohort </w:t>
      </w:r>
      <w:r w:rsidR="00414515" w:rsidRPr="003C77BA">
        <w:rPr>
          <w:rFonts w:ascii="Calibri" w:hAnsi="Calibri" w:cs="Calibri"/>
          <w:lang w:val="en-US"/>
        </w:rPr>
        <w:t xml:space="preserve">studies used </w:t>
      </w:r>
      <w:r w:rsidR="003337A8" w:rsidRPr="003C77BA">
        <w:rPr>
          <w:rFonts w:ascii="Calibri" w:hAnsi="Calibri" w:cs="Calibri"/>
          <w:lang w:val="en-US"/>
        </w:rPr>
        <w:t>blood-based scores</w:t>
      </w:r>
      <w:r w:rsidR="00F756E5" w:rsidRPr="003C77BA">
        <w:rPr>
          <w:rFonts w:ascii="Calibri" w:hAnsi="Calibri" w:cs="Calibri"/>
          <w:lang w:val="en-US"/>
        </w:rPr>
        <w:t xml:space="preserve"> (</w:t>
      </w:r>
      <w:r w:rsidR="00877E4E" w:rsidRPr="003C77BA">
        <w:rPr>
          <w:rFonts w:ascii="Calibri" w:hAnsi="Calibri" w:cs="Calibri"/>
          <w:lang w:val="en-US"/>
        </w:rPr>
        <w:t xml:space="preserve">i.e., </w:t>
      </w:r>
      <w:r w:rsidR="00F756E5" w:rsidRPr="003C77BA">
        <w:rPr>
          <w:rFonts w:ascii="Calibri" w:hAnsi="Calibri" w:cs="Calibri"/>
          <w:lang w:val="en-US"/>
        </w:rPr>
        <w:t>fatty liver index)</w:t>
      </w:r>
      <w:r w:rsidR="003337A8" w:rsidRPr="003C77BA">
        <w:rPr>
          <w:rFonts w:ascii="Calibri" w:hAnsi="Calibri" w:cs="Calibri"/>
          <w:lang w:val="en-US"/>
        </w:rPr>
        <w:t xml:space="preserve"> or </w:t>
      </w:r>
      <w:r w:rsidR="00414515" w:rsidRPr="003C77BA">
        <w:rPr>
          <w:rFonts w:ascii="Calibri" w:hAnsi="Calibri" w:cs="Calibri"/>
          <w:lang w:val="en-US"/>
        </w:rPr>
        <w:t>liver ultrasonography, the recommended first-line imaging method for diagnosing MASLD in clinical practice</w:t>
      </w:r>
      <w:r w:rsidR="001E04A0" w:rsidRPr="003C77BA">
        <w:rPr>
          <w:rFonts w:ascii="Calibri" w:hAnsi="Calibri" w:cs="Calibri"/>
          <w:lang w:val="en-US"/>
        </w:rPr>
        <w:t xml:space="preserve"> but not the gold standard method (liver biopsy)</w:t>
      </w:r>
      <w:r w:rsidR="00414515" w:rsidRPr="003C77BA">
        <w:rPr>
          <w:rFonts w:ascii="Calibri" w:hAnsi="Calibri" w:cs="Calibri"/>
          <w:lang w:val="en-US"/>
        </w:rPr>
        <w:t xml:space="preserve"> </w:t>
      </w:r>
      <w:r w:rsidR="001E2D74" w:rsidRPr="003C77BA">
        <w:rPr>
          <w:rFonts w:ascii="Calibri" w:hAnsi="Calibri" w:cs="Calibri"/>
          <w:lang w:val="en-US"/>
        </w:rPr>
        <w:fldChar w:fldCharType="begin"/>
      </w:r>
      <w:r w:rsidR="001E2D74" w:rsidRPr="003C77BA">
        <w:rPr>
          <w:rFonts w:ascii="Calibri" w:hAnsi="Calibri" w:cs="Calibri"/>
          <w:lang w:val="en-US"/>
        </w:rPr>
        <w:instrText xml:space="preserve"> ADDIN ZOTERO_ITEM CSL_CITATION {"citationID":"voMRUqW2","properties":{"formattedCitation":"(1)","plainCitation":"(1)","noteIndex":0},"citationItems":[{"id":6,"uris":["http://zotero.org/users/local/3aA6NeCb/items/YX5T9VDY"],"itemData":{"id":6,"type":"article-journal","abstract":"Metabolic dysfunction-associated steatotic liver disease (MASLD), previously termed non-alcoholic fatty liver disease (NAFLD), is defined as steatotic liver  disease (SLD) in the presence of one or more cardiometabolic risk factor(s) and  the absence of harmful alcohol intake. The spectrum of MASLD includes steatosis,  metabolic dysfunction-associated steatohepatitis (MASH, previously NASH),  fibrosis, cirrhosis and MASH-related hepatocellular carcinoma (HCC). This joint  EASL-EASD-EASO guideline provides an update on definitions, prevention,  screening, diagnosis and treatment for MASLD. Case-finding strategies for MASLD  with liver fibrosis, using non-invasive tests, should be applied in individuals  with cardiometabolic risk factors, abnormal liver enzymes, and/or radiological  signs of hepatic steatosis, particularly in the presence of type 2 diabetes (T2D)  or obesity with additional metabolic risk factor(s). A stepwise approach using  blood-based scores (such as FIB-4) and, sequentially, imaging techniques (such as  transient elastography) is suitable to rule-out/in advanced fibrosis, which is  predictive of liver-related outcomes. In adults with MASLD, lifestyle  modification - including weight loss, dietary changes, physical exercise and  discouraging alcohol consumption - as well as optimal management of comorbidities  - including use of incretin-based therapies (e.g. semaglutide, tirzepatide) for  T2D or obesity, if indicated - is advised. Bariatric surgery is also an option in  individuals with MASLD and obesity. If locally approved and dependent on the  label, adults with non-cirrhotic MASH and significant liver fibrosis (stage ≥2)  should be considered for a MASH-targeted treatment with resmetirom, which  demonstrated histological effectiveness on steatohepatitis and fibrosis with an  acceptable safety and tolerability profile. No MASH-targeted pharmacotherapy can  currently be recommended for the cirrhotic stage. Management of MASH-related  cirrhosis includes adaptations of metabolic drugs, nutritional counselling,  surveillance for portal hypertension and HCC, as well as liver transplantation in  decompensated cirrhosis.","container-title":"Journal of hepatology","DOI":"10.1016/j.jhep.2024.04.031","ISSN":"1600-0641 0168-8278","issue":"3","journalAbbreviation":"J Hepatol","language":"eng","license":"Copyright © 2024 The Author(s). Published by Elsevier B.V. All rights reserved.","note":"publisher-place: Netherlands\nPMID: 38851997","page":"492-542","title":"EASL-EASD-EASO Clinical Practice Guidelines on the management of metabolic dysfunction-associated steatotic liver disease (MASLD).","volume":"81","issued":{"date-parts":[["2024",9]]}}}],"schema":"https://github.com/citation-style-language/schema/raw/master/csl-citation.json"} </w:instrText>
      </w:r>
      <w:r w:rsidR="001E2D74" w:rsidRPr="003C77BA">
        <w:rPr>
          <w:rFonts w:ascii="Calibri" w:hAnsi="Calibri" w:cs="Calibri"/>
          <w:lang w:val="en-US"/>
        </w:rPr>
        <w:fldChar w:fldCharType="separate"/>
      </w:r>
      <w:r w:rsidR="001E2D74" w:rsidRPr="003C77BA">
        <w:rPr>
          <w:rFonts w:ascii="Calibri" w:hAnsi="Calibri" w:cs="Calibri"/>
          <w:noProof/>
          <w:lang w:val="en-US"/>
        </w:rPr>
        <w:t>(1)</w:t>
      </w:r>
      <w:r w:rsidR="001E2D74" w:rsidRPr="003C77BA">
        <w:rPr>
          <w:rFonts w:ascii="Calibri" w:hAnsi="Calibri" w:cs="Calibri"/>
          <w:lang w:val="en-US"/>
        </w:rPr>
        <w:fldChar w:fldCharType="end"/>
      </w:r>
      <w:r w:rsidR="00414515" w:rsidRPr="003C77BA">
        <w:rPr>
          <w:rFonts w:ascii="Calibri" w:hAnsi="Calibri" w:cs="Calibri"/>
          <w:lang w:val="en-US"/>
        </w:rPr>
        <w:t xml:space="preserve">. </w:t>
      </w:r>
      <w:r w:rsidR="001E04A0" w:rsidRPr="003C77BA">
        <w:rPr>
          <w:rFonts w:ascii="Calibri" w:hAnsi="Calibri" w:cs="Calibri"/>
          <w:lang w:val="en-US"/>
        </w:rPr>
        <w:t>O</w:t>
      </w:r>
      <w:r w:rsidR="00414515" w:rsidRPr="003C77BA">
        <w:rPr>
          <w:rFonts w:ascii="Calibri" w:hAnsi="Calibri" w:cs="Calibri"/>
          <w:lang w:val="en-US"/>
        </w:rPr>
        <w:t xml:space="preserve">nly </w:t>
      </w:r>
      <w:r w:rsidR="0026021F" w:rsidRPr="003C77BA">
        <w:rPr>
          <w:rFonts w:ascii="Calibri" w:hAnsi="Calibri" w:cs="Calibri"/>
          <w:lang w:val="en-US"/>
        </w:rPr>
        <w:t>one</w:t>
      </w:r>
      <w:r w:rsidR="00414515" w:rsidRPr="003C77BA">
        <w:rPr>
          <w:rFonts w:ascii="Calibri" w:hAnsi="Calibri" w:cs="Calibri"/>
          <w:lang w:val="en-US"/>
        </w:rPr>
        <w:t xml:space="preserve"> </w:t>
      </w:r>
      <w:r w:rsidR="008D371D" w:rsidRPr="003C77BA">
        <w:rPr>
          <w:rFonts w:ascii="Calibri" w:hAnsi="Calibri" w:cs="Calibri"/>
          <w:lang w:val="en-US"/>
        </w:rPr>
        <w:t xml:space="preserve">eligible </w:t>
      </w:r>
      <w:r w:rsidR="0026021F" w:rsidRPr="003C77BA">
        <w:rPr>
          <w:rFonts w:ascii="Calibri" w:hAnsi="Calibri" w:cs="Calibri"/>
          <w:lang w:val="en-US"/>
        </w:rPr>
        <w:t>cohort</w:t>
      </w:r>
      <w:r w:rsidR="00414515" w:rsidRPr="003C77BA">
        <w:rPr>
          <w:rFonts w:ascii="Calibri" w:hAnsi="Calibri" w:cs="Calibri"/>
          <w:lang w:val="en-US"/>
        </w:rPr>
        <w:t xml:space="preserve"> study used liver biopsy</w:t>
      </w:r>
      <w:r w:rsidR="00F806B4" w:rsidRPr="003C77BA">
        <w:rPr>
          <w:rFonts w:ascii="Calibri" w:hAnsi="Calibri" w:cs="Calibri"/>
          <w:lang w:val="en-US"/>
        </w:rPr>
        <w:t>,</w:t>
      </w:r>
      <w:r w:rsidR="008D371D" w:rsidRPr="003C77BA">
        <w:rPr>
          <w:rFonts w:ascii="Calibri" w:hAnsi="Calibri" w:cs="Calibri"/>
          <w:lang w:val="en-US"/>
        </w:rPr>
        <w:t xml:space="preserve"> </w:t>
      </w:r>
      <w:r w:rsidR="00522E45" w:rsidRPr="003C77BA">
        <w:rPr>
          <w:rFonts w:ascii="Calibri" w:hAnsi="Calibri" w:cs="Calibri"/>
          <w:lang w:val="en-US"/>
        </w:rPr>
        <w:t xml:space="preserve">showing that compared to matched controls, patients with biopsy-confirmed MASLD had a significantly higher risk </w:t>
      </w:r>
      <w:r w:rsidR="00522E45" w:rsidRPr="003C77BA">
        <w:rPr>
          <w:rFonts w:ascii="Calibri" w:hAnsi="Calibri" w:cs="Calibri"/>
          <w:lang w:val="en-US"/>
        </w:rPr>
        <w:lastRenderedPageBreak/>
        <w:t xml:space="preserve">of incident AF, </w:t>
      </w:r>
      <w:r w:rsidR="00F90E42" w:rsidRPr="003C77BA">
        <w:rPr>
          <w:rFonts w:ascii="Calibri" w:hAnsi="Calibri" w:cs="Calibri"/>
          <w:lang w:val="en-US"/>
        </w:rPr>
        <w:t xml:space="preserve">and this excess risk was </w:t>
      </w:r>
      <w:r w:rsidR="00522E45" w:rsidRPr="003C77BA">
        <w:rPr>
          <w:rFonts w:ascii="Calibri" w:hAnsi="Calibri" w:cs="Calibri"/>
          <w:lang w:val="en-US"/>
        </w:rPr>
        <w:t xml:space="preserve">observed across all histological stages of MASLD and was highest with cirrhosis </w:t>
      </w:r>
      <w:r w:rsidR="00AB20FF"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8qvKVCnr","properties":{"formattedCitation":"(31)","plainCitation":"(31)","noteIndex":0},"citationItems":[{"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schema":"https://github.com/citation-style-language/schema/raw/master/csl-citation.json"} </w:instrText>
      </w:r>
      <w:r w:rsidR="00AB20FF" w:rsidRPr="003C77BA">
        <w:rPr>
          <w:rFonts w:ascii="Calibri" w:hAnsi="Calibri" w:cs="Calibri"/>
          <w:lang w:val="en-US"/>
        </w:rPr>
        <w:fldChar w:fldCharType="separate"/>
      </w:r>
      <w:r w:rsidR="007A7F91" w:rsidRPr="003C77BA">
        <w:rPr>
          <w:rFonts w:ascii="Calibri" w:hAnsi="Calibri" w:cs="Calibri"/>
          <w:noProof/>
          <w:lang w:val="en-US"/>
        </w:rPr>
        <w:t>(31)</w:t>
      </w:r>
      <w:r w:rsidR="00AB20FF" w:rsidRPr="003C77BA">
        <w:rPr>
          <w:rFonts w:ascii="Calibri" w:hAnsi="Calibri" w:cs="Calibri"/>
          <w:lang w:val="en-US"/>
        </w:rPr>
        <w:fldChar w:fldCharType="end"/>
      </w:r>
      <w:r w:rsidR="00AB20FF" w:rsidRPr="003C77BA">
        <w:rPr>
          <w:rFonts w:ascii="Calibri" w:hAnsi="Calibri" w:cs="Calibri"/>
          <w:lang w:val="en-US"/>
        </w:rPr>
        <w:t xml:space="preserve">. </w:t>
      </w:r>
      <w:r w:rsidR="00331EA4" w:rsidRPr="003C77BA">
        <w:rPr>
          <w:rFonts w:ascii="Calibri" w:hAnsi="Calibri" w:cs="Calibri"/>
          <w:lang w:val="en-US"/>
        </w:rPr>
        <w:t xml:space="preserve">Two eligible cohort studies enrolled exclusively people with T2DM </w:t>
      </w:r>
      <w:r w:rsidR="00331EA4" w:rsidRPr="003C77BA">
        <w:rPr>
          <w:rFonts w:ascii="Calibri" w:hAnsi="Calibri" w:cs="Calibri"/>
          <w:lang w:val="en-US"/>
        </w:rPr>
        <w:fldChar w:fldCharType="begin"/>
      </w:r>
      <w:r w:rsidR="00331EA4" w:rsidRPr="003C77BA">
        <w:rPr>
          <w:rFonts w:ascii="Calibri" w:hAnsi="Calibri" w:cs="Calibri"/>
          <w:lang w:val="en-US"/>
        </w:rPr>
        <w:instrText xml:space="preserve"> ADDIN ZOTERO_ITEM CSL_CITATION {"citationID":"MymKj7f9","properties":{"formattedCitation":"(18,33)","plainCitation":"(18,33)","noteIndex":0},"citationItems":[{"id":30,"uris":["http://zotero.org/users/local/3aA6NeCb/items/6F7SJIVZ"],"itemData":{"id":30,"type":"article-journal","abstract":"Background The relationship between non-alcoholic fatty liver disease (NAFLD) and atrial fibrillation (AF) in type 2 diabetes is currently unknown. We examined the relationship between NAFLD and risk of incident AF in people with type 2 diabetes. Methods and Results We prospectively followed for 10 years a random sample of 400 patients with type 2 diabetes, who were free from AF at baseline. A standard 12-lead electrocardiogram was undertaken annually and a diagnosis of incident AF was confirmed in affected participants by a single cardiologist. At baseline, NAFLD was defined by ultrasonographic detection of hepatic steatosis in the absence of other liver diseases. During the 10 years of follow-up, there were 42 (10.5%) incident AF cases. NAFLD was associated with an increased risk of incident AF (odds ratio [OR] 4.49, 95% CI 1.6–12.9, p&lt;0.005). Adjustments for age, sex, hypertension and electrocardiographic features (left ventricular hypertrophy and PR interval) did not attenuate the association between NAFLD and incident AF (adjusted-OR 6.38, 95% CI 1.7–24.2, p = 0.005). Further adjustment for variables that were included in the 10-year Framingham Heart Study-derived AF risk score did not appreciably weaken this association. Other independent predictors of AF were older age, longer PR interval and left ventricular hypertrophy. Conclusions Our results indicate that ultrasound-diagnosed NAFLD is strongly associated with an increased incidence of AF in patients with type 2 diabetes even after adjustment for important clinical risk factors for AF.","container-title":"PLOS ONE","DOI":"10.1371/journal.pone.0057183","ISSN":"1932-6203","issue":"2","journalAbbreviation":"PLOS ONE","language":"en","note":"publisher: Public Library of Science","page":"e57183","source":"PLoS Journals","title":"Non-Alcoholic Fatty Liver Disease Is Associated with an Increased Incidence of Atrial Fibrillation in Patients with Type 2 Diabetes","volume":"8","author":[{"family":"Targher","given":"Giovanni"},{"family":"Valbusa","given":"Filippo"},{"family":"Bonapace","given":"Stefano"},{"family":"Bertolini","given":"Lorenzo"},{"family":"Zenari","given":"Luciano"},{"family":"Rodella","given":"Stefano"},{"family":"Zoppini","given":"Giacomo"},{"family":"Mantovani","given":"William"},{"family":"Barbieri","given":"Enrico"},{"family":"Byrne","given":"Christopher D."}],"issued":{"date-parts":[["2013",2,22]]}}},{"id":67,"uris":["http://zotero.org/users/local/3aA6NeCb/items/S7MEN7C2"],"itemData":{"id":67,"type":"article-journal","abstract":"Background and Aims We examined the impact of a co-diagnosis of metabolic dysfunction-associated steatotic liver disease (MASLD) and type 2 diabetes (T2D) on patient outcomes. Methods Using TriNetX, a global federated research network (n = 114 million), we undertook two retrospective cohort studies, using time-to-event analysis. Analysis 1 compared MASLD with T2D to MASLD alone; analysis 2 compared T2D with MASLD to T2D alone. Propensity score matching using greedy nearest neighbour (calliper .1) balanced the cohorts (1:1) for significant covariates. Primary outcomes were cardiovascular, liver, diabetes-related, and cancer events over 5 years. Results Analysis 1 (n = 95 275): a co-diagnosis of T2D significantly increased the risk of ischaemic heart disease (IHD) (HR 1.39; CI: 1.34, 1.44), ischaemic stroke (HR 1.45; CI: 1.35, 1.56), heart failure (HR 1.42; CI: 1.36, 1.49), atrial fibrillation (HR 1.09; CI: 1.03, 1.16), hepatocellular carcinoma (HR 1.96; CI: 1.69, 2.27), pancreatic cancer (HR 1.25; CI: 1.06, 1.48) and liver-related complications over 5 years from MASLD diagnosis. Analysis 2 (n = 15 208): a co-diagnosis of MASLD significantly increased risk of all-cause mortality (HR 1.11; CI: 1.02, 1.22), IHD (HR 1.181; CI: 1.08, 1.29), hepatocellular (HR 50.31; CI: 6.94, 364.72), pancreatic (HR 1.78; CI: 1.12, 2.84), breast (HR 1.43; CI: 1.09, 1.88) and renal cancer (HR 2.01; CI: 1.24, 3.26), and diabetic neuropathy (HR 1.17; CI: 1.09, 1.27) over 5 years from metformin initiation. Conclusions T2D significantly potentiates the risk of cardiovascular, malignancy and liver-related outcomes in people with MASLD. The effect of MASLD on people with T2D, although less dramatic, still potentiated risk of death, IHD, malignancy and peripheral neuropathy.","container-title":"Liver International","DOI":"10.1111/liv.16016","ISSN":"1478-3231","issue":"10","language":"en","license":"© 2024 The Author(s). Liver International published by John Wiley &amp; Sons Ltd.","note":"_eprint: https://onlinelibrary.wiley.com/doi/pdf/10.1111/liv.16016","page":"2538-2550","source":"Wiley Online Library","title":"The synergistic impact of type 2 diabetes and MASLD on cardiovascular, liver, diabetes-related and cancer outcomes","volume":"44","author":[{"family":"Riley","given":"David R."},{"family":"Hydes","given":"Theresa"},{"family":"Hernadez","given":"Gema"},{"family":"Zhao","given":"Sizheng S."},{"family":"Alam","given":"Uazman"},{"family":"Cuthbertson","given":"Daniel J."}],"issued":{"date-parts":[["2024"]]}}}],"schema":"https://github.com/citation-style-language/schema/raw/master/csl-citation.json"} </w:instrText>
      </w:r>
      <w:r w:rsidR="00331EA4" w:rsidRPr="003C77BA">
        <w:rPr>
          <w:rFonts w:ascii="Calibri" w:hAnsi="Calibri" w:cs="Calibri"/>
          <w:lang w:val="en-US"/>
        </w:rPr>
        <w:fldChar w:fldCharType="separate"/>
      </w:r>
      <w:r w:rsidR="00331EA4" w:rsidRPr="003C77BA">
        <w:rPr>
          <w:rFonts w:ascii="Calibri" w:hAnsi="Calibri" w:cs="Calibri"/>
          <w:noProof/>
          <w:lang w:val="en-US"/>
        </w:rPr>
        <w:t>(18,33)</w:t>
      </w:r>
      <w:r w:rsidR="00331EA4" w:rsidRPr="003C77BA">
        <w:rPr>
          <w:rFonts w:ascii="Calibri" w:hAnsi="Calibri" w:cs="Calibri"/>
          <w:lang w:val="en-US"/>
        </w:rPr>
        <w:fldChar w:fldCharType="end"/>
      </w:r>
      <w:r w:rsidR="00331EA4" w:rsidRPr="003C77BA">
        <w:rPr>
          <w:rFonts w:ascii="Calibri" w:hAnsi="Calibri" w:cs="Calibri"/>
          <w:lang w:val="en-US"/>
        </w:rPr>
        <w:t>. In these two studies</w:t>
      </w:r>
      <w:r w:rsidR="00CA3FD4" w:rsidRPr="003C77BA">
        <w:rPr>
          <w:rFonts w:ascii="Calibri" w:hAnsi="Calibri" w:cs="Calibri"/>
          <w:lang w:val="en-US"/>
        </w:rPr>
        <w:t>,</w:t>
      </w:r>
      <w:r w:rsidR="00331EA4" w:rsidRPr="003C77BA">
        <w:rPr>
          <w:rFonts w:ascii="Calibri" w:hAnsi="Calibri" w:cs="Calibri"/>
          <w:lang w:val="en-US"/>
        </w:rPr>
        <w:t xml:space="preserve"> the strength of the association between MASLD and </w:t>
      </w:r>
      <w:r w:rsidR="00CA3FD4" w:rsidRPr="003C77BA">
        <w:rPr>
          <w:rFonts w:ascii="Calibri" w:hAnsi="Calibri" w:cs="Calibri"/>
          <w:lang w:val="en-US"/>
        </w:rPr>
        <w:t xml:space="preserve">the </w:t>
      </w:r>
      <w:r w:rsidR="0087420A" w:rsidRPr="003C77BA">
        <w:rPr>
          <w:rFonts w:ascii="Calibri" w:hAnsi="Calibri" w:cs="Calibri"/>
          <w:lang w:val="en-US"/>
        </w:rPr>
        <w:t xml:space="preserve">risk of </w:t>
      </w:r>
      <w:r w:rsidR="00331EA4" w:rsidRPr="003C77BA">
        <w:rPr>
          <w:rFonts w:ascii="Calibri" w:hAnsi="Calibri" w:cs="Calibri"/>
          <w:lang w:val="en-US"/>
        </w:rPr>
        <w:t xml:space="preserve">incident AF was somewhat different. This is likely </w:t>
      </w:r>
      <w:r w:rsidR="00CA3FD4" w:rsidRPr="003C77BA">
        <w:rPr>
          <w:rFonts w:ascii="Calibri" w:hAnsi="Calibri" w:cs="Calibri"/>
          <w:lang w:val="en-US"/>
        </w:rPr>
        <w:t>because</w:t>
      </w:r>
      <w:r w:rsidR="00331EA4" w:rsidRPr="003C77BA">
        <w:rPr>
          <w:rFonts w:ascii="Calibri" w:hAnsi="Calibri" w:cs="Calibri"/>
          <w:lang w:val="en-US"/>
        </w:rPr>
        <w:t xml:space="preserve"> these </w:t>
      </w:r>
      <w:r w:rsidR="0087420A" w:rsidRPr="003C77BA">
        <w:rPr>
          <w:rFonts w:ascii="Calibri" w:hAnsi="Calibri" w:cs="Calibri"/>
          <w:lang w:val="en-US"/>
        </w:rPr>
        <w:t xml:space="preserve">two </w:t>
      </w:r>
      <w:r w:rsidR="00331EA4" w:rsidRPr="003C77BA">
        <w:rPr>
          <w:rFonts w:ascii="Calibri" w:hAnsi="Calibri" w:cs="Calibri"/>
          <w:lang w:val="en-US"/>
        </w:rPr>
        <w:t xml:space="preserve">studies differed in terms of baseline patient characteristics and length of follow-up </w:t>
      </w:r>
      <w:r w:rsidR="00331EA4" w:rsidRPr="003C77BA">
        <w:rPr>
          <w:rFonts w:ascii="Calibri" w:hAnsi="Calibri" w:cs="Calibri"/>
          <w:lang w:val="en-US"/>
        </w:rPr>
        <w:fldChar w:fldCharType="begin"/>
      </w:r>
      <w:r w:rsidR="00331EA4" w:rsidRPr="003C77BA">
        <w:rPr>
          <w:rFonts w:ascii="Calibri" w:hAnsi="Calibri" w:cs="Calibri"/>
          <w:lang w:val="en-US"/>
        </w:rPr>
        <w:instrText xml:space="preserve"> ADDIN ZOTERO_ITEM CSL_CITATION {"citationID":"GrsZ0jIh","properties":{"formattedCitation":"(18,33)","plainCitation":"(18,33)","noteIndex":0},"citationItems":[{"id":30,"uris":["http://zotero.org/users/local/3aA6NeCb/items/6F7SJIVZ"],"itemData":{"id":30,"type":"article-journal","abstract":"Background The relationship between non-alcoholic fatty liver disease (NAFLD) and atrial fibrillation (AF) in type 2 diabetes is currently unknown. We examined the relationship between NAFLD and risk of incident AF in people with type 2 diabetes. Methods and Results We prospectively followed for 10 years a random sample of 400 patients with type 2 diabetes, who were free from AF at baseline. A standard 12-lead electrocardiogram was undertaken annually and a diagnosis of incident AF was confirmed in affected participants by a single cardiologist. At baseline, NAFLD was defined by ultrasonographic detection of hepatic steatosis in the absence of other liver diseases. During the 10 years of follow-up, there were 42 (10.5%) incident AF cases. NAFLD was associated with an increased risk of incident AF (odds ratio [OR] 4.49, 95% CI 1.6–12.9, p&lt;0.005). Adjustments for age, sex, hypertension and electrocardiographic features (left ventricular hypertrophy and PR interval) did not attenuate the association between NAFLD and incident AF (adjusted-OR 6.38, 95% CI 1.7–24.2, p = 0.005). Further adjustment for variables that were included in the 10-year Framingham Heart Study-derived AF risk score did not appreciably weaken this association. Other independent predictors of AF were older age, longer PR interval and left ventricular hypertrophy. Conclusions Our results indicate that ultrasound-diagnosed NAFLD is strongly associated with an increased incidence of AF in patients with type 2 diabetes even after adjustment for important clinical risk factors for AF.","container-title":"PLOS ONE","DOI":"10.1371/journal.pone.0057183","ISSN":"1932-6203","issue":"2","journalAbbreviation":"PLOS ONE","language":"en","note":"publisher: Public Library of Science","page":"e57183","source":"PLoS Journals","title":"Non-Alcoholic Fatty Liver Disease Is Associated with an Increased Incidence of Atrial Fibrillation in Patients with Type 2 Diabetes","volume":"8","author":[{"family":"Targher","given":"Giovanni"},{"family":"Valbusa","given":"Filippo"},{"family":"Bonapace","given":"Stefano"},{"family":"Bertolini","given":"Lorenzo"},{"family":"Zenari","given":"Luciano"},{"family":"Rodella","given":"Stefano"},{"family":"Zoppini","given":"Giacomo"},{"family":"Mantovani","given":"William"},{"family":"Barbieri","given":"Enrico"},{"family":"Byrne","given":"Christopher D."}],"issued":{"date-parts":[["2013",2,22]]}}},{"id":67,"uris":["http://zotero.org/users/local/3aA6NeCb/items/S7MEN7C2"],"itemData":{"id":67,"type":"article-journal","abstract":"Background and Aims We examined the impact of a co-diagnosis of metabolic dysfunction-associated steatotic liver disease (MASLD) and type 2 diabetes (T2D) on patient outcomes. Methods Using TriNetX, a global federated research network (n = 114 million), we undertook two retrospective cohort studies, using time-to-event analysis. Analysis 1 compared MASLD with T2D to MASLD alone; analysis 2 compared T2D with MASLD to T2D alone. Propensity score matching using greedy nearest neighbour (calliper .1) balanced the cohorts (1:1) for significant covariates. Primary outcomes were cardiovascular, liver, diabetes-related, and cancer events over 5 years. Results Analysis 1 (n = 95 275): a co-diagnosis of T2D significantly increased the risk of ischaemic heart disease (IHD) (HR 1.39; CI: 1.34, 1.44), ischaemic stroke (HR 1.45; CI: 1.35, 1.56), heart failure (HR 1.42; CI: 1.36, 1.49), atrial fibrillation (HR 1.09; CI: 1.03, 1.16), hepatocellular carcinoma (HR 1.96; CI: 1.69, 2.27), pancreatic cancer (HR 1.25; CI: 1.06, 1.48) and liver-related complications over 5 years from MASLD diagnosis. Analysis 2 (n = 15 208): a co-diagnosis of MASLD significantly increased risk of all-cause mortality (HR 1.11; CI: 1.02, 1.22), IHD (HR 1.181; CI: 1.08, 1.29), hepatocellular (HR 50.31; CI: 6.94, 364.72), pancreatic (HR 1.78; CI: 1.12, 2.84), breast (HR 1.43; CI: 1.09, 1.88) and renal cancer (HR 2.01; CI: 1.24, 3.26), and diabetic neuropathy (HR 1.17; CI: 1.09, 1.27) over 5 years from metformin initiation. Conclusions T2D significantly potentiates the risk of cardiovascular, malignancy and liver-related outcomes in people with MASLD. The effect of MASLD on people with T2D, although less dramatic, still potentiated risk of death, IHD, malignancy and peripheral neuropathy.","container-title":"Liver International","DOI":"10.1111/liv.16016","ISSN":"1478-3231","issue":"10","language":"en","license":"© 2024 The Author(s). Liver International published by John Wiley &amp; Sons Ltd.","note":"_eprint: https://onlinelibrary.wiley.com/doi/pdf/10.1111/liv.16016","page":"2538-2550","source":"Wiley Online Library","title":"The synergistic impact of type 2 diabetes and MASLD on cardiovascular, liver, diabetes-related and cancer outcomes","volume":"44","author":[{"family":"Riley","given":"David R."},{"family":"Hydes","given":"Theresa"},{"family":"Hernadez","given":"Gema"},{"family":"Zhao","given":"Sizheng S."},{"family":"Alam","given":"Uazman"},{"family":"Cuthbertson","given":"Daniel J."}],"issued":{"date-parts":[["2024"]]}}}],"schema":"https://github.com/citation-style-language/schema/raw/master/csl-citation.json"} </w:instrText>
      </w:r>
      <w:r w:rsidR="00331EA4" w:rsidRPr="003C77BA">
        <w:rPr>
          <w:rFonts w:ascii="Calibri" w:hAnsi="Calibri" w:cs="Calibri"/>
          <w:lang w:val="en-US"/>
        </w:rPr>
        <w:fldChar w:fldCharType="separate"/>
      </w:r>
      <w:r w:rsidR="00331EA4" w:rsidRPr="003C77BA">
        <w:rPr>
          <w:rFonts w:ascii="Calibri" w:hAnsi="Calibri" w:cs="Calibri"/>
          <w:noProof/>
          <w:lang w:val="en-US"/>
        </w:rPr>
        <w:t>(18,33)</w:t>
      </w:r>
      <w:r w:rsidR="00331EA4" w:rsidRPr="003C77BA">
        <w:rPr>
          <w:rFonts w:ascii="Calibri" w:hAnsi="Calibri" w:cs="Calibri"/>
          <w:lang w:val="en-US"/>
        </w:rPr>
        <w:fldChar w:fldCharType="end"/>
      </w:r>
      <w:r w:rsidR="00331EA4" w:rsidRPr="003C77BA">
        <w:rPr>
          <w:rFonts w:ascii="Calibri" w:hAnsi="Calibri" w:cs="Calibri"/>
          <w:lang w:val="en-US"/>
        </w:rPr>
        <w:t xml:space="preserve">. Furthermore, the study by Targher </w:t>
      </w:r>
      <w:r w:rsidR="00331EA4" w:rsidRPr="003C77BA">
        <w:rPr>
          <w:rFonts w:ascii="Calibri" w:hAnsi="Calibri" w:cs="Calibri"/>
          <w:i/>
          <w:iCs/>
          <w:lang w:val="en-US"/>
        </w:rPr>
        <w:t>et al.</w:t>
      </w:r>
      <w:r w:rsidR="00331EA4" w:rsidRPr="003C77BA">
        <w:rPr>
          <w:rFonts w:ascii="Calibri" w:hAnsi="Calibri" w:cs="Calibri"/>
          <w:lang w:val="en-US"/>
        </w:rPr>
        <w:t xml:space="preserve"> </w:t>
      </w:r>
      <w:r w:rsidR="00331EA4" w:rsidRPr="003C77BA">
        <w:rPr>
          <w:rFonts w:ascii="Calibri" w:hAnsi="Calibri" w:cs="Calibri"/>
          <w:lang w:val="en-US"/>
        </w:rPr>
        <w:fldChar w:fldCharType="begin"/>
      </w:r>
      <w:r w:rsidR="00331EA4" w:rsidRPr="003C77BA">
        <w:rPr>
          <w:rFonts w:ascii="Calibri" w:hAnsi="Calibri" w:cs="Calibri"/>
          <w:lang w:val="en-US"/>
        </w:rPr>
        <w:instrText xml:space="preserve"> ADDIN ZOTERO_ITEM CSL_CITATION {"citationID":"czAqMHiS","properties":{"formattedCitation":"(18)","plainCitation":"(18)","noteIndex":0},"citationItems":[{"id":30,"uris":["http://zotero.org/users/local/3aA6NeCb/items/6F7SJIVZ"],"itemData":{"id":30,"type":"article-journal","abstract":"Background The relationship between non-alcoholic fatty liver disease (NAFLD) and atrial fibrillation (AF) in type 2 diabetes is currently unknown. We examined the relationship between NAFLD and risk of incident AF in people with type 2 diabetes. Methods and Results We prospectively followed for 10 years a random sample of 400 patients with type 2 diabetes, who were free from AF at baseline. A standard 12-lead electrocardiogram was undertaken annually and a diagnosis of incident AF was confirmed in affected participants by a single cardiologist. At baseline, NAFLD was defined by ultrasonographic detection of hepatic steatosis in the absence of other liver diseases. During the 10 years of follow-up, there were 42 (10.5%) incident AF cases. NAFLD was associated with an increased risk of incident AF (odds ratio [OR] 4.49, 95% CI 1.6–12.9, p&lt;0.005). Adjustments for age, sex, hypertension and electrocardiographic features (left ventricular hypertrophy and PR interval) did not attenuate the association between NAFLD and incident AF (adjusted-OR 6.38, 95% CI 1.7–24.2, p = 0.005). Further adjustment for variables that were included in the 10-year Framingham Heart Study-derived AF risk score did not appreciably weaken this association. Other independent predictors of AF were older age, longer PR interval and left ventricular hypertrophy. Conclusions Our results indicate that ultrasound-diagnosed NAFLD is strongly associated with an increased incidence of AF in patients with type 2 diabetes even after adjustment for important clinical risk factors for AF.","container-title":"PLOS ONE","DOI":"10.1371/journal.pone.0057183","ISSN":"1932-6203","issue":"2","journalAbbreviation":"PLOS ONE","language":"en","note":"publisher: Public Library of Science","page":"e57183","source":"PLoS Journals","title":"Non-Alcoholic Fatty Liver Disease Is Associated with an Increased Incidence of Atrial Fibrillation in Patients with Type 2 Diabetes","volume":"8","author":[{"family":"Targher","given":"Giovanni"},{"family":"Valbusa","given":"Filippo"},{"family":"Bonapace","given":"Stefano"},{"family":"Bertolini","given":"Lorenzo"},{"family":"Zenari","given":"Luciano"},{"family":"Rodella","given":"Stefano"},{"family":"Zoppini","given":"Giacomo"},{"family":"Mantovani","given":"William"},{"family":"Barbieri","given":"Enrico"},{"family":"Byrne","given":"Christopher D."}],"issued":{"date-parts":[["2013",2,22]]}}}],"schema":"https://github.com/citation-style-language/schema/raw/master/csl-citation.json"} </w:instrText>
      </w:r>
      <w:r w:rsidR="00331EA4" w:rsidRPr="003C77BA">
        <w:rPr>
          <w:rFonts w:ascii="Calibri" w:hAnsi="Calibri" w:cs="Calibri"/>
          <w:lang w:val="en-US"/>
        </w:rPr>
        <w:fldChar w:fldCharType="separate"/>
      </w:r>
      <w:r w:rsidR="00331EA4" w:rsidRPr="003C77BA">
        <w:rPr>
          <w:rFonts w:ascii="Calibri" w:hAnsi="Calibri" w:cs="Calibri"/>
          <w:noProof/>
          <w:lang w:val="en-US"/>
        </w:rPr>
        <w:t>(18)</w:t>
      </w:r>
      <w:r w:rsidR="00331EA4" w:rsidRPr="003C77BA">
        <w:rPr>
          <w:rFonts w:ascii="Calibri" w:hAnsi="Calibri" w:cs="Calibri"/>
          <w:lang w:val="en-US"/>
        </w:rPr>
        <w:fldChar w:fldCharType="end"/>
      </w:r>
      <w:r w:rsidR="00331EA4" w:rsidRPr="003C77BA">
        <w:rPr>
          <w:rFonts w:ascii="Calibri" w:hAnsi="Calibri" w:cs="Calibri"/>
          <w:lang w:val="en-US"/>
        </w:rPr>
        <w:t xml:space="preserve"> used liver ultrasonography for diagnosing MASLD and ECGs/medical records for diagnosing AF occurrence</w:t>
      </w:r>
      <w:r w:rsidR="0087420A" w:rsidRPr="003C77BA">
        <w:rPr>
          <w:rFonts w:ascii="Calibri" w:hAnsi="Calibri" w:cs="Calibri"/>
          <w:lang w:val="en-US"/>
        </w:rPr>
        <w:t>;</w:t>
      </w:r>
      <w:r w:rsidR="00331EA4" w:rsidRPr="003C77BA">
        <w:rPr>
          <w:rFonts w:ascii="Calibri" w:hAnsi="Calibri" w:cs="Calibri"/>
          <w:lang w:val="en-US"/>
        </w:rPr>
        <w:t xml:space="preserve"> </w:t>
      </w:r>
      <w:r w:rsidR="0087420A" w:rsidRPr="003C77BA">
        <w:rPr>
          <w:rFonts w:ascii="Calibri" w:hAnsi="Calibri" w:cs="Calibri"/>
          <w:lang w:val="en-US"/>
        </w:rPr>
        <w:t>in contrast</w:t>
      </w:r>
      <w:r w:rsidR="006213B4" w:rsidRPr="003C77BA">
        <w:rPr>
          <w:rFonts w:ascii="Calibri" w:hAnsi="Calibri" w:cs="Calibri"/>
          <w:lang w:val="en-US"/>
        </w:rPr>
        <w:t>,</w:t>
      </w:r>
      <w:r w:rsidR="00331EA4" w:rsidRPr="003C77BA">
        <w:rPr>
          <w:rFonts w:ascii="Calibri" w:hAnsi="Calibri" w:cs="Calibri"/>
          <w:lang w:val="en-US"/>
        </w:rPr>
        <w:t xml:space="preserve"> the study by Riley </w:t>
      </w:r>
      <w:r w:rsidR="00331EA4" w:rsidRPr="003C77BA">
        <w:rPr>
          <w:rFonts w:ascii="Calibri" w:hAnsi="Calibri" w:cs="Calibri"/>
          <w:i/>
          <w:iCs/>
          <w:lang w:val="en-US"/>
        </w:rPr>
        <w:t>et al.</w:t>
      </w:r>
      <w:r w:rsidR="00331EA4" w:rsidRPr="003C77BA">
        <w:rPr>
          <w:rFonts w:ascii="Calibri" w:hAnsi="Calibri" w:cs="Calibri"/>
          <w:lang w:val="en-US"/>
        </w:rPr>
        <w:t xml:space="preserve"> </w:t>
      </w:r>
      <w:r w:rsidR="00331EA4" w:rsidRPr="003C77BA">
        <w:rPr>
          <w:rFonts w:ascii="Calibri" w:hAnsi="Calibri" w:cs="Calibri"/>
          <w:lang w:val="en-US"/>
        </w:rPr>
        <w:fldChar w:fldCharType="begin"/>
      </w:r>
      <w:r w:rsidR="00331EA4" w:rsidRPr="003C77BA">
        <w:rPr>
          <w:rFonts w:ascii="Calibri" w:hAnsi="Calibri" w:cs="Calibri"/>
          <w:lang w:val="en-US"/>
        </w:rPr>
        <w:instrText xml:space="preserve"> ADDIN ZOTERO_ITEM CSL_CITATION {"citationID":"t3d6UBSb","properties":{"formattedCitation":"(33)","plainCitation":"(33)","noteIndex":0},"citationItems":[{"id":67,"uris":["http://zotero.org/users/local/3aA6NeCb/items/S7MEN7C2"],"itemData":{"id":67,"type":"article-journal","abstract":"Background and Aims We examined the impact of a co-diagnosis of metabolic dysfunction-associated steatotic liver disease (MASLD) and type 2 diabetes (T2D) on patient outcomes. Methods Using TriNetX, a global federated research network (n = 114 million), we undertook two retrospective cohort studies, using time-to-event analysis. Analysis 1 compared MASLD with T2D to MASLD alone; analysis 2 compared T2D with MASLD to T2D alone. Propensity score matching using greedy nearest neighbour (calliper .1) balanced the cohorts (1:1) for significant covariates. Primary outcomes were cardiovascular, liver, diabetes-related, and cancer events over 5 years. Results Analysis 1 (n = 95 275): a co-diagnosis of T2D significantly increased the risk of ischaemic heart disease (IHD) (HR 1.39; CI: 1.34, 1.44), ischaemic stroke (HR 1.45; CI: 1.35, 1.56), heart failure (HR 1.42; CI: 1.36, 1.49), atrial fibrillation (HR 1.09; CI: 1.03, 1.16), hepatocellular carcinoma (HR 1.96; CI: 1.69, 2.27), pancreatic cancer (HR 1.25; CI: 1.06, 1.48) and liver-related complications over 5 years from MASLD diagnosis. Analysis 2 (n = 15 208): a co-diagnosis of MASLD significantly increased risk of all-cause mortality (HR 1.11; CI: 1.02, 1.22), IHD (HR 1.181; CI: 1.08, 1.29), hepatocellular (HR 50.31; CI: 6.94, 364.72), pancreatic (HR 1.78; CI: 1.12, 2.84), breast (HR 1.43; CI: 1.09, 1.88) and renal cancer (HR 2.01; CI: 1.24, 3.26), and diabetic neuropathy (HR 1.17; CI: 1.09, 1.27) over 5 years from metformin initiation. Conclusions T2D significantly potentiates the risk of cardiovascular, malignancy and liver-related outcomes in people with MASLD. The effect of MASLD on people with T2D, although less dramatic, still potentiated risk of death, IHD, malignancy and peripheral neuropathy.","container-title":"Liver International","DOI":"10.1111/liv.16016","ISSN":"1478-3231","issue":"10","language":"en","license":"© 2024 The Author(s). Liver International published by John Wiley &amp; Sons Ltd.","note":"_eprint: https://onlinelibrary.wiley.com/doi/pdf/10.1111/liv.16016","page":"2538-2550","source":"Wiley Online Library","title":"The synergistic impact of type 2 diabetes and MASLD on cardiovascular, liver, diabetes-related and cancer outcomes","volume":"44","author":[{"family":"Riley","given":"David R."},{"family":"Hydes","given":"Theresa"},{"family":"Hernadez","given":"Gema"},{"family":"Zhao","given":"Sizheng S."},{"family":"Alam","given":"Uazman"},{"family":"Cuthbertson","given":"Daniel J."}],"issued":{"date-parts":[["2024"]]}}}],"schema":"https://github.com/citation-style-language/schema/raw/master/csl-citation.json"} </w:instrText>
      </w:r>
      <w:r w:rsidR="00331EA4" w:rsidRPr="003C77BA">
        <w:rPr>
          <w:rFonts w:ascii="Calibri" w:hAnsi="Calibri" w:cs="Calibri"/>
          <w:lang w:val="en-US"/>
        </w:rPr>
        <w:fldChar w:fldCharType="separate"/>
      </w:r>
      <w:r w:rsidR="00331EA4" w:rsidRPr="003C77BA">
        <w:rPr>
          <w:rFonts w:ascii="Calibri" w:hAnsi="Calibri" w:cs="Calibri"/>
          <w:noProof/>
          <w:lang w:val="en-US"/>
        </w:rPr>
        <w:t>(33)</w:t>
      </w:r>
      <w:r w:rsidR="00331EA4" w:rsidRPr="003C77BA">
        <w:rPr>
          <w:rFonts w:ascii="Calibri" w:hAnsi="Calibri" w:cs="Calibri"/>
          <w:lang w:val="en-US"/>
        </w:rPr>
        <w:fldChar w:fldCharType="end"/>
      </w:r>
      <w:r w:rsidR="00331EA4" w:rsidRPr="003C77BA">
        <w:rPr>
          <w:rFonts w:ascii="Calibri" w:hAnsi="Calibri" w:cs="Calibri"/>
          <w:lang w:val="en-US"/>
        </w:rPr>
        <w:t xml:space="preserve"> used ICD codes for the diagnosis of both MASLD and incident AF. </w:t>
      </w:r>
      <w:r w:rsidR="00DF0D65" w:rsidRPr="003C77BA">
        <w:rPr>
          <w:rFonts w:ascii="Calibri" w:hAnsi="Calibri" w:cs="Calibri"/>
          <w:lang w:val="en-US"/>
        </w:rPr>
        <w:t>By using ICD codes</w:t>
      </w:r>
      <w:r w:rsidR="00CA3FD4" w:rsidRPr="003C77BA">
        <w:rPr>
          <w:rFonts w:ascii="Calibri" w:hAnsi="Calibri" w:cs="Calibri"/>
          <w:lang w:val="en-US"/>
        </w:rPr>
        <w:t>,</w:t>
      </w:r>
      <w:r w:rsidR="00DF0D65" w:rsidRPr="003C77BA">
        <w:rPr>
          <w:rFonts w:ascii="Calibri" w:hAnsi="Calibri" w:cs="Calibri"/>
          <w:lang w:val="en-US"/>
        </w:rPr>
        <w:t xml:space="preserve"> misclassification bias may be more likely, which may also have resulted </w:t>
      </w:r>
      <w:r w:rsidR="00CA3FD4" w:rsidRPr="003C77BA">
        <w:rPr>
          <w:rFonts w:ascii="Calibri" w:hAnsi="Calibri" w:cs="Calibri"/>
          <w:lang w:val="en-US"/>
        </w:rPr>
        <w:t>in</w:t>
      </w:r>
      <w:r w:rsidR="00DF0D65" w:rsidRPr="003C77BA">
        <w:rPr>
          <w:rFonts w:ascii="Calibri" w:hAnsi="Calibri" w:cs="Calibri"/>
          <w:lang w:val="en-US"/>
        </w:rPr>
        <w:t xml:space="preserve"> </w:t>
      </w:r>
      <w:r w:rsidR="00CA3FD4" w:rsidRPr="003C77BA">
        <w:rPr>
          <w:rFonts w:ascii="Calibri" w:hAnsi="Calibri" w:cs="Calibri"/>
          <w:lang w:val="en-US"/>
        </w:rPr>
        <w:t xml:space="preserve">the </w:t>
      </w:r>
      <w:r w:rsidR="00DF0D65" w:rsidRPr="003C77BA">
        <w:rPr>
          <w:rFonts w:ascii="Calibri" w:hAnsi="Calibri" w:cs="Calibri"/>
          <w:lang w:val="en-US"/>
        </w:rPr>
        <w:t>underdiagnosis of both MASLD and AF</w:t>
      </w:r>
      <w:r w:rsidR="00331EA4" w:rsidRPr="003C77BA">
        <w:rPr>
          <w:rFonts w:ascii="Calibri" w:hAnsi="Calibri" w:cs="Calibri"/>
          <w:lang w:val="en-US"/>
        </w:rPr>
        <w:t xml:space="preserve">. In line with this, a </w:t>
      </w:r>
      <w:r w:rsidR="00F61FBC" w:rsidRPr="003C77BA">
        <w:rPr>
          <w:rFonts w:ascii="Calibri" w:hAnsi="Calibri" w:cs="Calibri"/>
          <w:lang w:val="en-US"/>
        </w:rPr>
        <w:t xml:space="preserve">limitation of </w:t>
      </w:r>
      <w:r w:rsidR="00331EA4" w:rsidRPr="003C77BA">
        <w:rPr>
          <w:rFonts w:ascii="Calibri" w:hAnsi="Calibri" w:cs="Calibri"/>
          <w:lang w:val="en-US"/>
        </w:rPr>
        <w:t xml:space="preserve">our meta-analysis </w:t>
      </w:r>
      <w:r w:rsidR="00F61FBC" w:rsidRPr="003C77BA">
        <w:rPr>
          <w:rFonts w:ascii="Calibri" w:hAnsi="Calibri" w:cs="Calibri"/>
          <w:lang w:val="en-US"/>
        </w:rPr>
        <w:t xml:space="preserve">is that AF </w:t>
      </w:r>
      <w:r w:rsidR="00331EA4" w:rsidRPr="003C77BA">
        <w:rPr>
          <w:rFonts w:ascii="Calibri" w:hAnsi="Calibri" w:cs="Calibri"/>
          <w:lang w:val="en-US"/>
        </w:rPr>
        <w:t xml:space="preserve">incidence </w:t>
      </w:r>
      <w:r w:rsidR="00F61FBC" w:rsidRPr="003C77BA">
        <w:rPr>
          <w:rFonts w:ascii="Calibri" w:hAnsi="Calibri" w:cs="Calibri"/>
          <w:lang w:val="en-US"/>
        </w:rPr>
        <w:t xml:space="preserve">may have been underestimated because </w:t>
      </w:r>
      <w:r w:rsidR="00745715" w:rsidRPr="003C77BA">
        <w:rPr>
          <w:rFonts w:ascii="Calibri" w:hAnsi="Calibri" w:cs="Calibri"/>
          <w:lang w:val="en-US"/>
        </w:rPr>
        <w:t>the eligible</w:t>
      </w:r>
      <w:r w:rsidR="00F61FBC" w:rsidRPr="003C77BA">
        <w:rPr>
          <w:rFonts w:ascii="Calibri" w:hAnsi="Calibri" w:cs="Calibri"/>
          <w:lang w:val="en-US"/>
        </w:rPr>
        <w:t xml:space="preserve"> cohort studies used ICD codes</w:t>
      </w:r>
      <w:r w:rsidR="00745715" w:rsidRPr="003C77BA">
        <w:rPr>
          <w:rFonts w:ascii="Calibri" w:hAnsi="Calibri" w:cs="Calibri"/>
          <w:lang w:val="en-US"/>
        </w:rPr>
        <w:t xml:space="preserve"> and standard electrocardiograms for diagnosing permanent (chronic) AF but did not perform 24-hour Holter monitoring</w:t>
      </w:r>
      <w:r w:rsidR="00F61FBC" w:rsidRPr="003C77BA">
        <w:rPr>
          <w:rFonts w:ascii="Calibri" w:hAnsi="Calibri" w:cs="Calibri"/>
          <w:lang w:val="en-US"/>
        </w:rPr>
        <w:t xml:space="preserve">. Therefore, </w:t>
      </w:r>
      <w:r w:rsidR="00745715" w:rsidRPr="003C77BA">
        <w:rPr>
          <w:rFonts w:ascii="Calibri" w:hAnsi="Calibri" w:cs="Calibri"/>
          <w:lang w:val="en-US"/>
        </w:rPr>
        <w:t>some</w:t>
      </w:r>
      <w:r w:rsidR="00F61FBC" w:rsidRPr="003C77BA">
        <w:rPr>
          <w:rFonts w:ascii="Calibri" w:hAnsi="Calibri" w:cs="Calibri"/>
          <w:lang w:val="en-US"/>
        </w:rPr>
        <w:t xml:space="preserve"> cases of silent AF and </w:t>
      </w:r>
      <w:r w:rsidR="00745715" w:rsidRPr="003C77BA">
        <w:rPr>
          <w:rFonts w:ascii="Calibri" w:hAnsi="Calibri" w:cs="Calibri"/>
          <w:lang w:val="en-US"/>
        </w:rPr>
        <w:t>many</w:t>
      </w:r>
      <w:r w:rsidR="00F61FBC" w:rsidRPr="003C77BA">
        <w:rPr>
          <w:rFonts w:ascii="Calibri" w:hAnsi="Calibri" w:cs="Calibri"/>
          <w:lang w:val="en-US"/>
        </w:rPr>
        <w:t xml:space="preserve"> cases of paroxysmal AF may have gone undetected. However, </w:t>
      </w:r>
      <w:r w:rsidR="00FC4F8E" w:rsidRPr="003C77BA">
        <w:rPr>
          <w:rFonts w:ascii="Calibri" w:hAnsi="Calibri" w:cs="Calibri"/>
          <w:lang w:val="en-US"/>
        </w:rPr>
        <w:t xml:space="preserve">although some misclassification of AF </w:t>
      </w:r>
      <w:r w:rsidR="00F806B4" w:rsidRPr="003C77BA">
        <w:rPr>
          <w:rFonts w:ascii="Calibri" w:hAnsi="Calibri" w:cs="Calibri"/>
          <w:lang w:val="en-US"/>
        </w:rPr>
        <w:t>based on</w:t>
      </w:r>
      <w:r w:rsidR="00FC4F8E" w:rsidRPr="003C77BA">
        <w:rPr>
          <w:rFonts w:ascii="Calibri" w:hAnsi="Calibri" w:cs="Calibri"/>
          <w:lang w:val="en-US"/>
        </w:rPr>
        <w:t xml:space="preserve"> ICD codes and resting electrocardiograms is likely, this limitation would serve to attenuate the magnitude of our effect toward the null; thus, our findings may be probably considered as conservative estimates of the association between MASLD and increased AF incidence. </w:t>
      </w:r>
      <w:r w:rsidR="00430F78" w:rsidRPr="003C77BA">
        <w:rPr>
          <w:rFonts w:ascii="Calibri" w:hAnsi="Calibri" w:cs="Calibri"/>
          <w:lang w:val="en-US"/>
        </w:rPr>
        <w:t xml:space="preserve">Finally, although all eligible studies have used the NAFLD nomenclature, for this meta-analysis, we have </w:t>
      </w:r>
      <w:r w:rsidR="00C52E88" w:rsidRPr="003C77BA">
        <w:rPr>
          <w:rFonts w:ascii="Calibri" w:hAnsi="Calibri" w:cs="Calibri"/>
          <w:lang w:val="en-US"/>
        </w:rPr>
        <w:t xml:space="preserve">used the new MASLD </w:t>
      </w:r>
      <w:r w:rsidR="00B20044" w:rsidRPr="003C77BA">
        <w:rPr>
          <w:rFonts w:ascii="Calibri" w:hAnsi="Calibri" w:cs="Calibri"/>
          <w:lang w:val="en-US"/>
        </w:rPr>
        <w:t xml:space="preserve">nomenclature </w:t>
      </w:r>
      <w:r w:rsidR="00C52E88" w:rsidRPr="003C77BA">
        <w:rPr>
          <w:rFonts w:ascii="Calibri" w:hAnsi="Calibri" w:cs="Calibri"/>
          <w:lang w:val="en-US"/>
        </w:rPr>
        <w:t xml:space="preserve">because </w:t>
      </w:r>
      <w:r w:rsidR="00430F78" w:rsidRPr="003C77BA">
        <w:rPr>
          <w:rFonts w:ascii="Calibri" w:hAnsi="Calibri" w:cs="Calibri"/>
          <w:lang w:val="en-US"/>
        </w:rPr>
        <w:t>the two fatty liver disease definitions are largely overlapping</w:t>
      </w:r>
      <w:r w:rsidR="00C52E88" w:rsidRPr="003C77BA">
        <w:rPr>
          <w:rFonts w:ascii="Calibri" w:hAnsi="Calibri" w:cs="Calibri"/>
          <w:lang w:val="en-US"/>
        </w:rPr>
        <w:t xml:space="preserve"> </w:t>
      </w:r>
      <w:r w:rsidR="00B20044" w:rsidRPr="003C77BA">
        <w:rPr>
          <w:rFonts w:ascii="Calibri" w:hAnsi="Calibri" w:cs="Calibri"/>
          <w:lang w:val="en-US"/>
        </w:rPr>
        <w:t xml:space="preserve">in terms of clinical profiles and mortality rates </w:t>
      </w:r>
      <w:r w:rsidR="00C52E88" w:rsidRPr="003C77BA">
        <w:rPr>
          <w:rFonts w:ascii="Calibri" w:hAnsi="Calibri" w:cs="Calibri"/>
          <w:lang w:val="en-US"/>
        </w:rPr>
        <w:t xml:space="preserve">and </w:t>
      </w:r>
      <w:r w:rsidR="00F806B4" w:rsidRPr="003C77BA">
        <w:rPr>
          <w:rFonts w:ascii="Calibri" w:hAnsi="Calibri" w:cs="Calibri"/>
          <w:lang w:val="en-US"/>
        </w:rPr>
        <w:t xml:space="preserve">can </w:t>
      </w:r>
      <w:r w:rsidR="00C52E88" w:rsidRPr="003C77BA">
        <w:rPr>
          <w:rFonts w:ascii="Calibri" w:hAnsi="Calibri" w:cs="Calibri"/>
          <w:lang w:val="en-US"/>
        </w:rPr>
        <w:t>be</w:t>
      </w:r>
      <w:r w:rsidR="00B20044" w:rsidRPr="003C77BA">
        <w:rPr>
          <w:rFonts w:ascii="Calibri" w:hAnsi="Calibri" w:cs="Calibri"/>
          <w:lang w:val="en-US"/>
        </w:rPr>
        <w:t>,</w:t>
      </w:r>
      <w:r w:rsidR="00C52E88" w:rsidRPr="003C77BA">
        <w:rPr>
          <w:rFonts w:ascii="Calibri" w:hAnsi="Calibri" w:cs="Calibri"/>
          <w:lang w:val="en-US"/>
        </w:rPr>
        <w:t xml:space="preserve"> therefore</w:t>
      </w:r>
      <w:r w:rsidR="00B20044" w:rsidRPr="003C77BA">
        <w:rPr>
          <w:rFonts w:ascii="Calibri" w:hAnsi="Calibri" w:cs="Calibri"/>
          <w:lang w:val="en-US"/>
        </w:rPr>
        <w:t>,</w:t>
      </w:r>
      <w:r w:rsidR="00C52E88" w:rsidRPr="003C77BA">
        <w:rPr>
          <w:rFonts w:ascii="Calibri" w:hAnsi="Calibri" w:cs="Calibri"/>
          <w:lang w:val="en-US"/>
        </w:rPr>
        <w:t xml:space="preserve"> used interchangeably</w:t>
      </w:r>
      <w:r w:rsidR="00501FF0" w:rsidRPr="003C77BA">
        <w:rPr>
          <w:rFonts w:ascii="Calibri" w:hAnsi="Calibri" w:cs="Calibri"/>
          <w:lang w:val="en-US"/>
        </w:rPr>
        <w:t xml:space="preserve"> </w:t>
      </w:r>
      <w:r w:rsidR="00501FF0" w:rsidRPr="003C77BA">
        <w:rPr>
          <w:rFonts w:ascii="Calibri" w:hAnsi="Calibri" w:cs="Calibri"/>
          <w:lang w:val="en-US"/>
        </w:rPr>
        <w:fldChar w:fldCharType="begin"/>
      </w:r>
      <w:r w:rsidR="00E0012A" w:rsidRPr="003C77BA">
        <w:rPr>
          <w:rFonts w:ascii="Calibri" w:hAnsi="Calibri" w:cs="Calibri"/>
          <w:lang w:val="en-US"/>
        </w:rPr>
        <w:instrText xml:space="preserve"> ADDIN ZOTERO_ITEM CSL_CITATION {"citationID":"OMBcPuRF","properties":{"formattedCitation":"(45)","plainCitation":"(45)","noteIndex":0},"citationItems":[{"id":112,"uris":["http://zotero.org/users/local/3aA6NeCb/items/E96US26C"],"itemData":{"id":112,"type":"article-journal","container-title":"Journal of Hepatology","DOI":"10.1016/j.jhep.2024.01.014","ISSN":"0168-8278, 1600-0641","issue":"5","journalAbbreviation":"Journal of Hepatology","language":"English","note":"publisher: Elsevier\nPMID: 38286339","page":"694-701","source":"www.journal-of-hepatology.eu","title":"Clinical profiles and mortality rates are similar for metabolic dysfunction-associated steatotic liver disease and non-alcoholic fatty liver disease","volume":"80","author":[{"family":"Younossi","given":"Zobair M."},{"family":"Paik","given":"James M."},{"family":"Stepanova","given":"Maria"},{"family":"Ong","given":"Janus"},{"family":"Alqahtani","given":"Saleh"},{"family":"Henry","given":"Linda"}],"issued":{"date-parts":[["2024",5,1]]}}}],"schema":"https://github.com/citation-style-language/schema/raw/master/csl-citation.json"} </w:instrText>
      </w:r>
      <w:r w:rsidR="00501FF0" w:rsidRPr="003C77BA">
        <w:rPr>
          <w:rFonts w:ascii="Calibri" w:hAnsi="Calibri" w:cs="Calibri"/>
          <w:lang w:val="en-US"/>
        </w:rPr>
        <w:fldChar w:fldCharType="separate"/>
      </w:r>
      <w:r w:rsidR="00E0012A" w:rsidRPr="003C77BA">
        <w:rPr>
          <w:rFonts w:ascii="Calibri" w:hAnsi="Calibri" w:cs="Calibri"/>
          <w:noProof/>
          <w:lang w:val="en-US"/>
        </w:rPr>
        <w:t>(45)</w:t>
      </w:r>
      <w:r w:rsidR="00501FF0" w:rsidRPr="003C77BA">
        <w:rPr>
          <w:rFonts w:ascii="Calibri" w:hAnsi="Calibri" w:cs="Calibri"/>
          <w:lang w:val="en-US"/>
        </w:rPr>
        <w:fldChar w:fldCharType="end"/>
      </w:r>
      <w:r w:rsidR="00501FF0" w:rsidRPr="003C77BA">
        <w:rPr>
          <w:rFonts w:ascii="Calibri" w:hAnsi="Calibri" w:cs="Calibri"/>
          <w:lang w:val="en-US"/>
        </w:rPr>
        <w:t xml:space="preserve">. </w:t>
      </w:r>
    </w:p>
    <w:p w14:paraId="18CA0EC9" w14:textId="37B68346" w:rsidR="00437205" w:rsidRPr="003C77BA" w:rsidRDefault="00F90932" w:rsidP="003F0C90">
      <w:pPr>
        <w:spacing w:line="360" w:lineRule="auto"/>
        <w:jc w:val="both"/>
        <w:rPr>
          <w:rFonts w:ascii="Calibri" w:hAnsi="Calibri" w:cs="Calibri"/>
          <w:lang w:val="en-US"/>
        </w:rPr>
      </w:pPr>
      <w:r w:rsidRPr="003C77BA">
        <w:rPr>
          <w:rFonts w:ascii="Calibri" w:hAnsi="Calibri" w:cs="Calibri"/>
          <w:lang w:val="en-US"/>
        </w:rPr>
        <w:t>Despite</w:t>
      </w:r>
      <w:r w:rsidR="00270FD7" w:rsidRPr="003C77BA">
        <w:rPr>
          <w:rFonts w:ascii="Calibri" w:hAnsi="Calibri" w:cs="Calibri"/>
          <w:lang w:val="en-US"/>
        </w:rPr>
        <w:t xml:space="preserve"> these limitations, </w:t>
      </w:r>
      <w:r w:rsidRPr="003C77BA">
        <w:rPr>
          <w:rFonts w:ascii="Calibri" w:hAnsi="Calibri" w:cs="Calibri"/>
          <w:lang w:val="en-US"/>
        </w:rPr>
        <w:t>our</w:t>
      </w:r>
      <w:r w:rsidR="00270FD7" w:rsidRPr="003C77BA">
        <w:rPr>
          <w:rFonts w:ascii="Calibri" w:hAnsi="Calibri" w:cs="Calibri"/>
          <w:lang w:val="en-US"/>
        </w:rPr>
        <w:t xml:space="preserve"> meta-analysis </w:t>
      </w:r>
      <w:r w:rsidR="00BB2EC8" w:rsidRPr="003C77BA">
        <w:rPr>
          <w:rFonts w:ascii="Calibri" w:hAnsi="Calibri" w:cs="Calibri"/>
          <w:lang w:val="en-US"/>
        </w:rPr>
        <w:t>also has</w:t>
      </w:r>
      <w:r w:rsidRPr="003C77BA">
        <w:rPr>
          <w:rFonts w:ascii="Calibri" w:hAnsi="Calibri" w:cs="Calibri"/>
          <w:lang w:val="en-US"/>
        </w:rPr>
        <w:t xml:space="preserve"> </w:t>
      </w:r>
      <w:r w:rsidR="00270FD7" w:rsidRPr="003C77BA">
        <w:rPr>
          <w:rFonts w:ascii="Calibri" w:hAnsi="Calibri" w:cs="Calibri"/>
          <w:lang w:val="en-US"/>
        </w:rPr>
        <w:t xml:space="preserve">important strengths. </w:t>
      </w:r>
      <w:r w:rsidR="003F0C90" w:rsidRPr="003C77BA">
        <w:rPr>
          <w:rFonts w:ascii="Calibri" w:hAnsi="Calibri" w:cs="Calibri"/>
          <w:lang w:val="en-US"/>
        </w:rPr>
        <w:t xml:space="preserve">Our meta-analysis provides the most comprehensive and updated meta-analysis on the association of the presence and severity of MASLD with the risk of developing AF. </w:t>
      </w:r>
      <w:r w:rsidR="00270FD7" w:rsidRPr="003C77BA">
        <w:rPr>
          <w:rFonts w:ascii="Calibri" w:hAnsi="Calibri" w:cs="Calibri"/>
          <w:lang w:val="en-US"/>
        </w:rPr>
        <w:t xml:space="preserve">We have used standardized risk estimates from all eligible studies to allow </w:t>
      </w:r>
      <w:r w:rsidR="004B6B22" w:rsidRPr="003C77BA">
        <w:rPr>
          <w:rFonts w:ascii="Calibri" w:hAnsi="Calibri" w:cs="Calibri"/>
          <w:lang w:val="en-US"/>
        </w:rPr>
        <w:t xml:space="preserve">a </w:t>
      </w:r>
      <w:r w:rsidR="00270FD7" w:rsidRPr="003C77BA">
        <w:rPr>
          <w:rFonts w:ascii="Calibri" w:hAnsi="Calibri" w:cs="Calibri"/>
          <w:lang w:val="en-US"/>
        </w:rPr>
        <w:t xml:space="preserve">consistent combination of estimates across studies. </w:t>
      </w:r>
      <w:r w:rsidR="003F0C90" w:rsidRPr="003C77BA">
        <w:rPr>
          <w:rFonts w:ascii="Calibri" w:hAnsi="Calibri" w:cs="Calibri"/>
          <w:lang w:val="en-US"/>
        </w:rPr>
        <w:t xml:space="preserve">Furthermore, although a selective reporting bias of eligible studies could </w:t>
      </w:r>
      <w:r w:rsidR="00F806B4" w:rsidRPr="003C77BA">
        <w:rPr>
          <w:rFonts w:ascii="Calibri" w:hAnsi="Calibri" w:cs="Calibri"/>
          <w:lang w:val="en-US"/>
        </w:rPr>
        <w:t>not be</w:t>
      </w:r>
      <w:r w:rsidR="003F0C90" w:rsidRPr="003C77BA">
        <w:rPr>
          <w:rFonts w:ascii="Calibri" w:hAnsi="Calibri" w:cs="Calibri"/>
          <w:lang w:val="en-US"/>
        </w:rPr>
        <w:t xml:space="preserve"> excluded, we also searched for ‘grey' literature in the electronic databases </w:t>
      </w:r>
      <w:r w:rsidR="00B848D0" w:rsidRPr="003C77BA">
        <w:rPr>
          <w:rFonts w:ascii="Calibri" w:hAnsi="Calibri" w:cs="Calibri"/>
          <w:lang w:val="en-US"/>
        </w:rPr>
        <w:t xml:space="preserve">(including the </w:t>
      </w:r>
      <w:r w:rsidR="003337A8" w:rsidRPr="003C77BA">
        <w:rPr>
          <w:rFonts w:ascii="Calibri" w:hAnsi="Calibri" w:cs="Calibri"/>
          <w:lang w:val="en-US"/>
        </w:rPr>
        <w:t xml:space="preserve">cohort </w:t>
      </w:r>
      <w:r w:rsidR="00B848D0" w:rsidRPr="003C77BA">
        <w:rPr>
          <w:rFonts w:ascii="Calibri" w:hAnsi="Calibri" w:cs="Calibri"/>
          <w:lang w:val="en-US"/>
        </w:rPr>
        <w:t xml:space="preserve">study by </w:t>
      </w:r>
      <w:r w:rsidR="00DC3EFE" w:rsidRPr="003C77BA">
        <w:rPr>
          <w:rFonts w:ascii="Calibri" w:hAnsi="Calibri" w:cs="Calibri"/>
          <w:lang w:val="en-US"/>
        </w:rPr>
        <w:t xml:space="preserve">You </w:t>
      </w:r>
      <w:r w:rsidR="00DC3EFE" w:rsidRPr="003C77BA">
        <w:rPr>
          <w:rFonts w:ascii="Calibri" w:hAnsi="Calibri" w:cs="Calibri"/>
          <w:i/>
          <w:iCs/>
          <w:lang w:val="en-US"/>
        </w:rPr>
        <w:t>et al.</w:t>
      </w:r>
      <w:r w:rsidR="00C96CD9" w:rsidRPr="003C77BA">
        <w:rPr>
          <w:rFonts w:ascii="Calibri" w:hAnsi="Calibri" w:cs="Calibri"/>
          <w:lang w:val="en-US"/>
        </w:rPr>
        <w:t xml:space="preserve"> that was published as abstract communication</w:t>
      </w:r>
      <w:r w:rsidR="00DC3EFE" w:rsidRPr="003C77BA">
        <w:rPr>
          <w:rFonts w:ascii="Calibri" w:hAnsi="Calibri" w:cs="Calibri"/>
          <w:lang w:val="en-US"/>
        </w:rPr>
        <w:t xml:space="preserve"> </w:t>
      </w:r>
      <w:r w:rsidR="00B848D0" w:rsidRPr="003C77BA">
        <w:rPr>
          <w:rFonts w:ascii="Calibri" w:hAnsi="Calibri" w:cs="Calibri"/>
          <w:lang w:val="en-US"/>
        </w:rPr>
        <w:fldChar w:fldCharType="begin"/>
      </w:r>
      <w:r w:rsidR="007A7F91" w:rsidRPr="003C77BA">
        <w:rPr>
          <w:rFonts w:ascii="Calibri" w:hAnsi="Calibri" w:cs="Calibri"/>
          <w:lang w:val="en-US"/>
        </w:rPr>
        <w:instrText xml:space="preserve"> ADDIN ZOTERO_ITEM CSL_CITATION {"citationID":"kF24xXDI","properties":{"formattedCitation":"(20)","plainCitation":"(20)","noteIndex":0},"citationItems":[{"id":34,"uris":["http://zotero.org/users/local/3aA6NeCb/items/5A5CHBIA"],"itemData":{"id":34,"type":"article-journal","container-title":"Journal of the American College of Cardiology","DOI":"10.1016/S0735-1097(16)30855-5","issue":"13_Supplement","note":"publisher: American College of Cardiology Foundation","page":"854-854","source":"jacc.org (Atypon)","title":"Non-alcoholic fatty liver disease is independently associated with new onset atrial fibrillation: a nationwide cohort study in korea","title-short":"Non-alcoholic fatty liver disease is independently associated with new onset atrial fibrillation","volume":"67","author":[{"family":"You","given":"Seng Chan"},{"family":"Yang","given":"Pil-Sung"},{"family":"Kim","given":"Tae-Hoon"},{"family":"Uhm","given":"Jae-Sun"},{"family":"Pak","given":"Hui-Nam"},{"family":"Lee","given":"Moon-Hyoung"},{"family":"Joung","given":"Boyoung"}],"issued":{"date-parts":[["2016",4,5]]}}}],"schema":"https://github.com/citation-style-language/schema/raw/master/csl-citation.json"} </w:instrText>
      </w:r>
      <w:r w:rsidR="00B848D0" w:rsidRPr="003C77BA">
        <w:rPr>
          <w:rFonts w:ascii="Calibri" w:hAnsi="Calibri" w:cs="Calibri"/>
          <w:lang w:val="en-US"/>
        </w:rPr>
        <w:fldChar w:fldCharType="separate"/>
      </w:r>
      <w:r w:rsidR="007A7F91" w:rsidRPr="003C77BA">
        <w:rPr>
          <w:rFonts w:ascii="Calibri" w:hAnsi="Calibri" w:cs="Calibri"/>
          <w:noProof/>
          <w:lang w:val="en-US"/>
        </w:rPr>
        <w:t>(20)</w:t>
      </w:r>
      <w:r w:rsidR="00B848D0" w:rsidRPr="003C77BA">
        <w:rPr>
          <w:rFonts w:ascii="Calibri" w:hAnsi="Calibri" w:cs="Calibri"/>
          <w:lang w:val="en-US"/>
        </w:rPr>
        <w:fldChar w:fldCharType="end"/>
      </w:r>
      <w:r w:rsidR="003F0C90" w:rsidRPr="003C77BA">
        <w:rPr>
          <w:rFonts w:ascii="Calibri" w:hAnsi="Calibri" w:cs="Calibri"/>
          <w:lang w:val="en-US"/>
        </w:rPr>
        <w:t>)</w:t>
      </w:r>
      <w:r w:rsidR="00270FD7" w:rsidRPr="003C77BA">
        <w:rPr>
          <w:rFonts w:ascii="Calibri" w:hAnsi="Calibri" w:cs="Calibri"/>
          <w:lang w:val="en-US"/>
        </w:rPr>
        <w:t xml:space="preserve"> </w:t>
      </w:r>
      <w:r w:rsidR="003F0C90" w:rsidRPr="003C77BA">
        <w:rPr>
          <w:rFonts w:ascii="Calibri" w:hAnsi="Calibri" w:cs="Calibri"/>
          <w:lang w:val="en-US"/>
        </w:rPr>
        <w:t xml:space="preserve">and made every effort to rule out very low-quality studies by using stringent inclusion criteria. </w:t>
      </w:r>
      <w:r w:rsidR="00F806B4" w:rsidRPr="003C77BA">
        <w:rPr>
          <w:rFonts w:ascii="Calibri" w:hAnsi="Calibri" w:cs="Calibri"/>
          <w:lang w:val="en-US"/>
        </w:rPr>
        <w:t>Our</w:t>
      </w:r>
      <w:r w:rsidR="003F0C90" w:rsidRPr="003C77BA">
        <w:rPr>
          <w:rFonts w:ascii="Calibri" w:hAnsi="Calibri" w:cs="Calibri"/>
          <w:lang w:val="en-US"/>
        </w:rPr>
        <w:t xml:space="preserve"> comprehensive search has made it unlikely that any published reports were </w:t>
      </w:r>
      <w:r w:rsidR="00F806B4" w:rsidRPr="003C77BA">
        <w:rPr>
          <w:rFonts w:ascii="Calibri" w:hAnsi="Calibri" w:cs="Calibri"/>
          <w:lang w:val="en-US"/>
        </w:rPr>
        <w:t>missed,</w:t>
      </w:r>
      <w:r w:rsidR="003F0C90" w:rsidRPr="003C77BA">
        <w:rPr>
          <w:rFonts w:ascii="Calibri" w:hAnsi="Calibri" w:cs="Calibri"/>
          <w:lang w:val="en-US"/>
        </w:rPr>
        <w:t xml:space="preserve"> and visual inspection of </w:t>
      </w:r>
      <w:r w:rsidR="00F806B4" w:rsidRPr="003C77BA">
        <w:rPr>
          <w:rFonts w:ascii="Calibri" w:hAnsi="Calibri" w:cs="Calibri"/>
          <w:lang w:val="en-US"/>
        </w:rPr>
        <w:t xml:space="preserve">the </w:t>
      </w:r>
      <w:r w:rsidR="003F0C90" w:rsidRPr="003C77BA">
        <w:rPr>
          <w:rFonts w:ascii="Calibri" w:hAnsi="Calibri" w:cs="Calibri"/>
          <w:lang w:val="en-US"/>
        </w:rPr>
        <w:t>funnel plot and formal tests demonstrated no statistical evidence of publication bias.</w:t>
      </w:r>
    </w:p>
    <w:p w14:paraId="69709D56" w14:textId="5E185293" w:rsidR="00AA364D" w:rsidRPr="003C77BA" w:rsidRDefault="00437205" w:rsidP="00437205">
      <w:pPr>
        <w:spacing w:line="360" w:lineRule="auto"/>
        <w:jc w:val="both"/>
        <w:rPr>
          <w:rFonts w:ascii="Calibri" w:hAnsi="Calibri" w:cs="Calibri"/>
          <w:lang w:val="en-US"/>
        </w:rPr>
      </w:pPr>
      <w:r w:rsidRPr="003C77BA">
        <w:rPr>
          <w:rFonts w:ascii="Calibri" w:hAnsi="Calibri" w:cs="Calibri"/>
          <w:lang w:val="en-US"/>
        </w:rPr>
        <w:t xml:space="preserve">In conclusion, </w:t>
      </w:r>
      <w:r w:rsidR="004B6B22" w:rsidRPr="003C77BA">
        <w:rPr>
          <w:rFonts w:ascii="Calibri" w:hAnsi="Calibri" w:cs="Calibri"/>
          <w:lang w:val="en-US"/>
        </w:rPr>
        <w:t>this</w:t>
      </w:r>
      <w:r w:rsidRPr="003C77BA">
        <w:rPr>
          <w:rFonts w:ascii="Calibri" w:hAnsi="Calibri" w:cs="Calibri"/>
          <w:lang w:val="en-US"/>
        </w:rPr>
        <w:t xml:space="preserve"> updated </w:t>
      </w:r>
      <w:r w:rsidR="004B6B22" w:rsidRPr="003C77BA">
        <w:rPr>
          <w:rFonts w:ascii="Calibri" w:hAnsi="Calibri" w:cs="Calibri"/>
          <w:lang w:val="en-US"/>
        </w:rPr>
        <w:t>and comprehensive</w:t>
      </w:r>
      <w:r w:rsidR="00FA79FF" w:rsidRPr="003C77BA">
        <w:rPr>
          <w:rFonts w:ascii="Calibri" w:hAnsi="Calibri" w:cs="Calibri"/>
          <w:lang w:val="en-US"/>
        </w:rPr>
        <w:t xml:space="preserve"> </w:t>
      </w:r>
      <w:r w:rsidRPr="003C77BA">
        <w:rPr>
          <w:rFonts w:ascii="Calibri" w:hAnsi="Calibri" w:cs="Calibri"/>
          <w:lang w:val="en-US"/>
        </w:rPr>
        <w:t xml:space="preserve">meta-analysis </w:t>
      </w:r>
      <w:r w:rsidR="00F83EEE" w:rsidRPr="003C77BA">
        <w:rPr>
          <w:rFonts w:ascii="Calibri" w:hAnsi="Calibri" w:cs="Calibri"/>
          <w:lang w:val="en-US"/>
        </w:rPr>
        <w:t xml:space="preserve">of retrospective cohort studies </w:t>
      </w:r>
      <w:r w:rsidRPr="003C77BA">
        <w:rPr>
          <w:rFonts w:ascii="Calibri" w:hAnsi="Calibri" w:cs="Calibri"/>
          <w:lang w:val="en-US"/>
        </w:rPr>
        <w:t>show</w:t>
      </w:r>
      <w:r w:rsidR="009A3063" w:rsidRPr="003C77BA">
        <w:rPr>
          <w:rFonts w:ascii="Calibri" w:hAnsi="Calibri" w:cs="Calibri"/>
          <w:lang w:val="en-US"/>
        </w:rPr>
        <w:t>s</w:t>
      </w:r>
      <w:r w:rsidRPr="003C77BA">
        <w:rPr>
          <w:rFonts w:ascii="Calibri" w:hAnsi="Calibri" w:cs="Calibri"/>
          <w:lang w:val="en-US"/>
        </w:rPr>
        <w:t xml:space="preserve"> that MASLD</w:t>
      </w:r>
      <w:r w:rsidR="00FA79FF" w:rsidRPr="003C77BA">
        <w:rPr>
          <w:rFonts w:ascii="Calibri" w:hAnsi="Calibri" w:cs="Calibri"/>
          <w:lang w:val="en-US"/>
        </w:rPr>
        <w:t xml:space="preserve"> (as detected by </w:t>
      </w:r>
      <w:r w:rsidR="004B6B22" w:rsidRPr="003C77BA">
        <w:rPr>
          <w:rFonts w:ascii="Calibri" w:hAnsi="Calibri" w:cs="Calibri"/>
          <w:lang w:val="en-US"/>
        </w:rPr>
        <w:t xml:space="preserve">liver biopsy, </w:t>
      </w:r>
      <w:r w:rsidR="00FA79FF" w:rsidRPr="003C77BA">
        <w:rPr>
          <w:rFonts w:ascii="Calibri" w:hAnsi="Calibri" w:cs="Calibri"/>
          <w:lang w:val="en-US"/>
        </w:rPr>
        <w:t>imaging</w:t>
      </w:r>
      <w:r w:rsidR="00A87D33" w:rsidRPr="003C77BA">
        <w:rPr>
          <w:rFonts w:ascii="Calibri" w:hAnsi="Calibri" w:cs="Calibri"/>
          <w:lang w:val="en-US"/>
        </w:rPr>
        <w:t xml:space="preserve"> techniques</w:t>
      </w:r>
      <w:r w:rsidR="00FA79FF" w:rsidRPr="003C77BA">
        <w:rPr>
          <w:rFonts w:ascii="Calibri" w:hAnsi="Calibri" w:cs="Calibri"/>
          <w:lang w:val="en-US"/>
        </w:rPr>
        <w:t xml:space="preserve">, </w:t>
      </w:r>
      <w:r w:rsidR="00C96CD9" w:rsidRPr="003C77BA">
        <w:rPr>
          <w:rFonts w:ascii="Calibri" w:hAnsi="Calibri" w:cs="Calibri"/>
          <w:lang w:val="en-US"/>
        </w:rPr>
        <w:t>blood-based scores</w:t>
      </w:r>
      <w:r w:rsidR="00BB2EC8" w:rsidRPr="003C77BA">
        <w:rPr>
          <w:rFonts w:ascii="Calibri" w:hAnsi="Calibri" w:cs="Calibri"/>
          <w:lang w:val="en-US"/>
        </w:rPr>
        <w:t>,</w:t>
      </w:r>
      <w:r w:rsidR="00C96CD9" w:rsidRPr="003C77BA">
        <w:rPr>
          <w:rFonts w:ascii="Calibri" w:hAnsi="Calibri" w:cs="Calibri"/>
          <w:lang w:val="en-US"/>
        </w:rPr>
        <w:t xml:space="preserve"> or </w:t>
      </w:r>
      <w:r w:rsidR="004B6B22" w:rsidRPr="003C77BA">
        <w:rPr>
          <w:rFonts w:ascii="Calibri" w:hAnsi="Calibri" w:cs="Calibri"/>
          <w:lang w:val="en-US"/>
        </w:rPr>
        <w:t xml:space="preserve">ICD </w:t>
      </w:r>
      <w:r w:rsidR="00FA79FF" w:rsidRPr="003C77BA">
        <w:rPr>
          <w:rFonts w:ascii="Calibri" w:hAnsi="Calibri" w:cs="Calibri"/>
          <w:lang w:val="en-US"/>
        </w:rPr>
        <w:t>codes)</w:t>
      </w:r>
      <w:r w:rsidRPr="003C77BA">
        <w:rPr>
          <w:rFonts w:ascii="Calibri" w:hAnsi="Calibri" w:cs="Calibri"/>
          <w:lang w:val="en-US"/>
        </w:rPr>
        <w:t xml:space="preserve"> </w:t>
      </w:r>
      <w:r w:rsidR="00FA79FF" w:rsidRPr="003C77BA">
        <w:rPr>
          <w:rFonts w:ascii="Calibri" w:hAnsi="Calibri" w:cs="Calibri"/>
          <w:lang w:val="en-US"/>
        </w:rPr>
        <w:t>was</w:t>
      </w:r>
      <w:r w:rsidRPr="003C77BA">
        <w:rPr>
          <w:rFonts w:ascii="Calibri" w:hAnsi="Calibri" w:cs="Calibri"/>
          <w:lang w:val="en-US"/>
        </w:rPr>
        <w:t xml:space="preserve"> </w:t>
      </w:r>
      <w:r w:rsidRPr="003C77BA">
        <w:rPr>
          <w:rFonts w:ascii="Calibri" w:hAnsi="Calibri" w:cs="Calibri"/>
          <w:lang w:val="en-US"/>
        </w:rPr>
        <w:lastRenderedPageBreak/>
        <w:t>associated with a</w:t>
      </w:r>
      <w:r w:rsidR="00C96CD9" w:rsidRPr="003C77BA">
        <w:rPr>
          <w:rFonts w:ascii="Calibri" w:hAnsi="Calibri" w:cs="Calibri"/>
          <w:lang w:val="en-US"/>
        </w:rPr>
        <w:t xml:space="preserve"> </w:t>
      </w:r>
      <w:r w:rsidR="00F83EEE" w:rsidRPr="003C77BA">
        <w:rPr>
          <w:rFonts w:ascii="Calibri" w:hAnsi="Calibri" w:cs="Calibri"/>
          <w:lang w:val="en-US"/>
        </w:rPr>
        <w:t xml:space="preserve">moderately </w:t>
      </w:r>
      <w:r w:rsidR="00C96CD9" w:rsidRPr="003C77BA">
        <w:rPr>
          <w:rFonts w:ascii="Calibri" w:hAnsi="Calibri" w:cs="Calibri"/>
          <w:lang w:val="en-US"/>
        </w:rPr>
        <w:t xml:space="preserve">higher </w:t>
      </w:r>
      <w:r w:rsidR="003F0C90" w:rsidRPr="003C77BA">
        <w:rPr>
          <w:rFonts w:ascii="Calibri" w:hAnsi="Calibri" w:cs="Calibri"/>
          <w:lang w:val="en-US"/>
        </w:rPr>
        <w:t xml:space="preserve">long-term </w:t>
      </w:r>
      <w:r w:rsidRPr="003C77BA">
        <w:rPr>
          <w:rFonts w:ascii="Calibri" w:hAnsi="Calibri" w:cs="Calibri"/>
          <w:lang w:val="en-US"/>
        </w:rPr>
        <w:t>risk of</w:t>
      </w:r>
      <w:r w:rsidR="004B6B22" w:rsidRPr="003C77BA">
        <w:rPr>
          <w:rFonts w:ascii="Calibri" w:hAnsi="Calibri" w:cs="Calibri"/>
          <w:lang w:val="en-US"/>
        </w:rPr>
        <w:t xml:space="preserve"> developing</w:t>
      </w:r>
      <w:r w:rsidRPr="003C77BA">
        <w:rPr>
          <w:rFonts w:ascii="Calibri" w:hAnsi="Calibri" w:cs="Calibri"/>
          <w:lang w:val="en-US"/>
        </w:rPr>
        <w:t xml:space="preserve"> </w:t>
      </w:r>
      <w:r w:rsidR="00F83EEE" w:rsidRPr="003C77BA">
        <w:rPr>
          <w:rFonts w:ascii="Calibri" w:hAnsi="Calibri" w:cs="Calibri"/>
          <w:lang w:val="en-US"/>
        </w:rPr>
        <w:t xml:space="preserve">new-onset </w:t>
      </w:r>
      <w:r w:rsidRPr="003C77BA">
        <w:rPr>
          <w:rFonts w:ascii="Calibri" w:hAnsi="Calibri" w:cs="Calibri"/>
          <w:lang w:val="en-US"/>
        </w:rPr>
        <w:t>AF</w:t>
      </w:r>
      <w:r w:rsidR="004B6B22" w:rsidRPr="003C77BA">
        <w:rPr>
          <w:rFonts w:ascii="Calibri" w:hAnsi="Calibri" w:cs="Calibri"/>
          <w:lang w:val="en-US"/>
        </w:rPr>
        <w:t xml:space="preserve"> over a median </w:t>
      </w:r>
      <w:r w:rsidR="0082774D" w:rsidRPr="003C77BA">
        <w:rPr>
          <w:rFonts w:ascii="Calibri" w:hAnsi="Calibri" w:cs="Calibri"/>
          <w:lang w:val="en-US"/>
        </w:rPr>
        <w:t>follow-up</w:t>
      </w:r>
      <w:r w:rsidR="007C3DD8" w:rsidRPr="003C77BA">
        <w:rPr>
          <w:rFonts w:ascii="Calibri" w:hAnsi="Calibri" w:cs="Calibri"/>
          <w:lang w:val="en-US"/>
        </w:rPr>
        <w:t xml:space="preserve"> </w:t>
      </w:r>
      <w:r w:rsidR="004B6B22" w:rsidRPr="003C77BA">
        <w:rPr>
          <w:rFonts w:ascii="Calibri" w:hAnsi="Calibri" w:cs="Calibri"/>
          <w:lang w:val="en-US"/>
        </w:rPr>
        <w:t>of 7.2 years</w:t>
      </w:r>
      <w:r w:rsidRPr="003C77BA">
        <w:rPr>
          <w:rFonts w:ascii="Calibri" w:hAnsi="Calibri" w:cs="Calibri"/>
          <w:lang w:val="en-US"/>
        </w:rPr>
        <w:t>.</w:t>
      </w:r>
      <w:r w:rsidR="0026021F" w:rsidRPr="003C77BA">
        <w:rPr>
          <w:rFonts w:ascii="Calibri" w:hAnsi="Calibri" w:cs="Calibri"/>
          <w:lang w:val="en-US"/>
        </w:rPr>
        <w:t xml:space="preserve"> This </w:t>
      </w:r>
      <w:r w:rsidR="004D579E" w:rsidRPr="003C77BA">
        <w:rPr>
          <w:rFonts w:ascii="Calibri" w:hAnsi="Calibri" w:cs="Calibri"/>
          <w:lang w:val="en-US"/>
        </w:rPr>
        <w:t xml:space="preserve">increased </w:t>
      </w:r>
      <w:r w:rsidR="00C96CD9" w:rsidRPr="003C77BA">
        <w:rPr>
          <w:rFonts w:ascii="Calibri" w:hAnsi="Calibri" w:cs="Calibri"/>
          <w:lang w:val="en-US"/>
        </w:rPr>
        <w:t xml:space="preserve">long-term </w:t>
      </w:r>
      <w:r w:rsidR="0026021F" w:rsidRPr="003C77BA">
        <w:rPr>
          <w:rFonts w:ascii="Calibri" w:hAnsi="Calibri" w:cs="Calibri"/>
          <w:lang w:val="en-US"/>
        </w:rPr>
        <w:t>risk</w:t>
      </w:r>
      <w:r w:rsidR="004D579E" w:rsidRPr="003C77BA">
        <w:rPr>
          <w:rFonts w:ascii="Calibri" w:hAnsi="Calibri" w:cs="Calibri"/>
          <w:lang w:val="en-US"/>
        </w:rPr>
        <w:t xml:space="preserve"> of AF</w:t>
      </w:r>
      <w:r w:rsidR="0026021F" w:rsidRPr="003C77BA">
        <w:rPr>
          <w:rFonts w:ascii="Calibri" w:hAnsi="Calibri" w:cs="Calibri"/>
          <w:lang w:val="en-US"/>
        </w:rPr>
        <w:t xml:space="preserve"> remained significant after adjusting for </w:t>
      </w:r>
      <w:r w:rsidR="00C96CD9" w:rsidRPr="003C77BA">
        <w:rPr>
          <w:rFonts w:ascii="Calibri" w:hAnsi="Calibri" w:cs="Calibri"/>
          <w:lang w:val="en-US"/>
        </w:rPr>
        <w:t xml:space="preserve">age, sex, </w:t>
      </w:r>
      <w:r w:rsidR="00522E45" w:rsidRPr="003C77BA">
        <w:rPr>
          <w:rFonts w:ascii="Calibri" w:hAnsi="Calibri" w:cs="Calibri"/>
          <w:lang w:val="en-US"/>
        </w:rPr>
        <w:t xml:space="preserve">obesity, </w:t>
      </w:r>
      <w:r w:rsidR="00C96CD9" w:rsidRPr="003C77BA">
        <w:rPr>
          <w:rFonts w:ascii="Calibri" w:hAnsi="Calibri" w:cs="Calibri"/>
          <w:lang w:val="en-US"/>
        </w:rPr>
        <w:t>hypertension, type 2 diabetes</w:t>
      </w:r>
      <w:r w:rsidR="00BB2EC8" w:rsidRPr="003C77BA">
        <w:rPr>
          <w:rFonts w:ascii="Calibri" w:hAnsi="Calibri" w:cs="Calibri"/>
          <w:lang w:val="en-US"/>
        </w:rPr>
        <w:t>,</w:t>
      </w:r>
      <w:r w:rsidR="00C96CD9" w:rsidRPr="003C77BA">
        <w:rPr>
          <w:rFonts w:ascii="Calibri" w:hAnsi="Calibri" w:cs="Calibri"/>
          <w:lang w:val="en-US"/>
        </w:rPr>
        <w:t xml:space="preserve"> and other </w:t>
      </w:r>
      <w:r w:rsidR="0026021F" w:rsidRPr="003C77BA">
        <w:rPr>
          <w:rFonts w:ascii="Calibri" w:hAnsi="Calibri" w:cs="Calibri"/>
          <w:lang w:val="en-US"/>
        </w:rPr>
        <w:t>common cardio</w:t>
      </w:r>
      <w:r w:rsidR="00C96CD9" w:rsidRPr="003C77BA">
        <w:rPr>
          <w:rFonts w:ascii="Calibri" w:hAnsi="Calibri" w:cs="Calibri"/>
          <w:lang w:val="en-US"/>
        </w:rPr>
        <w:t>metabolic</w:t>
      </w:r>
      <w:r w:rsidR="0026021F" w:rsidRPr="003C77BA">
        <w:rPr>
          <w:rFonts w:ascii="Calibri" w:hAnsi="Calibri" w:cs="Calibri"/>
          <w:lang w:val="en-US"/>
        </w:rPr>
        <w:t xml:space="preserve"> risk factors.</w:t>
      </w:r>
      <w:r w:rsidRPr="003C77BA">
        <w:rPr>
          <w:rFonts w:ascii="Calibri" w:hAnsi="Calibri" w:cs="Calibri"/>
          <w:lang w:val="en-US"/>
        </w:rPr>
        <w:t xml:space="preserve"> </w:t>
      </w:r>
      <w:r w:rsidR="005070C0" w:rsidRPr="003C77BA">
        <w:rPr>
          <w:rFonts w:ascii="Calibri" w:hAnsi="Calibri" w:cs="Calibri"/>
          <w:lang w:val="en-US"/>
        </w:rPr>
        <w:t xml:space="preserve">Well-designed </w:t>
      </w:r>
      <w:r w:rsidR="00674E9A" w:rsidRPr="003C77BA">
        <w:rPr>
          <w:rFonts w:ascii="Calibri" w:hAnsi="Calibri" w:cs="Calibri"/>
          <w:lang w:val="en-US"/>
        </w:rPr>
        <w:t>i</w:t>
      </w:r>
      <w:r w:rsidRPr="003C77BA">
        <w:rPr>
          <w:rFonts w:ascii="Calibri" w:hAnsi="Calibri" w:cs="Calibri"/>
          <w:lang w:val="en-US"/>
        </w:rPr>
        <w:t xml:space="preserve">ntervention studies are </w:t>
      </w:r>
      <w:r w:rsidR="00FA79FF" w:rsidRPr="003C77BA">
        <w:rPr>
          <w:rFonts w:ascii="Calibri" w:hAnsi="Calibri" w:cs="Calibri"/>
          <w:lang w:val="en-US"/>
        </w:rPr>
        <w:t>required</w:t>
      </w:r>
      <w:r w:rsidRPr="003C77BA">
        <w:rPr>
          <w:rFonts w:ascii="Calibri" w:hAnsi="Calibri" w:cs="Calibri"/>
          <w:lang w:val="en-US"/>
        </w:rPr>
        <w:t xml:space="preserve"> to </w:t>
      </w:r>
      <w:r w:rsidR="00F756E5" w:rsidRPr="003C77BA">
        <w:rPr>
          <w:rFonts w:ascii="Calibri" w:hAnsi="Calibri" w:cs="Calibri"/>
          <w:lang w:val="en-US"/>
        </w:rPr>
        <w:t>determine</w:t>
      </w:r>
      <w:r w:rsidRPr="003C77BA">
        <w:rPr>
          <w:rFonts w:ascii="Calibri" w:hAnsi="Calibri" w:cs="Calibri"/>
          <w:lang w:val="en-US"/>
        </w:rPr>
        <w:t xml:space="preserve"> whether pharmacological treatments targeting </w:t>
      </w:r>
      <w:r w:rsidR="00EE14A0" w:rsidRPr="003C77BA">
        <w:rPr>
          <w:rFonts w:ascii="Calibri" w:hAnsi="Calibri" w:cs="Calibri"/>
          <w:lang w:val="en-US"/>
        </w:rPr>
        <w:t>MASLD</w:t>
      </w:r>
      <w:r w:rsidR="00674E9A" w:rsidRPr="003C77BA">
        <w:rPr>
          <w:rFonts w:ascii="Calibri" w:hAnsi="Calibri" w:cs="Calibri"/>
          <w:lang w:val="en-US"/>
        </w:rPr>
        <w:t xml:space="preserve"> (e.g., </w:t>
      </w:r>
      <w:proofErr w:type="spellStart"/>
      <w:r w:rsidR="001E04A0" w:rsidRPr="003C77BA">
        <w:rPr>
          <w:rFonts w:ascii="Calibri" w:hAnsi="Calibri" w:cs="Calibri"/>
          <w:lang w:val="en-US"/>
        </w:rPr>
        <w:t>resmetirom</w:t>
      </w:r>
      <w:proofErr w:type="spellEnd"/>
      <w:r w:rsidR="001E04A0" w:rsidRPr="003C77BA">
        <w:rPr>
          <w:rFonts w:ascii="Calibri" w:hAnsi="Calibri" w:cs="Calibri"/>
          <w:lang w:val="en-US"/>
        </w:rPr>
        <w:t xml:space="preserve">, </w:t>
      </w:r>
      <w:proofErr w:type="spellStart"/>
      <w:r w:rsidR="00897BC7" w:rsidRPr="003C77BA">
        <w:rPr>
          <w:rFonts w:ascii="Calibri" w:hAnsi="Calibri" w:cs="Calibri"/>
          <w:lang w:val="en-US"/>
        </w:rPr>
        <w:t>semaglutide</w:t>
      </w:r>
      <w:proofErr w:type="spellEnd"/>
      <w:r w:rsidR="0043208F" w:rsidRPr="003C77BA">
        <w:rPr>
          <w:rFonts w:ascii="Calibri" w:hAnsi="Calibri" w:cs="Calibri"/>
          <w:lang w:val="en-US"/>
        </w:rPr>
        <w:t xml:space="preserve"> </w:t>
      </w:r>
      <w:r w:rsidR="001E04A0" w:rsidRPr="003C77BA">
        <w:rPr>
          <w:rFonts w:ascii="Calibri" w:hAnsi="Calibri" w:cs="Calibri"/>
          <w:lang w:val="en-US"/>
        </w:rPr>
        <w:t xml:space="preserve">or </w:t>
      </w:r>
      <w:r w:rsidR="0043208F" w:rsidRPr="003C77BA">
        <w:rPr>
          <w:rFonts w:ascii="Calibri" w:hAnsi="Calibri" w:cs="Calibri"/>
          <w:lang w:val="en-US"/>
        </w:rPr>
        <w:t xml:space="preserve">other </w:t>
      </w:r>
      <w:r w:rsidR="00674E9A" w:rsidRPr="003C77BA">
        <w:rPr>
          <w:rFonts w:ascii="Calibri" w:hAnsi="Calibri" w:cs="Calibri"/>
          <w:lang w:val="en-US"/>
        </w:rPr>
        <w:t>incretin</w:t>
      </w:r>
      <w:r w:rsidR="001E04A0" w:rsidRPr="003C77BA">
        <w:rPr>
          <w:rFonts w:ascii="Calibri" w:hAnsi="Calibri" w:cs="Calibri"/>
          <w:lang w:val="en-US"/>
        </w:rPr>
        <w:t xml:space="preserve"> receptor </w:t>
      </w:r>
      <w:proofErr w:type="spellStart"/>
      <w:r w:rsidR="00DF0D65" w:rsidRPr="003C77BA">
        <w:rPr>
          <w:rFonts w:ascii="Calibri" w:hAnsi="Calibri" w:cs="Calibri"/>
          <w:lang w:val="en-US"/>
        </w:rPr>
        <w:t>poly</w:t>
      </w:r>
      <w:r w:rsidR="001E04A0" w:rsidRPr="003C77BA">
        <w:rPr>
          <w:rFonts w:ascii="Calibri" w:hAnsi="Calibri" w:cs="Calibri"/>
          <w:lang w:val="en-US"/>
        </w:rPr>
        <w:t>agonists</w:t>
      </w:r>
      <w:proofErr w:type="spellEnd"/>
      <w:r w:rsidR="00674E9A" w:rsidRPr="003C77BA">
        <w:rPr>
          <w:rFonts w:ascii="Calibri" w:hAnsi="Calibri" w:cs="Calibri"/>
          <w:lang w:val="en-US"/>
        </w:rPr>
        <w:t>)</w:t>
      </w:r>
      <w:r w:rsidRPr="003C77BA">
        <w:rPr>
          <w:rFonts w:ascii="Calibri" w:hAnsi="Calibri" w:cs="Calibri"/>
          <w:lang w:val="en-US"/>
        </w:rPr>
        <w:t xml:space="preserve"> reduce </w:t>
      </w:r>
      <w:r w:rsidR="005070C0" w:rsidRPr="003C77BA">
        <w:rPr>
          <w:rFonts w:ascii="Calibri" w:hAnsi="Calibri" w:cs="Calibri"/>
          <w:lang w:val="en-US"/>
        </w:rPr>
        <w:t xml:space="preserve">the long-term </w:t>
      </w:r>
      <w:r w:rsidR="00E24101" w:rsidRPr="003C77BA">
        <w:rPr>
          <w:rFonts w:ascii="Calibri" w:hAnsi="Calibri" w:cs="Calibri"/>
          <w:lang w:val="en-US"/>
        </w:rPr>
        <w:t>risk</w:t>
      </w:r>
      <w:r w:rsidR="005070C0" w:rsidRPr="003C77BA">
        <w:rPr>
          <w:rFonts w:ascii="Calibri" w:hAnsi="Calibri" w:cs="Calibri"/>
          <w:lang w:val="en-US"/>
        </w:rPr>
        <w:t xml:space="preserve"> of</w:t>
      </w:r>
      <w:r w:rsidR="00EE14A0" w:rsidRPr="003C77BA">
        <w:rPr>
          <w:rFonts w:ascii="Calibri" w:hAnsi="Calibri" w:cs="Calibri"/>
          <w:lang w:val="en-US"/>
        </w:rPr>
        <w:t xml:space="preserve"> </w:t>
      </w:r>
      <w:r w:rsidRPr="003C77BA">
        <w:rPr>
          <w:rFonts w:ascii="Calibri" w:hAnsi="Calibri" w:cs="Calibri"/>
          <w:lang w:val="en-US"/>
        </w:rPr>
        <w:t>AF</w:t>
      </w:r>
      <w:r w:rsidR="00946C52" w:rsidRPr="003C77BA">
        <w:rPr>
          <w:rFonts w:ascii="Calibri" w:hAnsi="Calibri" w:cs="Calibri"/>
          <w:lang w:val="en-US"/>
        </w:rPr>
        <w:t xml:space="preserve"> </w:t>
      </w:r>
      <w:r w:rsidR="001E04A0" w:rsidRPr="003C77BA">
        <w:rPr>
          <w:rFonts w:ascii="Calibri" w:hAnsi="Calibri" w:cs="Calibri"/>
          <w:lang w:val="en-US"/>
        </w:rPr>
        <w:t>by diminishing the rates of MASLD</w:t>
      </w:r>
      <w:r w:rsidRPr="003C77BA">
        <w:rPr>
          <w:rFonts w:ascii="Calibri" w:hAnsi="Calibri" w:cs="Calibri"/>
          <w:lang w:val="en-US"/>
        </w:rPr>
        <w:t xml:space="preserve">. </w:t>
      </w:r>
      <w:r w:rsidR="003F0C90" w:rsidRPr="003C77BA">
        <w:rPr>
          <w:rFonts w:ascii="Calibri" w:hAnsi="Calibri" w:cs="Calibri"/>
          <w:lang w:val="en-US"/>
        </w:rPr>
        <w:t xml:space="preserve">Further mechanistic studies are also required to better elucidate the complex but existing link between MASLD and </w:t>
      </w:r>
      <w:r w:rsidR="00A55B8D" w:rsidRPr="003C77BA">
        <w:rPr>
          <w:rFonts w:ascii="Calibri" w:hAnsi="Calibri" w:cs="Calibri"/>
          <w:lang w:val="en-US"/>
        </w:rPr>
        <w:t xml:space="preserve">the </w:t>
      </w:r>
      <w:r w:rsidR="003F0C90" w:rsidRPr="003C77BA">
        <w:rPr>
          <w:rFonts w:ascii="Calibri" w:hAnsi="Calibri" w:cs="Calibri"/>
          <w:lang w:val="en-US"/>
        </w:rPr>
        <w:t>risk of AF.</w:t>
      </w:r>
    </w:p>
    <w:p w14:paraId="68F2200A" w14:textId="77777777" w:rsidR="004D579E" w:rsidRPr="003C77BA" w:rsidRDefault="004D579E" w:rsidP="00437205">
      <w:pPr>
        <w:spacing w:line="360" w:lineRule="auto"/>
        <w:jc w:val="both"/>
        <w:rPr>
          <w:rFonts w:ascii="Calibri" w:hAnsi="Calibri" w:cs="Calibri"/>
          <w:lang w:val="en-US"/>
        </w:rPr>
      </w:pPr>
    </w:p>
    <w:p w14:paraId="628A68C3" w14:textId="2F1ABC5B" w:rsidR="00832054" w:rsidRPr="003C77BA" w:rsidRDefault="00832054" w:rsidP="00CC4D53">
      <w:pPr>
        <w:jc w:val="both"/>
        <w:rPr>
          <w:rFonts w:ascii="Calibri" w:hAnsi="Calibri" w:cs="Calibri"/>
          <w:b/>
          <w:bCs/>
          <w:color w:val="000000" w:themeColor="text1"/>
          <w:lang w:val="en-US"/>
        </w:rPr>
      </w:pPr>
      <w:r w:rsidRPr="003C77BA">
        <w:rPr>
          <w:rFonts w:ascii="Calibri" w:hAnsi="Calibri" w:cs="Calibri"/>
          <w:b/>
          <w:bCs/>
          <w:color w:val="000000" w:themeColor="text1"/>
          <w:lang w:val="en-US"/>
        </w:rPr>
        <w:t xml:space="preserve">ACKNOWLEDGMENTS </w:t>
      </w:r>
    </w:p>
    <w:p w14:paraId="1E8D4115" w14:textId="2B727F4D" w:rsidR="00CC4D53" w:rsidRPr="003C77BA" w:rsidRDefault="00CC4D53" w:rsidP="00CC4D53">
      <w:pPr>
        <w:jc w:val="both"/>
        <w:rPr>
          <w:rFonts w:ascii="Calibri" w:hAnsi="Calibri" w:cs="Calibri"/>
          <w:color w:val="000000" w:themeColor="text1"/>
          <w:sz w:val="22"/>
          <w:szCs w:val="22"/>
          <w:lang w:val="en-US"/>
        </w:rPr>
      </w:pPr>
      <w:r w:rsidRPr="003C77BA">
        <w:rPr>
          <w:rFonts w:ascii="Calibri" w:hAnsi="Calibri" w:cs="Calibri"/>
          <w:b/>
          <w:bCs/>
          <w:color w:val="000000" w:themeColor="text1"/>
          <w:sz w:val="22"/>
          <w:szCs w:val="22"/>
          <w:lang w:val="en-US"/>
        </w:rPr>
        <w:t>Conflicts of interest statement</w:t>
      </w:r>
      <w:r w:rsidRPr="003C77BA">
        <w:rPr>
          <w:rFonts w:ascii="Calibri" w:hAnsi="Calibri" w:cs="Calibri"/>
          <w:color w:val="000000" w:themeColor="text1"/>
          <w:sz w:val="22"/>
          <w:szCs w:val="22"/>
          <w:lang w:val="en-US"/>
        </w:rPr>
        <w:t>: nothing to declare.</w:t>
      </w:r>
    </w:p>
    <w:p w14:paraId="126BB343" w14:textId="099458CF" w:rsidR="00CC4D53" w:rsidRPr="003C77BA" w:rsidRDefault="00CC4D53" w:rsidP="00CC4D53">
      <w:pPr>
        <w:jc w:val="both"/>
        <w:rPr>
          <w:rFonts w:ascii="Calibri" w:hAnsi="Calibri" w:cs="Calibri"/>
          <w:color w:val="000000" w:themeColor="text1"/>
          <w:sz w:val="22"/>
          <w:szCs w:val="22"/>
          <w:lang w:val="en-US"/>
        </w:rPr>
      </w:pPr>
      <w:r w:rsidRPr="003C77BA">
        <w:rPr>
          <w:rFonts w:ascii="Calibri" w:hAnsi="Calibri" w:cs="Calibri"/>
          <w:b/>
          <w:bCs/>
          <w:color w:val="000000" w:themeColor="text1"/>
          <w:sz w:val="22"/>
          <w:szCs w:val="22"/>
          <w:lang w:val="en-US"/>
        </w:rPr>
        <w:t xml:space="preserve">Funding </w:t>
      </w:r>
      <w:r w:rsidR="0046522B" w:rsidRPr="003C77BA">
        <w:rPr>
          <w:rFonts w:ascii="Calibri" w:hAnsi="Calibri" w:cs="Calibri"/>
          <w:b/>
          <w:bCs/>
          <w:color w:val="000000" w:themeColor="text1"/>
          <w:sz w:val="22"/>
          <w:szCs w:val="22"/>
          <w:lang w:val="en-US"/>
        </w:rPr>
        <w:t>Statement</w:t>
      </w:r>
      <w:r w:rsidRPr="003C77BA">
        <w:rPr>
          <w:rFonts w:ascii="Calibri" w:hAnsi="Calibri" w:cs="Calibri"/>
          <w:color w:val="000000" w:themeColor="text1"/>
          <w:sz w:val="22"/>
          <w:szCs w:val="22"/>
          <w:lang w:val="en-US"/>
        </w:rPr>
        <w:t>: No funding was received for this study. CDB is funded in part by the Southampton National Institute for Health and Care Research, Biomedical Research Centre (NIHR 203319). GT is supported in part by grants from the School of Medicine, University of Verona, Verona, Italy. SP is supported by the Italian PNRR-MAD-2022-12375656 project, by PRIN 2022 2022L273C9, and by RF-2021-12372399. The research leading to these results has received funding from MIUR under PNRR M4C2I1.3 Heal Italia project PE00000019 CUP B73C22001250006 to Prof. Salvatore Petta.</w:t>
      </w:r>
    </w:p>
    <w:p w14:paraId="63D09F8F" w14:textId="77777777" w:rsidR="00CC4D53" w:rsidRPr="003C77BA" w:rsidRDefault="00CC4D53" w:rsidP="00246FAB">
      <w:pPr>
        <w:jc w:val="both"/>
        <w:rPr>
          <w:rFonts w:ascii="Calibri" w:hAnsi="Calibri" w:cs="Calibri"/>
          <w:color w:val="000000" w:themeColor="text1"/>
          <w:sz w:val="22"/>
          <w:szCs w:val="22"/>
          <w:lang w:val="en-US"/>
        </w:rPr>
      </w:pPr>
      <w:r w:rsidRPr="003C77BA">
        <w:rPr>
          <w:rFonts w:ascii="Calibri" w:hAnsi="Calibri" w:cs="Calibri"/>
          <w:b/>
          <w:bCs/>
          <w:color w:val="000000" w:themeColor="text1"/>
          <w:sz w:val="22"/>
          <w:szCs w:val="22"/>
          <w:lang w:val="en-US"/>
        </w:rPr>
        <w:t>Author Contributions</w:t>
      </w:r>
      <w:r w:rsidR="00246FAB" w:rsidRPr="003C77BA">
        <w:rPr>
          <w:rFonts w:ascii="Calibri" w:hAnsi="Calibri" w:cs="Calibri"/>
          <w:color w:val="000000" w:themeColor="text1"/>
          <w:sz w:val="22"/>
          <w:szCs w:val="22"/>
          <w:lang w:val="en-US"/>
        </w:rPr>
        <w:t>: A.M., R.M., E.S., V.F., E.S., S.B., S.P., S.A.P., C.D.B. and G.T. were involved in the conception, design, and conduct of the study and the analysis and interpretation of the results. G.T. wrote the first draft of the manuscript, and all authors edited, reviewed, and approved the final version of the manuscript. A.M. and G.T. are the guarantors of this work and, as such, had full access to all the data in the study and take responsibility for the integrity of the data and the accuracy of the data analysis.</w:t>
      </w:r>
    </w:p>
    <w:p w14:paraId="4C79611A" w14:textId="359FE8A9" w:rsidR="000F4416" w:rsidRPr="003C77BA" w:rsidRDefault="00AD5D25" w:rsidP="00246FAB">
      <w:pPr>
        <w:jc w:val="both"/>
        <w:rPr>
          <w:rFonts w:ascii="Calibri" w:hAnsi="Calibri" w:cs="Calibri"/>
          <w:color w:val="000000" w:themeColor="text1"/>
          <w:sz w:val="22"/>
          <w:szCs w:val="22"/>
          <w:lang w:val="en-US"/>
        </w:rPr>
        <w:sectPr w:rsidR="000F4416" w:rsidRPr="003C77BA">
          <w:footerReference w:type="even" r:id="rId9"/>
          <w:footerReference w:type="default" r:id="rId10"/>
          <w:pgSz w:w="11906" w:h="16838"/>
          <w:pgMar w:top="1417" w:right="1134" w:bottom="1134" w:left="1134" w:header="708" w:footer="708" w:gutter="0"/>
          <w:cols w:space="708"/>
          <w:docGrid w:linePitch="360"/>
        </w:sectPr>
      </w:pPr>
      <w:r w:rsidRPr="003C77BA">
        <w:rPr>
          <w:rFonts w:ascii="Calibri" w:hAnsi="Calibri" w:cs="Calibri"/>
          <w:b/>
          <w:bCs/>
          <w:color w:val="000000" w:themeColor="text1"/>
          <w:sz w:val="22"/>
          <w:szCs w:val="22"/>
          <w:lang w:val="en-US"/>
        </w:rPr>
        <w:t>Data availability</w:t>
      </w:r>
      <w:r w:rsidR="0046522B" w:rsidRPr="003C77BA">
        <w:rPr>
          <w:rFonts w:ascii="Calibri" w:hAnsi="Calibri" w:cs="Calibri"/>
          <w:b/>
          <w:bCs/>
          <w:color w:val="000000" w:themeColor="text1"/>
          <w:sz w:val="22"/>
          <w:szCs w:val="22"/>
          <w:lang w:val="en-US"/>
        </w:rPr>
        <w:t xml:space="preserve"> statement</w:t>
      </w:r>
      <w:r w:rsidR="000F4416" w:rsidRPr="003C77BA">
        <w:rPr>
          <w:rFonts w:ascii="Calibri" w:hAnsi="Calibri" w:cs="Calibri"/>
          <w:color w:val="000000" w:themeColor="text1"/>
          <w:sz w:val="22"/>
          <w:szCs w:val="22"/>
          <w:lang w:val="en-US"/>
        </w:rPr>
        <w:t xml:space="preserve">: </w:t>
      </w:r>
      <w:r w:rsidR="0046522B" w:rsidRPr="003C77BA">
        <w:rPr>
          <w:rFonts w:ascii="Calibri" w:hAnsi="Calibri" w:cs="Calibri"/>
          <w:bCs/>
          <w:color w:val="000000" w:themeColor="text1"/>
          <w:sz w:val="22"/>
          <w:szCs w:val="22"/>
          <w:lang w:val="en-US"/>
        </w:rPr>
        <w:t>All supporting data of the meta-analysis are available within the article (and in the online-only supplementary Material).</w:t>
      </w:r>
    </w:p>
    <w:p w14:paraId="5F3764F0" w14:textId="270C295C" w:rsidR="00C0328B" w:rsidRPr="003C77BA" w:rsidRDefault="00C0328B" w:rsidP="00C0328B">
      <w:pPr>
        <w:rPr>
          <w:rFonts w:ascii="Calibri" w:hAnsi="Calibri" w:cs="Calibri"/>
          <w:sz w:val="20"/>
          <w:szCs w:val="20"/>
          <w:lang w:val="en-US"/>
        </w:rPr>
      </w:pPr>
      <w:r w:rsidRPr="003C77BA">
        <w:rPr>
          <w:rFonts w:ascii="Calibri" w:hAnsi="Calibri" w:cs="Calibri"/>
          <w:b/>
          <w:bCs/>
          <w:sz w:val="20"/>
          <w:szCs w:val="20"/>
          <w:lang w:val="en-US"/>
        </w:rPr>
        <w:lastRenderedPageBreak/>
        <w:t>Table 1</w:t>
      </w:r>
      <w:r w:rsidRPr="003C77BA">
        <w:rPr>
          <w:rFonts w:ascii="Calibri" w:hAnsi="Calibri" w:cs="Calibri"/>
          <w:sz w:val="20"/>
          <w:szCs w:val="20"/>
          <w:lang w:val="en-US"/>
        </w:rPr>
        <w:t xml:space="preserve">. Main characteristics of eligible </w:t>
      </w:r>
      <w:r w:rsidR="004064D8" w:rsidRPr="003C77BA">
        <w:rPr>
          <w:rFonts w:ascii="Calibri" w:hAnsi="Calibri" w:cs="Calibri"/>
          <w:sz w:val="20"/>
          <w:szCs w:val="20"/>
          <w:lang w:val="en-US"/>
        </w:rPr>
        <w:t xml:space="preserve">retrospective </w:t>
      </w:r>
      <w:r w:rsidR="004629AB" w:rsidRPr="003C77BA">
        <w:rPr>
          <w:rFonts w:ascii="Calibri" w:hAnsi="Calibri" w:cs="Calibri"/>
          <w:sz w:val="20"/>
          <w:szCs w:val="20"/>
          <w:lang w:val="en-US"/>
        </w:rPr>
        <w:t>cohort</w:t>
      </w:r>
      <w:r w:rsidRPr="003C77BA">
        <w:rPr>
          <w:rFonts w:ascii="Calibri" w:hAnsi="Calibri" w:cs="Calibri"/>
          <w:sz w:val="20"/>
          <w:szCs w:val="20"/>
          <w:lang w:val="en-US"/>
        </w:rPr>
        <w:t xml:space="preserve"> studies </w:t>
      </w:r>
      <w:r w:rsidR="002E075B" w:rsidRPr="003C77BA">
        <w:rPr>
          <w:rFonts w:ascii="Calibri" w:hAnsi="Calibri" w:cs="Calibri"/>
          <w:sz w:val="20"/>
          <w:szCs w:val="20"/>
          <w:lang w:val="en-US"/>
        </w:rPr>
        <w:t xml:space="preserve">(n=16) </w:t>
      </w:r>
      <w:r w:rsidRPr="003C77BA">
        <w:rPr>
          <w:rFonts w:ascii="Calibri" w:hAnsi="Calibri" w:cs="Calibri"/>
          <w:sz w:val="20"/>
          <w:szCs w:val="20"/>
          <w:lang w:val="en-US"/>
        </w:rPr>
        <w:t>assessing the association between MASLD</w:t>
      </w:r>
      <w:r w:rsidR="009E2F0C" w:rsidRPr="003C77BA">
        <w:rPr>
          <w:rFonts w:ascii="Calibri" w:hAnsi="Calibri" w:cs="Calibri"/>
          <w:sz w:val="20"/>
          <w:szCs w:val="20"/>
          <w:vertAlign w:val="superscript"/>
          <w:lang w:val="en-US"/>
        </w:rPr>
        <w:t>§</w:t>
      </w:r>
      <w:r w:rsidRPr="003C77BA">
        <w:rPr>
          <w:rFonts w:ascii="Calibri" w:hAnsi="Calibri" w:cs="Calibri"/>
          <w:sz w:val="20"/>
          <w:szCs w:val="20"/>
          <w:lang w:val="en-US"/>
        </w:rPr>
        <w:t xml:space="preserve"> and</w:t>
      </w:r>
      <w:r w:rsidR="0038605A" w:rsidRPr="003C77BA">
        <w:rPr>
          <w:rFonts w:ascii="Calibri" w:hAnsi="Calibri" w:cs="Calibri"/>
          <w:sz w:val="20"/>
          <w:szCs w:val="20"/>
          <w:lang w:val="en-US"/>
        </w:rPr>
        <w:t xml:space="preserve"> the risk of</w:t>
      </w:r>
      <w:r w:rsidRPr="003C77BA">
        <w:rPr>
          <w:rFonts w:ascii="Calibri" w:hAnsi="Calibri" w:cs="Calibri"/>
          <w:sz w:val="20"/>
          <w:szCs w:val="20"/>
          <w:lang w:val="en-US"/>
        </w:rPr>
        <w:t xml:space="preserve"> </w:t>
      </w:r>
      <w:r w:rsidR="004629AB" w:rsidRPr="003C77BA">
        <w:rPr>
          <w:rFonts w:ascii="Calibri" w:hAnsi="Calibri" w:cs="Calibri"/>
          <w:sz w:val="20"/>
          <w:szCs w:val="20"/>
          <w:lang w:val="en-US"/>
        </w:rPr>
        <w:t xml:space="preserve">developing </w:t>
      </w:r>
      <w:r w:rsidRPr="003C77BA">
        <w:rPr>
          <w:rFonts w:ascii="Calibri" w:hAnsi="Calibri" w:cs="Calibri"/>
          <w:sz w:val="20"/>
          <w:szCs w:val="20"/>
          <w:lang w:val="en-US"/>
        </w:rPr>
        <w:t xml:space="preserve">incident AF. </w:t>
      </w:r>
    </w:p>
    <w:tbl>
      <w:tblPr>
        <w:tblStyle w:val="Tabellagriglia6acolori-colore4"/>
        <w:tblW w:w="15163" w:type="dxa"/>
        <w:tblLayout w:type="fixed"/>
        <w:tblLook w:val="04A0" w:firstRow="1" w:lastRow="0" w:firstColumn="1" w:lastColumn="0" w:noHBand="0" w:noVBand="1"/>
      </w:tblPr>
      <w:tblGrid>
        <w:gridCol w:w="943"/>
        <w:gridCol w:w="942"/>
        <w:gridCol w:w="1208"/>
        <w:gridCol w:w="941"/>
        <w:gridCol w:w="941"/>
        <w:gridCol w:w="941"/>
        <w:gridCol w:w="941"/>
        <w:gridCol w:w="1549"/>
        <w:gridCol w:w="941"/>
        <w:gridCol w:w="941"/>
        <w:gridCol w:w="941"/>
        <w:gridCol w:w="941"/>
        <w:gridCol w:w="941"/>
        <w:gridCol w:w="941"/>
        <w:gridCol w:w="1111"/>
      </w:tblGrid>
      <w:tr w:rsidR="004064D8" w:rsidRPr="003C77BA" w14:paraId="2213560A" w14:textId="77777777" w:rsidTr="0004564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6B28282C" w14:textId="47D249B3" w:rsidR="004064D8" w:rsidRPr="003C77BA" w:rsidRDefault="004064D8" w:rsidP="001464AE">
            <w:pPr>
              <w:jc w:val="center"/>
              <w:rPr>
                <w:rFonts w:ascii="Calibri" w:eastAsia="Times New Roman" w:hAnsi="Calibri" w:cs="Calibri"/>
                <w:b w:val="0"/>
                <w:bCs w:val="0"/>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Authors</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Year</w:t>
            </w:r>
            <w:proofErr w:type="spellEnd"/>
            <w:r w:rsidRPr="003C77BA">
              <w:rPr>
                <w:rFonts w:ascii="Calibri" w:eastAsia="Times New Roman" w:hAnsi="Calibri" w:cs="Calibri"/>
                <w:color w:val="000000" w:themeColor="text1"/>
                <w:kern w:val="0"/>
                <w:sz w:val="13"/>
                <w:szCs w:val="13"/>
                <w:lang w:eastAsia="it-IT"/>
                <w14:ligatures w14:val="none"/>
              </w:rPr>
              <w:t xml:space="preserve"> (Ref.)</w:t>
            </w:r>
          </w:p>
        </w:tc>
        <w:tc>
          <w:tcPr>
            <w:tcW w:w="942" w:type="dxa"/>
            <w:vAlign w:val="center"/>
          </w:tcPr>
          <w:p w14:paraId="7E9A09C8" w14:textId="77777777"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Country</w:t>
            </w:r>
          </w:p>
        </w:tc>
        <w:tc>
          <w:tcPr>
            <w:tcW w:w="1208" w:type="dxa"/>
            <w:noWrap/>
            <w:vAlign w:val="center"/>
            <w:hideMark/>
          </w:tcPr>
          <w:p w14:paraId="767629C6" w14:textId="6A068FA9"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Sample size (n)</w:t>
            </w:r>
          </w:p>
        </w:tc>
        <w:tc>
          <w:tcPr>
            <w:tcW w:w="941" w:type="dxa"/>
            <w:noWrap/>
            <w:vAlign w:val="center"/>
            <w:hideMark/>
          </w:tcPr>
          <w:p w14:paraId="2E2D9554" w14:textId="240BEA64"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Mean age (</w:t>
            </w:r>
            <w:proofErr w:type="spellStart"/>
            <w:r w:rsidRPr="003C77BA">
              <w:rPr>
                <w:rFonts w:ascii="Calibri" w:eastAsia="Times New Roman" w:hAnsi="Calibri" w:cs="Calibri"/>
                <w:color w:val="000000" w:themeColor="text1"/>
                <w:kern w:val="0"/>
                <w:sz w:val="13"/>
                <w:szCs w:val="13"/>
                <w:lang w:eastAsia="it-IT"/>
                <w14:ligatures w14:val="none"/>
              </w:rPr>
              <w:t>years</w:t>
            </w:r>
            <w:proofErr w:type="spellEnd"/>
            <w:r w:rsidRPr="003C77BA">
              <w:rPr>
                <w:rFonts w:ascii="Calibri" w:eastAsia="Times New Roman" w:hAnsi="Calibri" w:cs="Calibri"/>
                <w:color w:val="000000" w:themeColor="text1"/>
                <w:kern w:val="0"/>
                <w:sz w:val="13"/>
                <w:szCs w:val="13"/>
                <w:lang w:eastAsia="it-IT"/>
                <w14:ligatures w14:val="none"/>
              </w:rPr>
              <w:t>)</w:t>
            </w:r>
          </w:p>
        </w:tc>
        <w:tc>
          <w:tcPr>
            <w:tcW w:w="941" w:type="dxa"/>
            <w:noWrap/>
            <w:vAlign w:val="center"/>
            <w:hideMark/>
          </w:tcPr>
          <w:p w14:paraId="25C68FDC" w14:textId="25C4E0BA"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Number</w:t>
            </w:r>
            <w:proofErr w:type="spellEnd"/>
            <w:r w:rsidRPr="003C77BA">
              <w:rPr>
                <w:rFonts w:ascii="Calibri" w:eastAsia="Times New Roman" w:hAnsi="Calibri" w:cs="Calibri"/>
                <w:color w:val="000000" w:themeColor="text1"/>
                <w:kern w:val="0"/>
                <w:sz w:val="13"/>
                <w:szCs w:val="13"/>
                <w:lang w:eastAsia="it-IT"/>
                <w14:ligatures w14:val="none"/>
              </w:rPr>
              <w:t xml:space="preserve"> of men (n)</w:t>
            </w:r>
          </w:p>
        </w:tc>
        <w:tc>
          <w:tcPr>
            <w:tcW w:w="941" w:type="dxa"/>
            <w:noWrap/>
            <w:vAlign w:val="center"/>
            <w:hideMark/>
          </w:tcPr>
          <w:p w14:paraId="4D89A451" w14:textId="77A6125F"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BMI (kg/m</w:t>
            </w:r>
            <w:r w:rsidRPr="003C77BA">
              <w:rPr>
                <w:rFonts w:ascii="Calibri" w:eastAsia="Times New Roman" w:hAnsi="Calibri" w:cs="Calibri"/>
                <w:color w:val="000000" w:themeColor="text1"/>
                <w:kern w:val="0"/>
                <w:sz w:val="13"/>
                <w:szCs w:val="13"/>
                <w:vertAlign w:val="superscript"/>
                <w:lang w:eastAsia="it-IT"/>
                <w14:ligatures w14:val="none"/>
              </w:rPr>
              <w:t>2</w:t>
            </w:r>
            <w:r w:rsidRPr="003C77BA">
              <w:rPr>
                <w:rFonts w:ascii="Calibri" w:eastAsia="Times New Roman" w:hAnsi="Calibri" w:cs="Calibri"/>
                <w:color w:val="000000" w:themeColor="text1"/>
                <w:kern w:val="0"/>
                <w:sz w:val="13"/>
                <w:szCs w:val="13"/>
                <w:lang w:eastAsia="it-IT"/>
                <w14:ligatures w14:val="none"/>
              </w:rPr>
              <w:t>)</w:t>
            </w:r>
          </w:p>
        </w:tc>
        <w:tc>
          <w:tcPr>
            <w:tcW w:w="941" w:type="dxa"/>
            <w:noWrap/>
            <w:vAlign w:val="center"/>
            <w:hideMark/>
          </w:tcPr>
          <w:p w14:paraId="34719683" w14:textId="35DDAEBE"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Percentage</w:t>
            </w:r>
            <w:proofErr w:type="spellEnd"/>
            <w:r w:rsidRPr="003C77BA">
              <w:rPr>
                <w:rFonts w:ascii="Calibri" w:eastAsia="Times New Roman" w:hAnsi="Calibri" w:cs="Calibri"/>
                <w:color w:val="000000" w:themeColor="text1"/>
                <w:kern w:val="0"/>
                <w:sz w:val="13"/>
                <w:szCs w:val="13"/>
                <w:lang w:eastAsia="it-IT"/>
                <w14:ligatures w14:val="none"/>
              </w:rPr>
              <w:t xml:space="preserve"> of T2DM</w:t>
            </w:r>
          </w:p>
          <w:p w14:paraId="04A7E653" w14:textId="2D35BCA4"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w:t>
            </w:r>
          </w:p>
        </w:tc>
        <w:tc>
          <w:tcPr>
            <w:tcW w:w="1549" w:type="dxa"/>
            <w:vAlign w:val="center"/>
          </w:tcPr>
          <w:p w14:paraId="7AB5D335" w14:textId="2AFB26A7" w:rsidR="004064D8" w:rsidRPr="003C77BA" w:rsidRDefault="004064D8" w:rsidP="0044346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Percentage of hypertension /myocardial infarction/heart failure (%)</w:t>
            </w:r>
          </w:p>
          <w:p w14:paraId="40E0E744" w14:textId="77777777" w:rsidR="004064D8" w:rsidRPr="003C77BA" w:rsidRDefault="004064D8" w:rsidP="0044346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p>
        </w:tc>
        <w:tc>
          <w:tcPr>
            <w:tcW w:w="941" w:type="dxa"/>
            <w:noWrap/>
            <w:vAlign w:val="center"/>
            <w:hideMark/>
          </w:tcPr>
          <w:p w14:paraId="383BC39D" w14:textId="5D632DCD"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Number of MASLD patients (n)</w:t>
            </w:r>
            <w:r w:rsidRPr="003C77BA">
              <w:rPr>
                <w:rFonts w:ascii="Calibri" w:eastAsia="Times New Roman" w:hAnsi="Calibri" w:cs="Calibri"/>
                <w:color w:val="000000" w:themeColor="text1"/>
                <w:kern w:val="0"/>
                <w:sz w:val="13"/>
                <w:szCs w:val="13"/>
                <w:vertAlign w:val="superscript"/>
                <w:lang w:val="en-US" w:eastAsia="it-IT"/>
                <w14:ligatures w14:val="none"/>
              </w:rPr>
              <w:t>§</w:t>
            </w:r>
          </w:p>
        </w:tc>
        <w:tc>
          <w:tcPr>
            <w:tcW w:w="941" w:type="dxa"/>
            <w:noWrap/>
            <w:vAlign w:val="center"/>
            <w:hideMark/>
          </w:tcPr>
          <w:p w14:paraId="67CC201F" w14:textId="77777777"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MASLD </w:t>
            </w:r>
            <w:proofErr w:type="spellStart"/>
            <w:r w:rsidRPr="003C77BA">
              <w:rPr>
                <w:rFonts w:ascii="Calibri" w:eastAsia="Times New Roman" w:hAnsi="Calibri" w:cs="Calibri"/>
                <w:color w:val="000000" w:themeColor="text1"/>
                <w:kern w:val="0"/>
                <w:sz w:val="13"/>
                <w:szCs w:val="13"/>
                <w:lang w:eastAsia="it-IT"/>
                <w14:ligatures w14:val="none"/>
              </w:rPr>
              <w:t>diagnosis</w:t>
            </w:r>
            <w:proofErr w:type="spellEnd"/>
          </w:p>
        </w:tc>
        <w:tc>
          <w:tcPr>
            <w:tcW w:w="941" w:type="dxa"/>
            <w:vAlign w:val="center"/>
          </w:tcPr>
          <w:p w14:paraId="32A94663" w14:textId="61F4770D"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AF</w:t>
            </w:r>
          </w:p>
          <w:p w14:paraId="1D36AE3C" w14:textId="33C89FDA"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diagnosis</w:t>
            </w:r>
            <w:proofErr w:type="spellEnd"/>
          </w:p>
        </w:tc>
        <w:tc>
          <w:tcPr>
            <w:tcW w:w="941" w:type="dxa"/>
            <w:noWrap/>
            <w:vAlign w:val="center"/>
            <w:hideMark/>
          </w:tcPr>
          <w:p w14:paraId="1CF9270C" w14:textId="78B6F089"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ollow-up (</w:t>
            </w:r>
            <w:proofErr w:type="spellStart"/>
            <w:r w:rsidRPr="003C77BA">
              <w:rPr>
                <w:rFonts w:ascii="Calibri" w:eastAsia="Times New Roman" w:hAnsi="Calibri" w:cs="Calibri"/>
                <w:color w:val="000000" w:themeColor="text1"/>
                <w:kern w:val="0"/>
                <w:sz w:val="13"/>
                <w:szCs w:val="13"/>
                <w:lang w:eastAsia="it-IT"/>
                <w14:ligatures w14:val="none"/>
              </w:rPr>
              <w:t>years</w:t>
            </w:r>
            <w:proofErr w:type="spellEnd"/>
            <w:r w:rsidRPr="003C77BA">
              <w:rPr>
                <w:rFonts w:ascii="Calibri" w:eastAsia="Times New Roman" w:hAnsi="Calibri" w:cs="Calibri"/>
                <w:color w:val="000000" w:themeColor="text1"/>
                <w:kern w:val="0"/>
                <w:sz w:val="13"/>
                <w:szCs w:val="13"/>
                <w:lang w:eastAsia="it-IT"/>
                <w14:ligatures w14:val="none"/>
              </w:rPr>
              <w:t>)</w:t>
            </w:r>
          </w:p>
        </w:tc>
        <w:tc>
          <w:tcPr>
            <w:tcW w:w="941" w:type="dxa"/>
            <w:noWrap/>
            <w:vAlign w:val="center"/>
            <w:hideMark/>
          </w:tcPr>
          <w:p w14:paraId="1D5BAC69" w14:textId="498E20D4"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Incident AF cases (n)</w:t>
            </w:r>
            <w:r w:rsidR="00EF7E5D" w:rsidRPr="003C77BA">
              <w:rPr>
                <w:rFonts w:ascii="Calibri" w:eastAsia="Times New Roman" w:hAnsi="Calibri" w:cs="Calibri"/>
                <w:color w:val="000000" w:themeColor="text1"/>
                <w:kern w:val="0"/>
                <w:sz w:val="13"/>
                <w:szCs w:val="13"/>
                <w:lang w:val="en-US" w:eastAsia="it-IT"/>
                <w14:ligatures w14:val="none"/>
              </w:rPr>
              <w:t xml:space="preserve"> and rates</w:t>
            </w:r>
          </w:p>
        </w:tc>
        <w:tc>
          <w:tcPr>
            <w:tcW w:w="941" w:type="dxa"/>
            <w:noWrap/>
            <w:vAlign w:val="center"/>
            <w:hideMark/>
          </w:tcPr>
          <w:p w14:paraId="126B2CA3" w14:textId="7A8810A0"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Hazard ratio</w:t>
            </w:r>
          </w:p>
          <w:p w14:paraId="60F202B2" w14:textId="2DE70302" w:rsidR="004064D8" w:rsidRPr="003C77BA" w:rsidRDefault="004064D8" w:rsidP="001464A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5% CI)</w:t>
            </w:r>
          </w:p>
        </w:tc>
        <w:tc>
          <w:tcPr>
            <w:tcW w:w="1111" w:type="dxa"/>
            <w:vAlign w:val="center"/>
          </w:tcPr>
          <w:p w14:paraId="3F5E5C9A" w14:textId="394884D6" w:rsidR="004064D8" w:rsidRPr="003C77BA" w:rsidRDefault="004064D8" w:rsidP="00045647">
            <w:pPr>
              <w:tabs>
                <w:tab w:val="left" w:pos="1236"/>
              </w:tabs>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Covariate</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adjustments</w:t>
            </w:r>
            <w:proofErr w:type="spellEnd"/>
          </w:p>
        </w:tc>
      </w:tr>
      <w:tr w:rsidR="004D54F2" w:rsidRPr="003C77BA" w14:paraId="127594A0"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4085C228" w14:textId="07BEC973"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Targher et al. 2013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lrzKrlzs","properties":{"formattedCitation":"(18)","plainCitation":"(18)","noteIndex":0},"citationItems":[{"id":30,"uris":["http://zotero.org/users/local/3aA6NeCb/items/6F7SJIVZ"],"itemData":{"id":30,"type":"article-journal","abstract":"Background The relationship between non-alcoholic fatty liver disease (NAFLD) and atrial fibrillation (AF) in type 2 diabetes is currently unknown. We examined the relationship between NAFLD and risk of incident AF in people with type 2 diabetes. Methods and Results We prospectively followed for 10 years a random sample of 400 patients with type 2 diabetes, who were free from AF at baseline. A standard 12-lead electrocardiogram was undertaken annually and a diagnosis of incident AF was confirmed in affected participants by a single cardiologist. At baseline, NAFLD was defined by ultrasonographic detection of hepatic steatosis in the absence of other liver diseases. During the 10 years of follow-up, there were 42 (10.5%) incident AF cases. NAFLD was associated with an increased risk of incident AF (odds ratio [OR] 4.49, 95% CI 1.6–12.9, p&lt;0.005). Adjustments for age, sex, hypertension and electrocardiographic features (left ventricular hypertrophy and PR interval) did not attenuate the association between NAFLD and incident AF (adjusted-OR 6.38, 95% CI 1.7–24.2, p = 0.005). Further adjustment for variables that were included in the 10-year Framingham Heart Study-derived AF risk score did not appreciably weaken this association. Other independent predictors of AF were older age, longer PR interval and left ventricular hypertrophy. Conclusions Our results indicate that ultrasound-diagnosed NAFLD is strongly associated with an increased incidence of AF in patients with type 2 diabetes even after adjustment for important clinical risk factors for AF.","container-title":"PLOS ONE","DOI":"10.1371/journal.pone.0057183","ISSN":"1932-6203","issue":"2","journalAbbreviation":"PLOS ONE","language":"en","note":"publisher: Public Library of Science","page":"e57183","source":"PLoS Journals","title":"Non-Alcoholic Fatty Liver Disease Is Associated with an Increased Incidence of Atrial Fibrillation in Patients with Type 2 Diabetes","volume":"8","author":[{"family":"Targher","given":"Giovanni"},{"family":"Valbusa","given":"Filippo"},{"family":"Bonapace","given":"Stefano"},{"family":"Bertolini","given":"Lorenzo"},{"family":"Zenari","given":"Luciano"},{"family":"Rodella","given":"Stefano"},{"family":"Zoppini","given":"Giacomo"},{"family":"Mantovani","given":"William"},{"family":"Barbieri","given":"Enrico"},{"family":"Byrne","given":"Christopher D."}],"issued":{"date-parts":[["2013",2,22]]}}}],"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18)</w:t>
            </w:r>
            <w:r w:rsidRPr="003C77BA">
              <w:rPr>
                <w:rFonts w:ascii="Calibri" w:eastAsia="Times New Roman" w:hAnsi="Calibri" w:cs="Calibri"/>
                <w:color w:val="000000" w:themeColor="text1"/>
                <w:kern w:val="0"/>
                <w:sz w:val="13"/>
                <w:szCs w:val="13"/>
                <w:lang w:eastAsia="it-IT"/>
                <w14:ligatures w14:val="none"/>
              </w:rPr>
              <w:fldChar w:fldCharType="end"/>
            </w:r>
          </w:p>
        </w:tc>
        <w:tc>
          <w:tcPr>
            <w:tcW w:w="942" w:type="dxa"/>
            <w:vAlign w:val="center"/>
          </w:tcPr>
          <w:p w14:paraId="66765A63"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Italy</w:t>
            </w:r>
            <w:proofErr w:type="spellEnd"/>
          </w:p>
        </w:tc>
        <w:tc>
          <w:tcPr>
            <w:tcW w:w="1208" w:type="dxa"/>
            <w:noWrap/>
            <w:vAlign w:val="center"/>
            <w:hideMark/>
          </w:tcPr>
          <w:p w14:paraId="65766A58" w14:textId="6ED09C2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00</w:t>
            </w:r>
          </w:p>
        </w:tc>
        <w:tc>
          <w:tcPr>
            <w:tcW w:w="941" w:type="dxa"/>
            <w:noWrap/>
            <w:vAlign w:val="center"/>
            <w:hideMark/>
          </w:tcPr>
          <w:p w14:paraId="0ADA9EC5"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4</w:t>
            </w:r>
          </w:p>
        </w:tc>
        <w:tc>
          <w:tcPr>
            <w:tcW w:w="941" w:type="dxa"/>
            <w:noWrap/>
            <w:vAlign w:val="center"/>
            <w:hideMark/>
          </w:tcPr>
          <w:p w14:paraId="00099528"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35</w:t>
            </w:r>
          </w:p>
        </w:tc>
        <w:tc>
          <w:tcPr>
            <w:tcW w:w="941" w:type="dxa"/>
            <w:noWrap/>
            <w:vAlign w:val="center"/>
            <w:hideMark/>
          </w:tcPr>
          <w:p w14:paraId="0AABCBBE"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9</w:t>
            </w:r>
          </w:p>
        </w:tc>
        <w:tc>
          <w:tcPr>
            <w:tcW w:w="941" w:type="dxa"/>
            <w:noWrap/>
            <w:vAlign w:val="center"/>
            <w:hideMark/>
          </w:tcPr>
          <w:p w14:paraId="7BB3F1F1" w14:textId="5C0FE6BA"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0</w:t>
            </w:r>
          </w:p>
        </w:tc>
        <w:tc>
          <w:tcPr>
            <w:tcW w:w="1549" w:type="dxa"/>
            <w:vAlign w:val="center"/>
          </w:tcPr>
          <w:p w14:paraId="31FD0897" w14:textId="0F8CC873"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0/9/2</w:t>
            </w:r>
          </w:p>
        </w:tc>
        <w:tc>
          <w:tcPr>
            <w:tcW w:w="941" w:type="dxa"/>
            <w:noWrap/>
            <w:vAlign w:val="center"/>
            <w:hideMark/>
          </w:tcPr>
          <w:p w14:paraId="4155A1B5" w14:textId="0F14F4B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81</w:t>
            </w:r>
          </w:p>
        </w:tc>
        <w:tc>
          <w:tcPr>
            <w:tcW w:w="941" w:type="dxa"/>
            <w:noWrap/>
            <w:vAlign w:val="center"/>
            <w:hideMark/>
          </w:tcPr>
          <w:p w14:paraId="0D296776"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US</w:t>
            </w:r>
          </w:p>
        </w:tc>
        <w:tc>
          <w:tcPr>
            <w:tcW w:w="941" w:type="dxa"/>
            <w:vAlign w:val="center"/>
          </w:tcPr>
          <w:p w14:paraId="4BA5EE76" w14:textId="471063D3"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ECG &amp; </w:t>
            </w:r>
            <w:proofErr w:type="spellStart"/>
            <w:r w:rsidRPr="003C77BA">
              <w:rPr>
                <w:rFonts w:ascii="Calibri" w:eastAsia="Times New Roman" w:hAnsi="Calibri" w:cs="Calibri"/>
                <w:color w:val="000000" w:themeColor="text1"/>
                <w:kern w:val="0"/>
                <w:sz w:val="13"/>
                <w:szCs w:val="13"/>
                <w:lang w:eastAsia="it-IT"/>
                <w14:ligatures w14:val="none"/>
              </w:rPr>
              <w:t>Medical</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records</w:t>
            </w:r>
            <w:proofErr w:type="spellEnd"/>
          </w:p>
        </w:tc>
        <w:tc>
          <w:tcPr>
            <w:tcW w:w="941" w:type="dxa"/>
            <w:noWrap/>
            <w:vAlign w:val="center"/>
            <w:hideMark/>
          </w:tcPr>
          <w:p w14:paraId="0872D105" w14:textId="55C6EE04"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w:t>
            </w:r>
          </w:p>
        </w:tc>
        <w:tc>
          <w:tcPr>
            <w:tcW w:w="941" w:type="dxa"/>
            <w:noWrap/>
            <w:vAlign w:val="center"/>
            <w:hideMark/>
          </w:tcPr>
          <w:p w14:paraId="0C8AE258"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42</w:t>
            </w:r>
          </w:p>
          <w:p w14:paraId="37C9544E" w14:textId="0342046E"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4% of MASLD patients vs. 3% of non-MASLD patients developed AF)</w:t>
            </w:r>
          </w:p>
        </w:tc>
        <w:tc>
          <w:tcPr>
            <w:tcW w:w="941" w:type="dxa"/>
            <w:noWrap/>
            <w:vAlign w:val="center"/>
            <w:hideMark/>
          </w:tcPr>
          <w:p w14:paraId="41B4039C"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96 (1.4-17)</w:t>
            </w:r>
          </w:p>
        </w:tc>
        <w:tc>
          <w:tcPr>
            <w:tcW w:w="1111" w:type="dxa"/>
            <w:vAlign w:val="center"/>
          </w:tcPr>
          <w:p w14:paraId="31FB5841" w14:textId="41363CE1"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Age, sex, body mass index, systolic blood pressure, hypertension treatment, electrocardiographic PR interval, history of heart failure</w:t>
            </w:r>
          </w:p>
        </w:tc>
      </w:tr>
      <w:tr w:rsidR="004064D8" w:rsidRPr="003C77BA" w14:paraId="340D6E73"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1AB946DC" w14:textId="2B25BFE4"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Karajamaki</w:t>
            </w:r>
            <w:proofErr w:type="spellEnd"/>
            <w:r w:rsidRPr="003C77BA">
              <w:rPr>
                <w:rFonts w:ascii="Calibri" w:eastAsia="Times New Roman" w:hAnsi="Calibri" w:cs="Calibri"/>
                <w:color w:val="000000" w:themeColor="text1"/>
                <w:kern w:val="0"/>
                <w:sz w:val="13"/>
                <w:szCs w:val="13"/>
                <w:lang w:eastAsia="it-IT"/>
                <w14:ligatures w14:val="none"/>
              </w:rPr>
              <w:t xml:space="preserve"> al. 2015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2SSNfxh0","properties":{"formattedCitation":"(19)","plainCitation":"(19)","noteIndex":0},"citationItems":[{"id":32,"uris":["http://zotero.org/users/local/3aA6NeCb/items/RXKV86FM"],"itemData":{"id":32,"type":"article-journal","abstract":"Non-alcoholic fatty liver disease (NAFLD) and atrial fibrillation (AF) are widespread diseases and have multiple common risk factors and comorbidities. No studies of association between ultrasonography-diagnosed NAFLD and AF exist in other than diabetic population. The goal of this prospective study was to study the value of NAFLD as a predictor of atrial fibrillation. This study had 958 subjects from the OPERA (Oulu Project Elucidating Risk of Atherosclerosis) cohort, and the mean follow-up time was 16.3 years. NAFLD was diagnosed if the subject had fatty liver in ultrasonography and no excess alcohol intake. AF was followed in the National Registers. In this study 249 subjects (26.0%) had NAFLD and 37 (14.9%) of these had AF whereas only 56 (7.9%) of those without NAFLD experienced AF during the follow-up time (p = 0.001). In the multiple Cox regression analysis including potential confounders (age, sex, study group, diabetes, body mass index (BMI), waist circumference, alcohol consumption, smoking, serum alanine aminotransferase concentration (ALT), systolic blood pressure, quick index, left ventricular mass index, left atrial diameter, coronary artery disease (CAD), atrial natriuretic peptide (ANP) and high sensitive C-reactive protein (hs-CRP)), NAFLD remained as an independent predictor of AF (Adjusted OR, 1.88 (95% Confidence interval (CI) 1.03–3.45)). In conclusion, our data shows that NAFLD is independently associated with the risk of AF.","container-title":"PLOS ONE","DOI":"10.1371/journal.pone.0142937","ISSN":"1932-6203","issue":"11","journalAbbreviation":"PLOS ONE","language":"en","note":"publisher: Public Library of Science","page":"e0142937","source":"PLoS Journals","title":"Non-Alcoholic Fatty Liver Disease as a Predictor of Atrial Fibrillation in Middle-Aged Population (OPERA Study)","volume":"10","author":[{"family":"Käräjämäki","given":"Aki J."},{"family":"Pätsi","given":"Olli-Pekka"},{"family":"Savolainen","given":"Markku"},{"family":"Kesäniemi","given":"Y. Antero"},{"family":"Huikuri","given":"Heikki"},{"family":"Ukkola","given":"Olavi"}],"issued":{"date-parts":[["2015",11,16]]}}}],"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19)</w:t>
            </w:r>
            <w:r w:rsidRPr="003C77BA">
              <w:rPr>
                <w:rFonts w:ascii="Calibri" w:eastAsia="Times New Roman" w:hAnsi="Calibri" w:cs="Calibri"/>
                <w:color w:val="000000" w:themeColor="text1"/>
                <w:kern w:val="0"/>
                <w:sz w:val="13"/>
                <w:szCs w:val="13"/>
                <w:lang w:eastAsia="it-IT"/>
                <w14:ligatures w14:val="none"/>
              </w:rPr>
              <w:fldChar w:fldCharType="end"/>
            </w:r>
          </w:p>
        </w:tc>
        <w:tc>
          <w:tcPr>
            <w:tcW w:w="942" w:type="dxa"/>
            <w:vAlign w:val="center"/>
          </w:tcPr>
          <w:p w14:paraId="50E024DC"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Finland</w:t>
            </w:r>
            <w:proofErr w:type="spellEnd"/>
          </w:p>
        </w:tc>
        <w:tc>
          <w:tcPr>
            <w:tcW w:w="1208" w:type="dxa"/>
            <w:noWrap/>
            <w:vAlign w:val="center"/>
            <w:hideMark/>
          </w:tcPr>
          <w:p w14:paraId="41F2FBF1" w14:textId="79F31D44"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58</w:t>
            </w:r>
          </w:p>
        </w:tc>
        <w:tc>
          <w:tcPr>
            <w:tcW w:w="941" w:type="dxa"/>
            <w:noWrap/>
            <w:vAlign w:val="center"/>
            <w:hideMark/>
          </w:tcPr>
          <w:p w14:paraId="21B8153C"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1</w:t>
            </w:r>
          </w:p>
        </w:tc>
        <w:tc>
          <w:tcPr>
            <w:tcW w:w="941" w:type="dxa"/>
            <w:noWrap/>
            <w:vAlign w:val="center"/>
            <w:hideMark/>
          </w:tcPr>
          <w:p w14:paraId="2E13599E"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50</w:t>
            </w:r>
          </w:p>
        </w:tc>
        <w:tc>
          <w:tcPr>
            <w:tcW w:w="941" w:type="dxa"/>
            <w:noWrap/>
            <w:vAlign w:val="center"/>
            <w:hideMark/>
          </w:tcPr>
          <w:p w14:paraId="3761CC6E"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8</w:t>
            </w:r>
          </w:p>
        </w:tc>
        <w:tc>
          <w:tcPr>
            <w:tcW w:w="941" w:type="dxa"/>
            <w:noWrap/>
            <w:vAlign w:val="center"/>
            <w:hideMark/>
          </w:tcPr>
          <w:p w14:paraId="3DEC5D1F" w14:textId="544D8D34"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w:t>
            </w:r>
          </w:p>
        </w:tc>
        <w:tc>
          <w:tcPr>
            <w:tcW w:w="1549" w:type="dxa"/>
            <w:vAlign w:val="center"/>
          </w:tcPr>
          <w:p w14:paraId="42B42D16" w14:textId="6C8D3AFE"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1/8/NA</w:t>
            </w:r>
          </w:p>
        </w:tc>
        <w:tc>
          <w:tcPr>
            <w:tcW w:w="941" w:type="dxa"/>
            <w:noWrap/>
            <w:vAlign w:val="center"/>
            <w:hideMark/>
          </w:tcPr>
          <w:p w14:paraId="2FBD3AD7" w14:textId="533F693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49</w:t>
            </w:r>
          </w:p>
        </w:tc>
        <w:tc>
          <w:tcPr>
            <w:tcW w:w="941" w:type="dxa"/>
            <w:noWrap/>
            <w:vAlign w:val="center"/>
            <w:hideMark/>
          </w:tcPr>
          <w:p w14:paraId="09871603"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US</w:t>
            </w:r>
          </w:p>
        </w:tc>
        <w:tc>
          <w:tcPr>
            <w:tcW w:w="941" w:type="dxa"/>
            <w:vAlign w:val="center"/>
          </w:tcPr>
          <w:p w14:paraId="7744A237" w14:textId="50387BD3"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ECG &amp; </w:t>
            </w:r>
            <w:proofErr w:type="spellStart"/>
            <w:r w:rsidRPr="003C77BA">
              <w:rPr>
                <w:rFonts w:ascii="Calibri" w:eastAsia="Times New Roman" w:hAnsi="Calibri" w:cs="Calibri"/>
                <w:color w:val="000000" w:themeColor="text1"/>
                <w:kern w:val="0"/>
                <w:sz w:val="13"/>
                <w:szCs w:val="13"/>
                <w:lang w:eastAsia="it-IT"/>
                <w14:ligatures w14:val="none"/>
              </w:rPr>
              <w:t>Medical</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records</w:t>
            </w:r>
            <w:proofErr w:type="spellEnd"/>
          </w:p>
        </w:tc>
        <w:tc>
          <w:tcPr>
            <w:tcW w:w="941" w:type="dxa"/>
            <w:noWrap/>
            <w:vAlign w:val="center"/>
            <w:hideMark/>
          </w:tcPr>
          <w:p w14:paraId="1E6424A5" w14:textId="37BA0AF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6.3</w:t>
            </w:r>
          </w:p>
        </w:tc>
        <w:tc>
          <w:tcPr>
            <w:tcW w:w="941" w:type="dxa"/>
            <w:noWrap/>
            <w:vAlign w:val="center"/>
            <w:hideMark/>
          </w:tcPr>
          <w:p w14:paraId="60320A51"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94 </w:t>
            </w:r>
          </w:p>
          <w:p w14:paraId="02DE8039" w14:textId="18802DBB"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5% of MASLD patients vs. 8% of non-MASLD patients developed AF)</w:t>
            </w:r>
          </w:p>
        </w:tc>
        <w:tc>
          <w:tcPr>
            <w:tcW w:w="941" w:type="dxa"/>
            <w:noWrap/>
            <w:vAlign w:val="center"/>
            <w:hideMark/>
          </w:tcPr>
          <w:p w14:paraId="2CE9B99D"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88 (1.03-3.45)</w:t>
            </w:r>
          </w:p>
        </w:tc>
        <w:tc>
          <w:tcPr>
            <w:tcW w:w="1111" w:type="dxa"/>
            <w:vAlign w:val="center"/>
          </w:tcPr>
          <w:p w14:paraId="1D828AA4"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Age, sex, study group, diabetes, body mass index, waist circumference, alcohol use, smoking status, blood pressure, liver enzymes, quick index, coronary artery disease, echocardiographic features, C-reactive protein</w:t>
            </w:r>
          </w:p>
        </w:tc>
      </w:tr>
      <w:tr w:rsidR="004D54F2" w:rsidRPr="003C77BA" w14:paraId="2586C398"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02530673" w14:textId="50F2C156" w:rsidR="004064D8" w:rsidRPr="003C77BA" w:rsidRDefault="004064D8" w:rsidP="001464AE">
            <w:pPr>
              <w:jc w:val="center"/>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You et al. 2016</w:t>
            </w:r>
          </w:p>
          <w:p w14:paraId="0083C77B" w14:textId="273FF9F3" w:rsidR="004064D8" w:rsidRPr="003C77BA" w:rsidRDefault="004064D8" w:rsidP="001464AE">
            <w:pPr>
              <w:jc w:val="center"/>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fldChar w:fldCharType="begin"/>
            </w:r>
            <w:r w:rsidRPr="003C77BA">
              <w:rPr>
                <w:rFonts w:ascii="Calibri" w:eastAsia="Times New Roman" w:hAnsi="Calibri" w:cs="Calibri"/>
                <w:color w:val="000000" w:themeColor="text1"/>
                <w:kern w:val="0"/>
                <w:sz w:val="13"/>
                <w:szCs w:val="13"/>
                <w:lang w:val="en-US" w:eastAsia="it-IT"/>
                <w14:ligatures w14:val="none"/>
              </w:rPr>
              <w:instrText xml:space="preserve"> ADDIN ZOTERO_ITEM CSL_CITATION {"citationID":"7SB8llWh","properties":{"formattedCitation":"(20)","plainCitation":"(20)","noteIndex":0},"citationItems":[{"id":34,"uris":["http://zotero.org/users/local/3aA6NeCb/items/5A5CHBIA"],"itemData":{"id":34,"type":"article-journal","container-title":"Journal of the American College of Cardiology","DOI":"10.1016/S0735-1097(16)30855-5","issue":"13_Supplement","note":"publisher: American College of Cardiology Foundation","page":"854-854","source":"jacc.org (Atypon)","title":"Non-alcoholic fatty liver disease is independently associated with new onset atrial fibrillation: a nationwide cohort study in korea","title-short":"Non-alcoholic fatty liver disease is independently associated with new onset atrial fibrillation","volume":"67","author":[{"family":"You","given":"Seng Chan"},{"family":"Yang","given":"Pil-Sung"},{"family":"Kim","given":"Tae-Hoon"},{"family":"Uhm","given":"Jae-Sun"},{"family":"Pak","given":"Hui-Nam"},{"family":"Lee","given":"Moon-Hyoung"},{"family":"Joung","given":"Boyoung"}],"issued":{"date-parts":[["2016",4,5]]}}}],"schema":"https://github.com/citation-style-language/schema/raw/master/csl-citation.json"} </w:instrText>
            </w:r>
            <w:r w:rsidRPr="003C77BA">
              <w:rPr>
                <w:rFonts w:ascii="Calibri" w:eastAsia="Times New Roman" w:hAnsi="Calibri" w:cs="Calibri"/>
                <w:color w:val="000000" w:themeColor="text1"/>
                <w:kern w:val="0"/>
                <w:sz w:val="13"/>
                <w:szCs w:val="13"/>
                <w:lang w:val="en-US" w:eastAsia="it-IT"/>
                <w14:ligatures w14:val="none"/>
              </w:rPr>
              <w:fldChar w:fldCharType="separate"/>
            </w:r>
            <w:r w:rsidRPr="003C77BA">
              <w:rPr>
                <w:rFonts w:ascii="Calibri" w:eastAsia="Times New Roman" w:hAnsi="Calibri" w:cs="Calibri"/>
                <w:noProof/>
                <w:color w:val="000000" w:themeColor="text1"/>
                <w:kern w:val="0"/>
                <w:sz w:val="13"/>
                <w:szCs w:val="13"/>
                <w:lang w:val="en-US" w:eastAsia="it-IT"/>
                <w14:ligatures w14:val="none"/>
              </w:rPr>
              <w:t>(20)</w:t>
            </w:r>
            <w:r w:rsidRPr="003C77BA">
              <w:rPr>
                <w:rFonts w:ascii="Calibri" w:eastAsia="Times New Roman" w:hAnsi="Calibri" w:cs="Calibri"/>
                <w:color w:val="000000" w:themeColor="text1"/>
                <w:kern w:val="0"/>
                <w:sz w:val="13"/>
                <w:szCs w:val="13"/>
                <w:lang w:val="en-US" w:eastAsia="it-IT"/>
                <w14:ligatures w14:val="none"/>
              </w:rPr>
              <w:fldChar w:fldCharType="end"/>
            </w:r>
          </w:p>
        </w:tc>
        <w:tc>
          <w:tcPr>
            <w:tcW w:w="942" w:type="dxa"/>
            <w:vAlign w:val="center"/>
          </w:tcPr>
          <w:p w14:paraId="5A885EB2"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Korea</w:t>
            </w:r>
          </w:p>
        </w:tc>
        <w:tc>
          <w:tcPr>
            <w:tcW w:w="1208" w:type="dxa"/>
            <w:noWrap/>
            <w:vAlign w:val="center"/>
            <w:hideMark/>
          </w:tcPr>
          <w:p w14:paraId="3CA5C887" w14:textId="441D9E6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32,979</w:t>
            </w:r>
          </w:p>
        </w:tc>
        <w:tc>
          <w:tcPr>
            <w:tcW w:w="941" w:type="dxa"/>
            <w:noWrap/>
            <w:vAlign w:val="center"/>
            <w:hideMark/>
          </w:tcPr>
          <w:p w14:paraId="3F0ABDA2"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9</w:t>
            </w:r>
          </w:p>
        </w:tc>
        <w:tc>
          <w:tcPr>
            <w:tcW w:w="941" w:type="dxa"/>
            <w:noWrap/>
            <w:vAlign w:val="center"/>
            <w:hideMark/>
          </w:tcPr>
          <w:p w14:paraId="1A19BA7C" w14:textId="0F747096"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4,571</w:t>
            </w:r>
          </w:p>
        </w:tc>
        <w:tc>
          <w:tcPr>
            <w:tcW w:w="941" w:type="dxa"/>
            <w:noWrap/>
            <w:vAlign w:val="center"/>
            <w:hideMark/>
          </w:tcPr>
          <w:p w14:paraId="6813D739"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A</w:t>
            </w:r>
          </w:p>
        </w:tc>
        <w:tc>
          <w:tcPr>
            <w:tcW w:w="941" w:type="dxa"/>
            <w:noWrap/>
            <w:vAlign w:val="center"/>
            <w:hideMark/>
          </w:tcPr>
          <w:p w14:paraId="5C349E0A" w14:textId="476A701E"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A</w:t>
            </w:r>
          </w:p>
        </w:tc>
        <w:tc>
          <w:tcPr>
            <w:tcW w:w="1549" w:type="dxa"/>
            <w:vAlign w:val="center"/>
          </w:tcPr>
          <w:p w14:paraId="4B2A7AB8" w14:textId="66C55E1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A</w:t>
            </w:r>
          </w:p>
        </w:tc>
        <w:tc>
          <w:tcPr>
            <w:tcW w:w="941" w:type="dxa"/>
            <w:noWrap/>
            <w:vAlign w:val="center"/>
            <w:hideMark/>
          </w:tcPr>
          <w:p w14:paraId="699FDAE5" w14:textId="1532711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5,082</w:t>
            </w:r>
          </w:p>
        </w:tc>
        <w:tc>
          <w:tcPr>
            <w:tcW w:w="941" w:type="dxa"/>
            <w:noWrap/>
            <w:vAlign w:val="center"/>
            <w:hideMark/>
          </w:tcPr>
          <w:p w14:paraId="349D674C"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LI</w:t>
            </w:r>
          </w:p>
        </w:tc>
        <w:tc>
          <w:tcPr>
            <w:tcW w:w="941" w:type="dxa"/>
            <w:vAlign w:val="center"/>
          </w:tcPr>
          <w:p w14:paraId="43DEFE77" w14:textId="53AFB86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15909BDD" w14:textId="1F10000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7</w:t>
            </w:r>
          </w:p>
        </w:tc>
        <w:tc>
          <w:tcPr>
            <w:tcW w:w="941" w:type="dxa"/>
            <w:noWrap/>
            <w:vAlign w:val="center"/>
            <w:hideMark/>
          </w:tcPr>
          <w:p w14:paraId="67B82B2D" w14:textId="14259D5D"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262</w:t>
            </w:r>
          </w:p>
        </w:tc>
        <w:tc>
          <w:tcPr>
            <w:tcW w:w="941" w:type="dxa"/>
            <w:noWrap/>
            <w:vAlign w:val="center"/>
            <w:hideMark/>
          </w:tcPr>
          <w:p w14:paraId="1F5D388A"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13 (1.03-1.24)</w:t>
            </w:r>
          </w:p>
        </w:tc>
        <w:tc>
          <w:tcPr>
            <w:tcW w:w="1111" w:type="dxa"/>
            <w:vAlign w:val="center"/>
          </w:tcPr>
          <w:p w14:paraId="564EBBC8" w14:textId="233A88C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Age, sex, serum creatinine, systolic blood pressure, obesity, impaired fasting glucose, dyslipidemia and history of heart failure</w:t>
            </w:r>
          </w:p>
        </w:tc>
      </w:tr>
      <w:tr w:rsidR="004064D8" w:rsidRPr="003C77BA" w14:paraId="1BD78309"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3E0A7330" w14:textId="6CEC42B2"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Long et al. 2017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7Md3NAUL","properties":{"formattedCitation":"(21)","plainCitation":"(21)","noteIndex":0},"citationItems":[{"id":36,"uris":["http://zotero.org/users/local/3aA6NeCb/items/JK2CNJBU"],"itemData":{"id":36,"type":"article-journal","abstract":"Background\n\nObesity is an important risk factor for nonalcoholic fatty liver disease and atrial fibrillation (AF). Less is known about the relations between nonalcoholic fatty liver disease and AF. We sought to evaluate the association between fatty liver and prevalent and incident AF in the community.\nMethods and Results\n\nWe examined Framingham Heart Study participants who underwent a study‐directed computed tomography scan, had hepatic steatosis (HS) evaluated, and did not report heavy alcohol use between 2002 and 2005. We evaluated cross‐sectional associations between liver fat and prevalent AF with logistic regression models. We assessed the relations between liver fat and incident AF during 12‐year follow‐up with Cox proportional hazards models. Of 2122 participants (53% women; mean age, 59.0±9.6 years), 20% had HS. AF prevalence (n=62) among individuals with HS was 4% compared to 3% among those without HS. There was no significant association between HS (measured as continuous or dichotomous variables) and prevalent AF in age‐ and sex‐adjusted or multivariable‐adjusted models. Incidence of AF (n=153) among participants with and without HS was 8.7 cases and 7.8 cases per 1000 person‐years, respectively. In age‐ and sex‐adjusted and multivariable‐adjusted models, there were no significant associations between continuous or dichotomous measures of HS and incident AF.\nConclusions\n\nIn our community‐based, longitudinal cohort study, liver fat by computed tomography scan was not significantly associated with increased prevalence or incidence of AF over 12 years of follow‐up.","container-title":"Journal of the American Heart Association","DOI":"10.1161/JAHA.116.005227","issue":"5","note":"publisher: Wiley","page":"e005227","source":"ahajournals.org (Atypon)","title":"Relations of Liver Fat With Prevalent and Incident Atrial Fibrillation in the Framingham Heart Study","volume":"6","author":[{"family":"Long","given":"Michelle T."},{"family":"Yin","given":"Xiaoyan"},{"family":"Larson","given":"Martin G."},{"family":"Ellinor","given":"Patrick T."},{"family":"Lubitz","given":"Steven A."},{"family":"McManus","given":"David D."},{"family":"Magnani","given":"Jared W."},{"family":"Staerk","given":"Laila"},{"family":"Ko","given":"Darae"},{"family":"Helm","given":"Robert H."},{"family":"Hoffmann","given":"Udo"},{"family":"Chung","given":"Raymond T."},{"family":"Benjamin","given":"Emelia J."}],"issued":{"date-parts":[["2017",5,5]]}}}],"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1)</w:t>
            </w:r>
            <w:r w:rsidRPr="003C77BA">
              <w:rPr>
                <w:rFonts w:ascii="Calibri" w:eastAsia="Times New Roman" w:hAnsi="Calibri" w:cs="Calibri"/>
                <w:color w:val="000000" w:themeColor="text1"/>
                <w:kern w:val="0"/>
                <w:sz w:val="13"/>
                <w:szCs w:val="13"/>
                <w:lang w:eastAsia="it-IT"/>
                <w14:ligatures w14:val="none"/>
              </w:rPr>
              <w:fldChar w:fldCharType="end"/>
            </w:r>
          </w:p>
          <w:p w14:paraId="250000C3"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0C29EEB7"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USA</w:t>
            </w:r>
          </w:p>
        </w:tc>
        <w:tc>
          <w:tcPr>
            <w:tcW w:w="1208" w:type="dxa"/>
            <w:noWrap/>
            <w:vAlign w:val="center"/>
            <w:hideMark/>
          </w:tcPr>
          <w:p w14:paraId="3FB7ACF6" w14:textId="6B2160AB"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122</w:t>
            </w:r>
          </w:p>
        </w:tc>
        <w:tc>
          <w:tcPr>
            <w:tcW w:w="941" w:type="dxa"/>
            <w:noWrap/>
            <w:vAlign w:val="center"/>
            <w:hideMark/>
          </w:tcPr>
          <w:p w14:paraId="047321FA"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9</w:t>
            </w:r>
          </w:p>
        </w:tc>
        <w:tc>
          <w:tcPr>
            <w:tcW w:w="941" w:type="dxa"/>
            <w:noWrap/>
            <w:vAlign w:val="center"/>
            <w:hideMark/>
          </w:tcPr>
          <w:p w14:paraId="4FEB27AC"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68</w:t>
            </w:r>
          </w:p>
        </w:tc>
        <w:tc>
          <w:tcPr>
            <w:tcW w:w="941" w:type="dxa"/>
            <w:noWrap/>
            <w:vAlign w:val="center"/>
            <w:hideMark/>
          </w:tcPr>
          <w:p w14:paraId="0B5DBFA3"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9</w:t>
            </w:r>
          </w:p>
        </w:tc>
        <w:tc>
          <w:tcPr>
            <w:tcW w:w="941" w:type="dxa"/>
            <w:noWrap/>
            <w:vAlign w:val="center"/>
            <w:hideMark/>
          </w:tcPr>
          <w:p w14:paraId="268D9500" w14:textId="3C1E1CF1"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w:t>
            </w:r>
          </w:p>
        </w:tc>
        <w:tc>
          <w:tcPr>
            <w:tcW w:w="1549" w:type="dxa"/>
            <w:vAlign w:val="center"/>
          </w:tcPr>
          <w:p w14:paraId="5D41C8A7" w14:textId="6F3A9C5E"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6/3/1</w:t>
            </w:r>
          </w:p>
        </w:tc>
        <w:tc>
          <w:tcPr>
            <w:tcW w:w="941" w:type="dxa"/>
            <w:noWrap/>
            <w:vAlign w:val="center"/>
            <w:hideMark/>
          </w:tcPr>
          <w:p w14:paraId="2099F11A" w14:textId="37B2B11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24</w:t>
            </w:r>
          </w:p>
        </w:tc>
        <w:tc>
          <w:tcPr>
            <w:tcW w:w="941" w:type="dxa"/>
            <w:noWrap/>
            <w:vAlign w:val="center"/>
            <w:hideMark/>
          </w:tcPr>
          <w:p w14:paraId="4CC32C97"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CT</w:t>
            </w:r>
          </w:p>
        </w:tc>
        <w:tc>
          <w:tcPr>
            <w:tcW w:w="941" w:type="dxa"/>
            <w:vAlign w:val="center"/>
          </w:tcPr>
          <w:p w14:paraId="6F68F51E" w14:textId="41CE7C1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Medical</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records</w:t>
            </w:r>
            <w:proofErr w:type="spellEnd"/>
          </w:p>
        </w:tc>
        <w:tc>
          <w:tcPr>
            <w:tcW w:w="941" w:type="dxa"/>
            <w:noWrap/>
            <w:vAlign w:val="center"/>
            <w:hideMark/>
          </w:tcPr>
          <w:p w14:paraId="769274E5" w14:textId="5CD4EBDA"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3</w:t>
            </w:r>
          </w:p>
        </w:tc>
        <w:tc>
          <w:tcPr>
            <w:tcW w:w="941" w:type="dxa"/>
            <w:noWrap/>
            <w:vAlign w:val="center"/>
            <w:hideMark/>
          </w:tcPr>
          <w:p w14:paraId="1ECC3510"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53</w:t>
            </w:r>
          </w:p>
          <w:p w14:paraId="6B9B5F70" w14:textId="3F542962"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incidence rate of AF </w:t>
            </w:r>
            <w:r w:rsidR="0087280D" w:rsidRPr="003C77BA">
              <w:rPr>
                <w:rFonts w:ascii="Calibri" w:eastAsia="Times New Roman" w:hAnsi="Calibri" w:cs="Calibri"/>
                <w:color w:val="000000" w:themeColor="text1"/>
                <w:kern w:val="0"/>
                <w:sz w:val="13"/>
                <w:szCs w:val="13"/>
                <w:lang w:val="en-US" w:eastAsia="it-IT"/>
                <w14:ligatures w14:val="none"/>
              </w:rPr>
              <w:t xml:space="preserve">was </w:t>
            </w:r>
            <w:r w:rsidRPr="003C77BA">
              <w:rPr>
                <w:rFonts w:ascii="Calibri" w:eastAsia="Times New Roman" w:hAnsi="Calibri" w:cs="Calibri"/>
                <w:color w:val="000000" w:themeColor="text1"/>
                <w:kern w:val="0"/>
                <w:sz w:val="13"/>
                <w:szCs w:val="13"/>
                <w:lang w:val="en-US" w:eastAsia="it-IT"/>
                <w14:ligatures w14:val="none"/>
              </w:rPr>
              <w:t xml:space="preserve">8.7 cases per 1000 person‐years in </w:t>
            </w:r>
            <w:r w:rsidR="0087280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MASLD group vs</w:t>
            </w:r>
            <w:r w:rsidR="0087280D" w:rsidRPr="003C77BA">
              <w:rPr>
                <w:rFonts w:ascii="Calibri" w:eastAsia="Times New Roman" w:hAnsi="Calibri" w:cs="Calibri"/>
                <w:color w:val="000000" w:themeColor="text1"/>
                <w:kern w:val="0"/>
                <w:sz w:val="13"/>
                <w:szCs w:val="13"/>
                <w:lang w:val="en-US" w:eastAsia="it-IT"/>
                <w14:ligatures w14:val="none"/>
              </w:rPr>
              <w:t>.</w:t>
            </w:r>
            <w:r w:rsidRPr="003C77BA">
              <w:rPr>
                <w:rFonts w:ascii="Calibri" w:eastAsia="Times New Roman" w:hAnsi="Calibri" w:cs="Calibri"/>
                <w:color w:val="000000" w:themeColor="text1"/>
                <w:kern w:val="0"/>
                <w:sz w:val="13"/>
                <w:szCs w:val="13"/>
                <w:lang w:val="en-US" w:eastAsia="it-IT"/>
                <w14:ligatures w14:val="none"/>
              </w:rPr>
              <w:t xml:space="preserve"> 7.8 cases per 1000 person‐years in </w:t>
            </w:r>
            <w:r w:rsidR="0087280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non-MASLD group)</w:t>
            </w:r>
          </w:p>
        </w:tc>
        <w:tc>
          <w:tcPr>
            <w:tcW w:w="941" w:type="dxa"/>
            <w:noWrap/>
            <w:vAlign w:val="center"/>
            <w:hideMark/>
          </w:tcPr>
          <w:p w14:paraId="42A93B42"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2 (0.87-1.2)</w:t>
            </w:r>
          </w:p>
        </w:tc>
        <w:tc>
          <w:tcPr>
            <w:tcW w:w="1111" w:type="dxa"/>
            <w:vAlign w:val="center"/>
          </w:tcPr>
          <w:p w14:paraId="71531848" w14:textId="283A822D"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 xml:space="preserve">Age, sex, body mass index, systolic blood pressure, diastolic blood pressure, current smoking, use of antihypertensive medication, prevalent diabetes mellitus, history of heart failure, and history of </w:t>
            </w:r>
            <w:r w:rsidRPr="003C77BA">
              <w:rPr>
                <w:rFonts w:ascii="Calibri" w:hAnsi="Calibri" w:cs="Calibri"/>
                <w:color w:val="000000" w:themeColor="text1"/>
                <w:sz w:val="13"/>
                <w:szCs w:val="13"/>
                <w:lang w:val="en-US"/>
              </w:rPr>
              <w:lastRenderedPageBreak/>
              <w:t>myocardial infarction</w:t>
            </w:r>
          </w:p>
        </w:tc>
      </w:tr>
      <w:tr w:rsidR="004D54F2" w:rsidRPr="003C77BA" w14:paraId="477D7D07"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35CAB3EE" w14:textId="14445065"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lastRenderedPageBreak/>
              <w:t xml:space="preserve">Allen et al. 2019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fmYGngv2","properties":{"formattedCitation":"(22)","plainCitation":"(22)","noteIndex":0},"citationItems":[{"id":40,"uris":["http://zotero.org/users/local/3aA6NeCb/items/2MUG8YSS"],"itemData":{"id":40,"type":"article-journal","abstract":"Background &amp; Aims\nCardiovascular (CV) disease is the top cause of mortality in patients with nonalcoholic fatty liver disease (NAFLD). Female sex is protective against CV disease. We aimed to determine whether female sex remains a protective factor against CV disease (myocardial infarction, angina and stroke) in NAFLD.\n\nMethods\nWe identified all adults diagnosed with NAFLD in Olmsted County, Minnesota between 1997 and 2014 and selected an age- and sex-matched (1:4) referent cohort from the general population. NAFLD was ascertained using a code-based algorithm with high validity tested by medical record review. The impact of female sex on incident CV events was examined using Cox proportional hazards regression analysis stratified by standard clinical risk factors.\n\nResults\nA total of 3,869 NAFLD and 15,209 age-and sex-matched referent subjects were identified. After a median follow-up time of 7 (range 1–20) years, 3,851 CV events were recorded. Female sex was protective for ischemic CV events in the general population (HR=0.71, 95%CI 0.62–0.80, p&lt;.001), but the impact was significantly diminished among those with NAFLD (HR=0.90, 95%CI 0.74–1.08, p=.25), even after stratification by time-dependent CV risk factors and control for diagnostic testing (liver enzymes and ultrasound) during routine medical evaluations, as a surrogate of access to care. Among those with NAFLD, excess events were higher in women than men: CV disease (18% vs 9%) and mortality (9% vs 6%).\n\nConclusions\nWomen with NAFLD lose the CV protection conferred by the female sex and their risk is underestimated by current estimating methods in clinical practice.","container-title":"The American journal of gastroenterology","DOI":"10.14309/ajg.0000000000000401","ISSN":"0002-9270","issue":"11","journalAbbreviation":"Am J Gastroenterol","note":"PMID: 31577570\nPMCID: PMC6832850","page":"1764-1771","source":"PubMed Central","title":"Women with Nonalcoholic Fatty Liver Disease Lose Protection against Cardiovascular Disease– a Longitudinal Cohort Study","volume":"114","author":[{"family":"Allen","given":"Alina M."},{"family":"Therneau","given":"Terry M."},{"family":"Mara","given":"Kristin C."},{"family":"Larson","given":"Joseph J."},{"family":"Watt","given":"Kymberly D."},{"family":"Hayes","given":"Sharonne N."},{"family":"Kamath","given":"Patrick S."}],"issued":{"date-parts":[["2019",11]]}}}],"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2)</w:t>
            </w:r>
            <w:r w:rsidRPr="003C77BA">
              <w:rPr>
                <w:rFonts w:ascii="Calibri" w:eastAsia="Times New Roman" w:hAnsi="Calibri" w:cs="Calibri"/>
                <w:color w:val="000000" w:themeColor="text1"/>
                <w:kern w:val="0"/>
                <w:sz w:val="13"/>
                <w:szCs w:val="13"/>
                <w:lang w:eastAsia="it-IT"/>
                <w14:ligatures w14:val="none"/>
              </w:rPr>
              <w:fldChar w:fldCharType="end"/>
            </w:r>
          </w:p>
          <w:p w14:paraId="3C658C20" w14:textId="31BAA714" w:rsidR="004064D8" w:rsidRPr="003C77BA" w:rsidRDefault="004064D8" w:rsidP="00045647">
            <w:pPr>
              <w:jc w:val="center"/>
              <w:rPr>
                <w:rFonts w:ascii="Calibri" w:hAnsi="Calibri" w:cs="Calibri"/>
                <w:color w:val="000000" w:themeColor="text1"/>
                <w:sz w:val="13"/>
                <w:szCs w:val="13"/>
              </w:rPr>
            </w:pPr>
          </w:p>
          <w:p w14:paraId="1EBD7939"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65E05220"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USA</w:t>
            </w:r>
          </w:p>
        </w:tc>
        <w:tc>
          <w:tcPr>
            <w:tcW w:w="1208" w:type="dxa"/>
            <w:noWrap/>
            <w:vAlign w:val="center"/>
            <w:hideMark/>
          </w:tcPr>
          <w:p w14:paraId="69BB8E55" w14:textId="12C81AFE"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9,078</w:t>
            </w:r>
          </w:p>
        </w:tc>
        <w:tc>
          <w:tcPr>
            <w:tcW w:w="941" w:type="dxa"/>
            <w:noWrap/>
            <w:vAlign w:val="center"/>
            <w:hideMark/>
          </w:tcPr>
          <w:p w14:paraId="5B50449E"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4</w:t>
            </w:r>
          </w:p>
        </w:tc>
        <w:tc>
          <w:tcPr>
            <w:tcW w:w="941" w:type="dxa"/>
            <w:noWrap/>
            <w:vAlign w:val="center"/>
            <w:hideMark/>
          </w:tcPr>
          <w:p w14:paraId="31655743" w14:textId="3846CEB3"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073</w:t>
            </w:r>
          </w:p>
        </w:tc>
        <w:tc>
          <w:tcPr>
            <w:tcW w:w="941" w:type="dxa"/>
            <w:noWrap/>
            <w:vAlign w:val="center"/>
            <w:hideMark/>
          </w:tcPr>
          <w:p w14:paraId="17D17478"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2</w:t>
            </w:r>
          </w:p>
        </w:tc>
        <w:tc>
          <w:tcPr>
            <w:tcW w:w="941" w:type="dxa"/>
            <w:noWrap/>
            <w:vAlign w:val="center"/>
            <w:hideMark/>
          </w:tcPr>
          <w:p w14:paraId="596DCBE0" w14:textId="5EDF98E8"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3</w:t>
            </w:r>
          </w:p>
        </w:tc>
        <w:tc>
          <w:tcPr>
            <w:tcW w:w="1549" w:type="dxa"/>
            <w:vAlign w:val="center"/>
          </w:tcPr>
          <w:p w14:paraId="1AEBF852" w14:textId="3A283064"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8/20/NA</w:t>
            </w:r>
          </w:p>
        </w:tc>
        <w:tc>
          <w:tcPr>
            <w:tcW w:w="941" w:type="dxa"/>
            <w:noWrap/>
            <w:vAlign w:val="center"/>
            <w:hideMark/>
          </w:tcPr>
          <w:p w14:paraId="643337A0" w14:textId="3FBB9911"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869</w:t>
            </w:r>
          </w:p>
        </w:tc>
        <w:tc>
          <w:tcPr>
            <w:tcW w:w="941" w:type="dxa"/>
            <w:noWrap/>
            <w:vAlign w:val="center"/>
            <w:hideMark/>
          </w:tcPr>
          <w:p w14:paraId="1BE9DA81" w14:textId="64C4D86D"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ICD-10</w:t>
            </w:r>
          </w:p>
        </w:tc>
        <w:tc>
          <w:tcPr>
            <w:tcW w:w="941" w:type="dxa"/>
            <w:vAlign w:val="center"/>
          </w:tcPr>
          <w:p w14:paraId="45F78C29" w14:textId="30FDFE3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7570577C" w14:textId="28906175"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w:t>
            </w:r>
          </w:p>
        </w:tc>
        <w:tc>
          <w:tcPr>
            <w:tcW w:w="941" w:type="dxa"/>
            <w:noWrap/>
            <w:vAlign w:val="center"/>
            <w:hideMark/>
          </w:tcPr>
          <w:p w14:paraId="52DE74EF"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833</w:t>
            </w:r>
          </w:p>
          <w:p w14:paraId="71D91AF8" w14:textId="277C45B2"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5% of MASLD patients vs</w:t>
            </w:r>
            <w:r w:rsidR="0087280D" w:rsidRPr="003C77BA">
              <w:rPr>
                <w:rFonts w:ascii="Calibri" w:eastAsia="Times New Roman" w:hAnsi="Calibri" w:cs="Calibri"/>
                <w:color w:val="000000" w:themeColor="text1"/>
                <w:kern w:val="0"/>
                <w:sz w:val="13"/>
                <w:szCs w:val="13"/>
                <w:lang w:val="en-US" w:eastAsia="it-IT"/>
                <w14:ligatures w14:val="none"/>
              </w:rPr>
              <w:t>.</w:t>
            </w:r>
            <w:r w:rsidRPr="003C77BA">
              <w:rPr>
                <w:rFonts w:ascii="Calibri" w:eastAsia="Times New Roman" w:hAnsi="Calibri" w:cs="Calibri"/>
                <w:color w:val="000000" w:themeColor="text1"/>
                <w:kern w:val="0"/>
                <w:sz w:val="13"/>
                <w:szCs w:val="13"/>
                <w:lang w:val="en-US" w:eastAsia="it-IT"/>
                <w14:ligatures w14:val="none"/>
              </w:rPr>
              <w:t xml:space="preserve"> 4.3% of non-MASLD patients developed AF)</w:t>
            </w:r>
          </w:p>
        </w:tc>
        <w:tc>
          <w:tcPr>
            <w:tcW w:w="941" w:type="dxa"/>
            <w:noWrap/>
            <w:vAlign w:val="center"/>
            <w:hideMark/>
          </w:tcPr>
          <w:p w14:paraId="30EC7DBA"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12 (0.94-1.</w:t>
            </w:r>
            <w:proofErr w:type="gramStart"/>
            <w:r w:rsidRPr="003C77BA">
              <w:rPr>
                <w:rFonts w:ascii="Calibri" w:eastAsia="Times New Roman" w:hAnsi="Calibri" w:cs="Calibri"/>
                <w:color w:val="000000" w:themeColor="text1"/>
                <w:kern w:val="0"/>
                <w:sz w:val="13"/>
                <w:szCs w:val="13"/>
                <w:lang w:eastAsia="it-IT"/>
                <w14:ligatures w14:val="none"/>
              </w:rPr>
              <w:t>32)</w:t>
            </w:r>
            <w:r w:rsidRPr="003C77BA">
              <w:rPr>
                <w:rFonts w:ascii="Calibri" w:eastAsia="Times New Roman" w:hAnsi="Calibri" w:cs="Calibri"/>
                <w:color w:val="000000" w:themeColor="text1"/>
                <w:kern w:val="0"/>
                <w:sz w:val="13"/>
                <w:szCs w:val="13"/>
                <w:vertAlign w:val="superscript"/>
                <w:lang w:eastAsia="it-IT"/>
                <w14:ligatures w14:val="none"/>
              </w:rPr>
              <w:t>*</w:t>
            </w:r>
            <w:proofErr w:type="gramEnd"/>
          </w:p>
        </w:tc>
        <w:tc>
          <w:tcPr>
            <w:tcW w:w="1111" w:type="dxa"/>
            <w:vAlign w:val="center"/>
          </w:tcPr>
          <w:p w14:paraId="7BA0161E"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one</w:t>
            </w:r>
          </w:p>
        </w:tc>
      </w:tr>
      <w:tr w:rsidR="004064D8" w:rsidRPr="003C77BA" w14:paraId="3E81D2E9"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3432403F" w14:textId="1B4BDC9F"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Roh</w:t>
            </w:r>
            <w:proofErr w:type="spellEnd"/>
            <w:r w:rsidRPr="003C77BA">
              <w:rPr>
                <w:rFonts w:ascii="Calibri" w:eastAsia="Times New Roman" w:hAnsi="Calibri" w:cs="Calibri"/>
                <w:color w:val="000000" w:themeColor="text1"/>
                <w:kern w:val="0"/>
                <w:sz w:val="13"/>
                <w:szCs w:val="13"/>
                <w:lang w:eastAsia="it-IT"/>
                <w14:ligatures w14:val="none"/>
              </w:rPr>
              <w:t xml:space="preserve"> et al. 2020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2DPBqA38","properties":{"formattedCitation":"(23)","plainCitation":"(23)","noteIndex":0},"citationItems":[{"id":43,"uris":["http://zotero.org/users/local/3aA6NeCb/items/HJB22UH9"],"itemData":{"id":43,"type":"article-journal","abstract":"Background &amp; Aims Previous studies demonstrated conflicting results regarding the association between non-alcoholic fatty liver disease (NAFLD) and atrial fibrillation (AF). The statistical power was not sufficient because of modest sample sizes of these studies. We analysed a large population-based cohort to evaluate the association between NAFLD and AF. Methods We evaluated 334 280 healthy individuals without comorbidities who underwent National Health check-ups in South Korea from 2009 to 2014. NAFLD was defined by a surrogate marker, the fatty liver index (FLI). The association between FLI and AF incidence was analysed using multivariate Cox proportional hazards regression models. Results During a median follow-up of 5.3 years, 1415 subjects (0.4%) were newly diagnosed with AF. Subjects were categorized into quartile groups according to FLI (range: Q1, 0-4.9; Q2, 5.0-12.5; Q3, 12.6-31.0; Q4, &gt;31.0). The cumulative incidence of AF was significantly higher in subjects with higher FLIs than in those with lower FLIs (Q1, 167 [0.2%]; Q2, 281 [0.3%]; Q3, 470 [0.6%]; Q4, 497 [0.6%]; P &lt; .001). Adjusted hazard ratios (HRs) indicated that a higher FLI was independently associated with an increased risk for AF (HR between Q4 and Q1, 1.35; 95% confidence interval [CI], 1.11-1.63; P = .002). After further adjustment for the interim events (diabetes, hypertension, heart failure and myocardial infarction), this association remained statistically significant (HR between Q4 and Q1, 1.55; 95% CI, 1.19-2.03; P = .001). Conclusions NAFLD, assessed by FLI, was independently associated with increased risk for AF in healthy Korean population. Moreover, NAFLD itself predisposes to AF independently of the interim events.","container-title":"Liver International","DOI":"10.1111/liv.14236","ISSN":"1478-3231","issue":"2","language":"en","license":"© 2019 John Wiley &amp; Sons A/S. Published by John Wiley &amp; Sons Ltd","note":"_eprint: https://onlinelibrary.wiley.com/doi/pdf/10.1111/liv.14236","page":"338-346","source":"Wiley Online Library","title":"Association between non-alcoholic fatty liver disease and risk of new-onset atrial fibrillation in healthy adults","volume":"40","author":[{"family":"Roh","given":"Jae-Hyung"},{"family":"Lee","given":"Jae-Hwan"},{"family":"Lee","given":"Hanbyul"},{"family":"Yoon","given":"Yong-Hoon"},{"family":"Kim","given":"Minsu"},{"family":"Kim","given":"Yong-Giun"},{"family":"Park","given":"Gyung-Min"},{"family":"Park","given":"Jae-Hyeong"},{"family":"Seong","given":"In-Whan"}],"issued":{"date-parts":[["2020"]]}}}],"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3)</w:t>
            </w:r>
            <w:r w:rsidRPr="003C77BA">
              <w:rPr>
                <w:rFonts w:ascii="Calibri" w:eastAsia="Times New Roman" w:hAnsi="Calibri" w:cs="Calibri"/>
                <w:color w:val="000000" w:themeColor="text1"/>
                <w:kern w:val="0"/>
                <w:sz w:val="13"/>
                <w:szCs w:val="13"/>
                <w:lang w:eastAsia="it-IT"/>
                <w14:ligatures w14:val="none"/>
              </w:rPr>
              <w:fldChar w:fldCharType="end"/>
            </w:r>
          </w:p>
          <w:p w14:paraId="167EACE8"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14BC0F8F"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Korea</w:t>
            </w:r>
          </w:p>
        </w:tc>
        <w:tc>
          <w:tcPr>
            <w:tcW w:w="1208" w:type="dxa"/>
            <w:noWrap/>
            <w:vAlign w:val="center"/>
            <w:hideMark/>
          </w:tcPr>
          <w:p w14:paraId="0DAD9B2C" w14:textId="65EC17A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34,280</w:t>
            </w:r>
          </w:p>
        </w:tc>
        <w:tc>
          <w:tcPr>
            <w:tcW w:w="941" w:type="dxa"/>
            <w:noWrap/>
            <w:vAlign w:val="center"/>
            <w:hideMark/>
          </w:tcPr>
          <w:p w14:paraId="58269FA1"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2</w:t>
            </w:r>
          </w:p>
        </w:tc>
        <w:tc>
          <w:tcPr>
            <w:tcW w:w="941" w:type="dxa"/>
            <w:noWrap/>
            <w:vAlign w:val="center"/>
            <w:hideMark/>
          </w:tcPr>
          <w:p w14:paraId="5CC6C99D" w14:textId="7F17348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61,338</w:t>
            </w:r>
          </w:p>
        </w:tc>
        <w:tc>
          <w:tcPr>
            <w:tcW w:w="941" w:type="dxa"/>
            <w:noWrap/>
            <w:vAlign w:val="center"/>
            <w:hideMark/>
          </w:tcPr>
          <w:p w14:paraId="51317BFA" w14:textId="574FA9A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3</w:t>
            </w:r>
          </w:p>
        </w:tc>
        <w:tc>
          <w:tcPr>
            <w:tcW w:w="941" w:type="dxa"/>
            <w:noWrap/>
            <w:vAlign w:val="center"/>
            <w:hideMark/>
          </w:tcPr>
          <w:p w14:paraId="726E0DE5"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A</w:t>
            </w:r>
          </w:p>
        </w:tc>
        <w:tc>
          <w:tcPr>
            <w:tcW w:w="1549" w:type="dxa"/>
            <w:vAlign w:val="center"/>
          </w:tcPr>
          <w:p w14:paraId="0B83B2F4" w14:textId="2074BDD8"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8/NA/NA</w:t>
            </w:r>
          </w:p>
        </w:tc>
        <w:tc>
          <w:tcPr>
            <w:tcW w:w="941" w:type="dxa"/>
            <w:noWrap/>
            <w:vAlign w:val="center"/>
            <w:hideMark/>
          </w:tcPr>
          <w:p w14:paraId="0317EF80" w14:textId="69A21EC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3,575</w:t>
            </w:r>
          </w:p>
        </w:tc>
        <w:tc>
          <w:tcPr>
            <w:tcW w:w="941" w:type="dxa"/>
            <w:noWrap/>
            <w:vAlign w:val="center"/>
            <w:hideMark/>
          </w:tcPr>
          <w:p w14:paraId="484BA4CB"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LI</w:t>
            </w:r>
          </w:p>
        </w:tc>
        <w:tc>
          <w:tcPr>
            <w:tcW w:w="941" w:type="dxa"/>
            <w:vAlign w:val="center"/>
          </w:tcPr>
          <w:p w14:paraId="6A22BCF5" w14:textId="711AA8E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18FDC86E" w14:textId="44C8E5B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3</w:t>
            </w:r>
          </w:p>
        </w:tc>
        <w:tc>
          <w:tcPr>
            <w:tcW w:w="941" w:type="dxa"/>
            <w:noWrap/>
            <w:vAlign w:val="center"/>
            <w:hideMark/>
          </w:tcPr>
          <w:p w14:paraId="5AFEF5C8" w14:textId="713433D1"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1,415 (incidence rate of AF </w:t>
            </w:r>
            <w:r w:rsidR="0087280D" w:rsidRPr="003C77BA">
              <w:rPr>
                <w:rFonts w:ascii="Calibri" w:eastAsia="Times New Roman" w:hAnsi="Calibri" w:cs="Calibri"/>
                <w:color w:val="000000" w:themeColor="text1"/>
                <w:kern w:val="0"/>
                <w:sz w:val="13"/>
                <w:szCs w:val="13"/>
                <w:lang w:val="en-US" w:eastAsia="it-IT"/>
                <w14:ligatures w14:val="none"/>
              </w:rPr>
              <w:t>increased</w:t>
            </w:r>
            <w:r w:rsidRPr="003C77BA">
              <w:rPr>
                <w:rFonts w:ascii="Calibri" w:eastAsia="Times New Roman" w:hAnsi="Calibri" w:cs="Calibri"/>
                <w:color w:val="000000" w:themeColor="text1"/>
                <w:kern w:val="0"/>
                <w:sz w:val="13"/>
                <w:szCs w:val="13"/>
                <w:lang w:val="en-US" w:eastAsia="it-IT"/>
                <w14:ligatures w14:val="none"/>
              </w:rPr>
              <w:t xml:space="preserve"> across FLI quartile</w:t>
            </w:r>
            <w:r w:rsidR="0087280D" w:rsidRPr="003C77BA">
              <w:rPr>
                <w:rFonts w:ascii="Calibri" w:eastAsia="Times New Roman" w:hAnsi="Calibri" w:cs="Calibri"/>
                <w:color w:val="000000" w:themeColor="text1"/>
                <w:kern w:val="0"/>
                <w:sz w:val="13"/>
                <w:szCs w:val="13"/>
                <w:lang w:val="en-US" w:eastAsia="it-IT"/>
                <w14:ligatures w14:val="none"/>
              </w:rPr>
              <w:t>s</w:t>
            </w:r>
            <w:r w:rsidRPr="003C77BA">
              <w:rPr>
                <w:rFonts w:ascii="Calibri" w:eastAsia="Times New Roman" w:hAnsi="Calibri" w:cs="Calibri"/>
                <w:color w:val="000000" w:themeColor="text1"/>
                <w:kern w:val="0"/>
                <w:sz w:val="13"/>
                <w:szCs w:val="13"/>
                <w:lang w:val="en-US" w:eastAsia="it-IT"/>
                <w14:ligatures w14:val="none"/>
              </w:rPr>
              <w:t xml:space="preserve"> (Q1: 0.2%; Q2: 0.3%; Q3: 0.6%; Q4: 0.6%)</w:t>
            </w:r>
          </w:p>
        </w:tc>
        <w:tc>
          <w:tcPr>
            <w:tcW w:w="941" w:type="dxa"/>
            <w:noWrap/>
            <w:vAlign w:val="center"/>
            <w:hideMark/>
          </w:tcPr>
          <w:p w14:paraId="0227E0FD"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55 (1.19-2.03)</w:t>
            </w:r>
          </w:p>
        </w:tc>
        <w:tc>
          <w:tcPr>
            <w:tcW w:w="1111" w:type="dxa"/>
            <w:vAlign w:val="center"/>
          </w:tcPr>
          <w:p w14:paraId="4EEEE988" w14:textId="284BEB5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Age, sex, diabetes, hypertension, heart failure and myocardial infarction as time‐dependent covariates</w:t>
            </w:r>
          </w:p>
        </w:tc>
      </w:tr>
      <w:tr w:rsidR="004D54F2" w:rsidRPr="003C77BA" w14:paraId="462EAFA6"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15851096" w14:textId="16B9DDA8"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Labenz</w:t>
            </w:r>
            <w:proofErr w:type="spellEnd"/>
            <w:r w:rsidRPr="003C77BA">
              <w:rPr>
                <w:rFonts w:ascii="Calibri" w:eastAsia="Times New Roman" w:hAnsi="Calibri" w:cs="Calibri"/>
                <w:color w:val="000000" w:themeColor="text1"/>
                <w:kern w:val="0"/>
                <w:sz w:val="13"/>
                <w:szCs w:val="13"/>
                <w:lang w:eastAsia="it-IT"/>
                <w14:ligatures w14:val="none"/>
              </w:rPr>
              <w:t xml:space="preserve"> et al. 2020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M1fREOKs","properties":{"formattedCitation":"(24)","plainCitation":"(24)","noteIndex":0},"citationItems":[{"id":45,"uris":["http://zotero.org/users/local/3aA6NeCb/items/7D4LEVLM"],"itemData":{"id":45,"type":"article-journal","abstract":"Patients with NAFLD are considered at a high risk of cardiovascular events due to underlying metabolic risk factors. Currently, data related to the impact of NAFLD on cardiovascular risk in the general population are lacking.","container-title":"Digestive Diseases and Sciences","DOI":"10.1007/s10620-019-05986-9","ISSN":"1573-2568","issue":"7","journalAbbreviation":"Dig Dis Sci","language":"en","page":"2112-2119","source":"Springer Link","title":"Impact of NAFLD on the Incidence of Cardiovascular Diseases in a Primary Care Population in Germany","volume":"65","author":[{"family":"Labenz","given":"Christian"},{"family":"Huber","given":"Yvonne"},{"family":"Michel","given":"Maurice"},{"family":"Nagel","given":"Michael"},{"family":"Galle","given":"Peter R."},{"family":"Kostev","given":"Karel"},{"family":"Schattenberg","given":"Jörn M."}],"issued":{"date-parts":[["2020",7,1]]}}}],"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4)</w:t>
            </w:r>
            <w:r w:rsidRPr="003C77BA">
              <w:rPr>
                <w:rFonts w:ascii="Calibri" w:eastAsia="Times New Roman" w:hAnsi="Calibri" w:cs="Calibri"/>
                <w:color w:val="000000" w:themeColor="text1"/>
                <w:kern w:val="0"/>
                <w:sz w:val="13"/>
                <w:szCs w:val="13"/>
                <w:lang w:eastAsia="it-IT"/>
                <w14:ligatures w14:val="none"/>
              </w:rPr>
              <w:fldChar w:fldCharType="end"/>
            </w:r>
          </w:p>
          <w:p w14:paraId="41360D2C"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51A429B3"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Germany</w:t>
            </w:r>
          </w:p>
        </w:tc>
        <w:tc>
          <w:tcPr>
            <w:tcW w:w="1208" w:type="dxa"/>
            <w:noWrap/>
            <w:vAlign w:val="center"/>
            <w:hideMark/>
          </w:tcPr>
          <w:p w14:paraId="21E09444" w14:textId="09F62992"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4,096</w:t>
            </w:r>
          </w:p>
        </w:tc>
        <w:tc>
          <w:tcPr>
            <w:tcW w:w="941" w:type="dxa"/>
            <w:noWrap/>
            <w:vAlign w:val="center"/>
            <w:hideMark/>
          </w:tcPr>
          <w:p w14:paraId="3FA4BF2F"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6</w:t>
            </w:r>
          </w:p>
        </w:tc>
        <w:tc>
          <w:tcPr>
            <w:tcW w:w="941" w:type="dxa"/>
            <w:noWrap/>
            <w:vAlign w:val="center"/>
            <w:hideMark/>
          </w:tcPr>
          <w:p w14:paraId="2E4736AE" w14:textId="168172A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2,048</w:t>
            </w:r>
          </w:p>
        </w:tc>
        <w:tc>
          <w:tcPr>
            <w:tcW w:w="941" w:type="dxa"/>
            <w:noWrap/>
            <w:vAlign w:val="center"/>
            <w:hideMark/>
          </w:tcPr>
          <w:p w14:paraId="7D098B6C"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A</w:t>
            </w:r>
          </w:p>
        </w:tc>
        <w:tc>
          <w:tcPr>
            <w:tcW w:w="941" w:type="dxa"/>
            <w:noWrap/>
            <w:vAlign w:val="center"/>
            <w:hideMark/>
          </w:tcPr>
          <w:p w14:paraId="7236A2BF" w14:textId="09BFC516"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w:t>
            </w:r>
          </w:p>
        </w:tc>
        <w:tc>
          <w:tcPr>
            <w:tcW w:w="1549" w:type="dxa"/>
            <w:vAlign w:val="center"/>
          </w:tcPr>
          <w:p w14:paraId="60DC8FAE" w14:textId="3C6402B2"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5/NA/NA</w:t>
            </w:r>
          </w:p>
        </w:tc>
        <w:tc>
          <w:tcPr>
            <w:tcW w:w="941" w:type="dxa"/>
            <w:noWrap/>
            <w:vAlign w:val="center"/>
            <w:hideMark/>
          </w:tcPr>
          <w:p w14:paraId="350E649C" w14:textId="5674FB61"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2,048</w:t>
            </w:r>
          </w:p>
        </w:tc>
        <w:tc>
          <w:tcPr>
            <w:tcW w:w="941" w:type="dxa"/>
            <w:noWrap/>
            <w:vAlign w:val="center"/>
            <w:hideMark/>
          </w:tcPr>
          <w:p w14:paraId="04368BD1" w14:textId="6EAFAD6E"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ICD-10</w:t>
            </w:r>
          </w:p>
        </w:tc>
        <w:tc>
          <w:tcPr>
            <w:tcW w:w="941" w:type="dxa"/>
            <w:vAlign w:val="center"/>
          </w:tcPr>
          <w:p w14:paraId="16C26F15" w14:textId="789E50C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3B9E8DEB" w14:textId="51B7E46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w:t>
            </w:r>
          </w:p>
        </w:tc>
        <w:tc>
          <w:tcPr>
            <w:tcW w:w="941" w:type="dxa"/>
            <w:noWrap/>
            <w:vAlign w:val="center"/>
            <w:hideMark/>
          </w:tcPr>
          <w:p w14:paraId="4CB744AA" w14:textId="21580713"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3,307 (8.2% of MASLD patients vs. 6.8% of non-MASLD patients developed AF)</w:t>
            </w:r>
          </w:p>
        </w:tc>
        <w:tc>
          <w:tcPr>
            <w:tcW w:w="941" w:type="dxa"/>
            <w:noWrap/>
            <w:vAlign w:val="center"/>
            <w:hideMark/>
          </w:tcPr>
          <w:p w14:paraId="2DD214DC"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15 (1.04-1.26)</w:t>
            </w:r>
          </w:p>
        </w:tc>
        <w:tc>
          <w:tcPr>
            <w:tcW w:w="1111" w:type="dxa"/>
            <w:vAlign w:val="center"/>
          </w:tcPr>
          <w:p w14:paraId="6F77135C" w14:textId="51F851DE"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Age, sex, index year, hypertension, diabetes and dyslipidemia</w:t>
            </w:r>
          </w:p>
        </w:tc>
      </w:tr>
      <w:tr w:rsidR="004064D8" w:rsidRPr="003C77BA" w14:paraId="1AE1F859"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08155D7B" w14:textId="21162E39"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Lee et al. 2021</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ve06X9r4","properties":{"formattedCitation":"(25)","plainCitation":"(25)","noteIndex":0},"citationItems":[{"id":46,"uris":["http://zotero.org/users/local/3aA6NeCb/items/EY68JVEM"],"itemData":{"id":46,"type":"article-journal","abstract":"We evaluated the association between nonalcoholic fatty liver disease (NAFLD) and incident atrial fibrillation (AF) and analyzed the impact of NAFLD on AF risk in relation to body mass index (BMI). A total of 8,048,055 subjects without significant liver disease who were available fatty liver index (FLI) values were included. Subjects were categorized into 3 groups based on FLI: &lt; 30, 30 to &lt; 60, and ≥ 60. During a median 8-year of follow-up, 534,442 subjects were newly diagnosed as AF (8.27 per 1000 person-years). Higher FLI was associated with an increased risk of AF (hazard ratio [HR] 1.053, 95% confidence interval [CI] 1.046–1.060 in 30 ≤ FLI &lt; 60, and HR 1.115, 95% CI 1.106–1.125 in FLI ≥ 60). In underweight subjects (BMI &lt; 18.5 kg/m2), higher FLI raised the risk of AF (by 1.6-fold in 30 ≤ FLI &lt; 60 and by twofold in FLI ≥ 60). In normal- and overweight subjects, higher FLI was associated with an increased risk of AF, but the HRs were attenuated. In obese subjects, higher FLI was not associated with higher risk of AF. NAFLD as assessed by FLI was independently associated with an increased risk of AF in nonobese subjects with BMI &lt; 25 kg/m2. The impact of NAFLD on AF risk was accentuated in lean subjects with underweight.","container-title":"Scientific Reports","DOI":"10.1038/s41598-021-83367-x","ISSN":"2045-2322","issue":"1","journalAbbreviation":"Sci Rep","language":"en","license":"2021 The Author(s)","note":"publisher: Nature Publishing Group","page":"3737","source":"www.nature.com","title":"Nonalcoholic fatty liver disease and the risk of atrial fibrillation stratified by body mass index: a nationwide population-based study","title-short":"Nonalcoholic fatty liver disease and the risk of atrial fibrillation stratified by body mass index","volume":"11","author":[{"family":"Lee","given":"So-Ryoung"},{"family":"Han","given":"Kyung-Do"},{"family":"Choi","given":"Eue-Keun"},{"family":"Oh","given":"Seil"},{"family":"Lip","given":"Gregory Y. H."}],"issued":{"date-parts":[["2021",2,12]]}}}],"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5)</w:t>
            </w:r>
            <w:r w:rsidRPr="003C77BA">
              <w:rPr>
                <w:rFonts w:ascii="Calibri" w:eastAsia="Times New Roman" w:hAnsi="Calibri" w:cs="Calibri"/>
                <w:color w:val="000000" w:themeColor="text1"/>
                <w:kern w:val="0"/>
                <w:sz w:val="13"/>
                <w:szCs w:val="13"/>
                <w:lang w:eastAsia="it-IT"/>
                <w14:ligatures w14:val="none"/>
              </w:rPr>
              <w:fldChar w:fldCharType="end"/>
            </w:r>
          </w:p>
          <w:p w14:paraId="18139C18"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4357F187"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Korea</w:t>
            </w:r>
          </w:p>
        </w:tc>
        <w:tc>
          <w:tcPr>
            <w:tcW w:w="1208" w:type="dxa"/>
            <w:noWrap/>
            <w:vAlign w:val="center"/>
            <w:hideMark/>
          </w:tcPr>
          <w:p w14:paraId="1FD99359" w14:textId="3EAC4932"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048,055</w:t>
            </w:r>
          </w:p>
        </w:tc>
        <w:tc>
          <w:tcPr>
            <w:tcW w:w="941" w:type="dxa"/>
            <w:noWrap/>
            <w:vAlign w:val="center"/>
            <w:hideMark/>
          </w:tcPr>
          <w:p w14:paraId="78F685DC"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7</w:t>
            </w:r>
          </w:p>
        </w:tc>
        <w:tc>
          <w:tcPr>
            <w:tcW w:w="941" w:type="dxa"/>
            <w:noWrap/>
            <w:vAlign w:val="center"/>
            <w:hideMark/>
          </w:tcPr>
          <w:p w14:paraId="247A4288" w14:textId="795FB20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4,184,989</w:t>
            </w:r>
          </w:p>
        </w:tc>
        <w:tc>
          <w:tcPr>
            <w:tcW w:w="941" w:type="dxa"/>
            <w:noWrap/>
            <w:vAlign w:val="center"/>
            <w:hideMark/>
          </w:tcPr>
          <w:p w14:paraId="01572DC2" w14:textId="53BE39D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4</w:t>
            </w:r>
          </w:p>
        </w:tc>
        <w:tc>
          <w:tcPr>
            <w:tcW w:w="941" w:type="dxa"/>
            <w:noWrap/>
            <w:vAlign w:val="center"/>
            <w:hideMark/>
          </w:tcPr>
          <w:p w14:paraId="0883107F" w14:textId="01197BC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w:t>
            </w:r>
          </w:p>
        </w:tc>
        <w:tc>
          <w:tcPr>
            <w:tcW w:w="1549" w:type="dxa"/>
            <w:vAlign w:val="center"/>
          </w:tcPr>
          <w:p w14:paraId="52FAC613" w14:textId="3459044D"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4/NA/NA</w:t>
            </w:r>
          </w:p>
        </w:tc>
        <w:tc>
          <w:tcPr>
            <w:tcW w:w="941" w:type="dxa"/>
            <w:noWrap/>
            <w:vAlign w:val="center"/>
            <w:hideMark/>
          </w:tcPr>
          <w:p w14:paraId="271C8146" w14:textId="0880DF14"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24,497</w:t>
            </w:r>
          </w:p>
        </w:tc>
        <w:tc>
          <w:tcPr>
            <w:tcW w:w="941" w:type="dxa"/>
            <w:noWrap/>
            <w:vAlign w:val="center"/>
            <w:hideMark/>
          </w:tcPr>
          <w:p w14:paraId="0B98350F"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LI</w:t>
            </w:r>
          </w:p>
        </w:tc>
        <w:tc>
          <w:tcPr>
            <w:tcW w:w="941" w:type="dxa"/>
            <w:vAlign w:val="center"/>
          </w:tcPr>
          <w:p w14:paraId="0670F04D" w14:textId="566258D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69383B61" w14:textId="3C2C316D"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w:t>
            </w:r>
          </w:p>
        </w:tc>
        <w:tc>
          <w:tcPr>
            <w:tcW w:w="941" w:type="dxa"/>
            <w:noWrap/>
            <w:vAlign w:val="center"/>
            <w:hideMark/>
          </w:tcPr>
          <w:p w14:paraId="7A508BF5"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534,422</w:t>
            </w:r>
          </w:p>
          <w:p w14:paraId="2D4ADFE7" w14:textId="0CE2F172"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incidence rate of AF </w:t>
            </w:r>
            <w:r w:rsidR="00EF7E5D" w:rsidRPr="003C77BA">
              <w:rPr>
                <w:rFonts w:ascii="Calibri" w:eastAsia="Times New Roman" w:hAnsi="Calibri" w:cs="Calibri"/>
                <w:color w:val="000000" w:themeColor="text1"/>
                <w:kern w:val="0"/>
                <w:sz w:val="13"/>
                <w:szCs w:val="13"/>
                <w:lang w:val="en-US" w:eastAsia="it-IT"/>
                <w14:ligatures w14:val="none"/>
              </w:rPr>
              <w:t>was</w:t>
            </w:r>
            <w:r w:rsidRPr="003C77BA">
              <w:rPr>
                <w:rFonts w:ascii="Calibri" w:eastAsia="Times New Roman" w:hAnsi="Calibri" w:cs="Calibri"/>
                <w:color w:val="000000" w:themeColor="text1"/>
                <w:kern w:val="0"/>
                <w:sz w:val="13"/>
                <w:szCs w:val="13"/>
                <w:lang w:val="en-US" w:eastAsia="it-IT"/>
                <w14:ligatures w14:val="none"/>
              </w:rPr>
              <w:t xml:space="preserve"> 7.49, 9.95, and 9.48 per 1000 person-years in </w:t>
            </w:r>
            <w:r w:rsidR="0087280D" w:rsidRPr="003C77BA">
              <w:rPr>
                <w:rFonts w:ascii="Calibri" w:eastAsia="Times New Roman" w:hAnsi="Calibri" w:cs="Calibri"/>
                <w:color w:val="000000" w:themeColor="text1"/>
                <w:kern w:val="0"/>
                <w:sz w:val="13"/>
                <w:szCs w:val="13"/>
                <w:lang w:val="en-US" w:eastAsia="it-IT"/>
                <w14:ligatures w14:val="none"/>
              </w:rPr>
              <w:t>those</w:t>
            </w:r>
            <w:r w:rsidRPr="003C77BA">
              <w:rPr>
                <w:rFonts w:ascii="Calibri" w:eastAsia="Times New Roman" w:hAnsi="Calibri" w:cs="Calibri"/>
                <w:color w:val="000000" w:themeColor="text1"/>
                <w:kern w:val="0"/>
                <w:sz w:val="13"/>
                <w:szCs w:val="13"/>
                <w:lang w:val="en-US" w:eastAsia="it-IT"/>
                <w14:ligatures w14:val="none"/>
              </w:rPr>
              <w:t xml:space="preserve"> with FLI &lt; 30, 30 ≤ FLI &lt; 60, and FLI ≥ 60, respectively)</w:t>
            </w:r>
          </w:p>
        </w:tc>
        <w:tc>
          <w:tcPr>
            <w:tcW w:w="941" w:type="dxa"/>
            <w:noWrap/>
            <w:vAlign w:val="center"/>
            <w:hideMark/>
          </w:tcPr>
          <w:p w14:paraId="2C7C731E"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12 (1.11-1.26)</w:t>
            </w:r>
          </w:p>
        </w:tc>
        <w:tc>
          <w:tcPr>
            <w:tcW w:w="1111" w:type="dxa"/>
            <w:vAlign w:val="center"/>
          </w:tcPr>
          <w:p w14:paraId="3D590357" w14:textId="29CCE5F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Age, sex, hypertension, diabetes, dyslipidemia, chronic kidney disease, smoking, alcohol consumption, exercise, low-income status, total cholesterol, fasting glucose</w:t>
            </w:r>
          </w:p>
        </w:tc>
      </w:tr>
      <w:tr w:rsidR="004D54F2" w:rsidRPr="003C77BA" w14:paraId="43474E10"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6A013CB4" w14:textId="3F9C99FE"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Liu</w:t>
            </w:r>
            <w:proofErr w:type="spellEnd"/>
            <w:r w:rsidRPr="003C77BA">
              <w:rPr>
                <w:rFonts w:ascii="Calibri" w:eastAsia="Times New Roman" w:hAnsi="Calibri" w:cs="Calibri"/>
                <w:color w:val="000000" w:themeColor="text1"/>
                <w:kern w:val="0"/>
                <w:sz w:val="13"/>
                <w:szCs w:val="13"/>
                <w:lang w:eastAsia="it-IT"/>
                <w14:ligatures w14:val="none"/>
              </w:rPr>
              <w:t xml:space="preserve"> et al. 2022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GZBOArhZ","properties":{"formattedCitation":"(26)","plainCitation":"(26)","noteIndex":0},"citationItems":[{"id":48,"uris":["http://zotero.org/users/local/3aA6NeCb/items/K42Q46UG"],"itemData":{"id":48,"type":"article-journal","abstract":"Aim Non-alcoholic fatty liver disease (NAFLD)-related advanced liver fibrosis (Stage 3 or 4) was reported to be linked to worse prognosis in patients with heart failure with preserved ejection fraction (HFpEF). This study aims to assess the relationship between liver fibrosis scores and new-onset atrial fibrillation (AF) incidence in patients with HFpEF in the Treatment of Preserved Cardiac Function Heart Failure with an Aldosterone Antagonist (TOPCAT) trial. Methods and results Baseline liver fibrosis levels, assessed by NAFLD fibrosis score (NFS) or Fibrosis-4 index (FIB-4), with AF incidence were expressed as hazard ratios (HRs) using the Cox proportional hazard model. The risk for advanced fibrosis was estimated to be 21.5% (447/2072) as assessed by FIB-4 (&gt;3.25) and 4.2% (88/2072) as assessed by NFS (&gt;0.676) in HFpEF patients without baseline AF. After a median follow-up of 3.11 years, 106 new-onset AF cases occurred. In multivariate analysis, elevated NFS [NFS = −1.455–0.676: HR 2.44, 95% confidence interval (CI) 1.27–4.68; NFS &gt; 0.676: HR 3.36, 95% CI 1.27–6.80; per 1 unit increase: HR 1.15, 95% CI 1.01–1.32], not FIB-4 (FIB-4 = 1.45–3.25: HR 1.02, 95% CI 0.67–1.55; FIB-4 &gt; 3.25: HR 1.69, 95% CI 0.76–3.79; per 1 unit increase: HR 1.13, 95% CI 0.93–1.37), was associated with increased AF incidence. The NFS (C-index 0.662), not FIB-4 (C-index 0.531), had a moderate predictive ability in predicting incident AF. Conclusions Among patients with HFpEF, the risk of advanced liver fibrosis is associated with an increased incidence of new-onset AF and may be a novel predictor for new-onset AF. Additional studies are needed to confirm our results.","container-title":"ESC Heart Failure","DOI":"10.1002/ehf2.14087","ISSN":"2055-5822","issue":"6","language":"en","license":"© 2022 The Authors. ESC Heart Failure published by John Wiley &amp; Sons Ltd on behalf of European Society of Cardiology.","note":"_eprint: https://onlinelibrary.wiley.com/doi/pdf/10.1002/ehf2.14087","page":"3985-3994","source":"Wiley Online Library","title":"Liver fibrosis scores and atrial fibrillation incidence in heart failure with preserved ejection fraction","volume":"9","author":[{"family":"Liu","given":"Xiao"},{"family":"Chen","given":"Wenya"},{"family":"Shao","given":"Wen"},{"family":"Jiang","given":"Yuan"},{"family":"Cao","given":"Zhengyu"},{"family":"He","given":"Wanbing"},{"family":"Wu","given":"Maoxiong"},{"family":"Chen","given":"Zhiteng"},{"family":"Ma","given":"Jianyong"},{"family":"Chen","given":"Yangxin"},{"family":"Yu","given":"Peng"},{"family":"Zhang","given":"Yuling"},{"family":"Wang","given":"Jingfeng"}],"issued":{"date-parts":[["2022"]]}}}],"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6)</w:t>
            </w:r>
            <w:r w:rsidRPr="003C77BA">
              <w:rPr>
                <w:rFonts w:ascii="Calibri" w:eastAsia="Times New Roman" w:hAnsi="Calibri" w:cs="Calibri"/>
                <w:color w:val="000000" w:themeColor="text1"/>
                <w:kern w:val="0"/>
                <w:sz w:val="13"/>
                <w:szCs w:val="13"/>
                <w:lang w:eastAsia="it-IT"/>
                <w14:ligatures w14:val="none"/>
              </w:rPr>
              <w:fldChar w:fldCharType="end"/>
            </w:r>
          </w:p>
          <w:p w14:paraId="4FDD6A26"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7C3E156F" w14:textId="14D2A9D6"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nternational </w:t>
            </w:r>
            <w:proofErr w:type="spellStart"/>
            <w:r w:rsidRPr="003C77BA">
              <w:rPr>
                <w:rFonts w:ascii="Calibri" w:eastAsia="Times New Roman" w:hAnsi="Calibri" w:cs="Calibri"/>
                <w:color w:val="000000" w:themeColor="text1"/>
                <w:kern w:val="0"/>
                <w:sz w:val="13"/>
                <w:szCs w:val="13"/>
                <w:lang w:eastAsia="it-IT"/>
                <w14:ligatures w14:val="none"/>
              </w:rPr>
              <w:t>cohort</w:t>
            </w:r>
            <w:proofErr w:type="spellEnd"/>
          </w:p>
        </w:tc>
        <w:tc>
          <w:tcPr>
            <w:tcW w:w="1208" w:type="dxa"/>
            <w:noWrap/>
            <w:vAlign w:val="center"/>
            <w:hideMark/>
          </w:tcPr>
          <w:p w14:paraId="74C93729" w14:textId="51A8E3B2"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072</w:t>
            </w:r>
          </w:p>
        </w:tc>
        <w:tc>
          <w:tcPr>
            <w:tcW w:w="941" w:type="dxa"/>
            <w:noWrap/>
            <w:vAlign w:val="center"/>
            <w:hideMark/>
          </w:tcPr>
          <w:p w14:paraId="6656190D"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7</w:t>
            </w:r>
          </w:p>
        </w:tc>
        <w:tc>
          <w:tcPr>
            <w:tcW w:w="941" w:type="dxa"/>
            <w:noWrap/>
            <w:vAlign w:val="center"/>
            <w:hideMark/>
          </w:tcPr>
          <w:p w14:paraId="100BFCFD"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30</w:t>
            </w:r>
          </w:p>
        </w:tc>
        <w:tc>
          <w:tcPr>
            <w:tcW w:w="941" w:type="dxa"/>
            <w:noWrap/>
            <w:vAlign w:val="center"/>
            <w:hideMark/>
          </w:tcPr>
          <w:p w14:paraId="36F533A7" w14:textId="7542F49C"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1</w:t>
            </w:r>
          </w:p>
        </w:tc>
        <w:tc>
          <w:tcPr>
            <w:tcW w:w="941" w:type="dxa"/>
            <w:noWrap/>
            <w:vAlign w:val="center"/>
            <w:hideMark/>
          </w:tcPr>
          <w:p w14:paraId="77CB5AEA" w14:textId="7A4340A5"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4</w:t>
            </w:r>
          </w:p>
        </w:tc>
        <w:tc>
          <w:tcPr>
            <w:tcW w:w="1549" w:type="dxa"/>
            <w:vAlign w:val="center"/>
          </w:tcPr>
          <w:p w14:paraId="4B92B138" w14:textId="01BE0E0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2/28/NA</w:t>
            </w:r>
          </w:p>
        </w:tc>
        <w:tc>
          <w:tcPr>
            <w:tcW w:w="941" w:type="dxa"/>
            <w:noWrap/>
            <w:vAlign w:val="center"/>
            <w:hideMark/>
          </w:tcPr>
          <w:p w14:paraId="4F6BCDA0" w14:textId="798DAF8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8</w:t>
            </w:r>
          </w:p>
        </w:tc>
        <w:tc>
          <w:tcPr>
            <w:tcW w:w="941" w:type="dxa"/>
            <w:noWrap/>
            <w:vAlign w:val="center"/>
            <w:hideMark/>
          </w:tcPr>
          <w:p w14:paraId="75BC4E4F" w14:textId="649D3B03"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IB-4</w:t>
            </w:r>
          </w:p>
        </w:tc>
        <w:tc>
          <w:tcPr>
            <w:tcW w:w="941" w:type="dxa"/>
            <w:vAlign w:val="center"/>
          </w:tcPr>
          <w:p w14:paraId="0DEA6E87" w14:textId="0DCCF17D"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Medical</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records</w:t>
            </w:r>
            <w:proofErr w:type="spellEnd"/>
            <w:r w:rsidRPr="003C77BA">
              <w:rPr>
                <w:rFonts w:ascii="Calibri" w:eastAsia="Times New Roman" w:hAnsi="Calibri" w:cs="Calibri"/>
                <w:color w:val="000000" w:themeColor="text1"/>
                <w:kern w:val="0"/>
                <w:sz w:val="13"/>
                <w:szCs w:val="13"/>
                <w:lang w:eastAsia="it-IT"/>
                <w14:ligatures w14:val="none"/>
              </w:rPr>
              <w:t xml:space="preserve"> &amp; ECG</w:t>
            </w:r>
          </w:p>
        </w:tc>
        <w:tc>
          <w:tcPr>
            <w:tcW w:w="941" w:type="dxa"/>
            <w:noWrap/>
            <w:vAlign w:val="center"/>
            <w:hideMark/>
          </w:tcPr>
          <w:p w14:paraId="54152F13" w14:textId="35BF7B5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1</w:t>
            </w:r>
          </w:p>
        </w:tc>
        <w:tc>
          <w:tcPr>
            <w:tcW w:w="941" w:type="dxa"/>
            <w:noWrap/>
            <w:vAlign w:val="center"/>
            <w:hideMark/>
          </w:tcPr>
          <w:p w14:paraId="4BBBC7D7" w14:textId="3A87C23D"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06 (incidence rate of AF was 1.33 events per 100 person‐years at FIB‐4 &lt;1.45 vs. 2.55 per 100 person‐years at FIB‐4 &gt;3.25)</w:t>
            </w:r>
          </w:p>
        </w:tc>
        <w:tc>
          <w:tcPr>
            <w:tcW w:w="941" w:type="dxa"/>
            <w:noWrap/>
            <w:vAlign w:val="center"/>
            <w:hideMark/>
          </w:tcPr>
          <w:p w14:paraId="7DEE5812"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69 (0.76-3.79)</w:t>
            </w:r>
          </w:p>
        </w:tc>
        <w:tc>
          <w:tcPr>
            <w:tcW w:w="1111" w:type="dxa"/>
            <w:vAlign w:val="center"/>
          </w:tcPr>
          <w:p w14:paraId="3BB5A9FE" w14:textId="7E575FD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Age, treatment arm, diabetes, smoking, body mass index, heart rate, estimated glomerular filtration rate, hypertension, coronary artery bypass graft surgery, percutaneous coronary intervention</w:t>
            </w:r>
          </w:p>
        </w:tc>
      </w:tr>
      <w:tr w:rsidR="004064D8" w:rsidRPr="003C77BA" w14:paraId="4DFD4055"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218A9F05" w14:textId="34B2E421" w:rsidR="004064D8" w:rsidRPr="003C77BA" w:rsidRDefault="004064D8" w:rsidP="001464AE">
            <w:pPr>
              <w:jc w:val="center"/>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van </w:t>
            </w:r>
            <w:proofErr w:type="spellStart"/>
            <w:r w:rsidRPr="003C77BA">
              <w:rPr>
                <w:rFonts w:ascii="Calibri" w:eastAsia="Times New Roman" w:hAnsi="Calibri" w:cs="Calibri"/>
                <w:color w:val="000000" w:themeColor="text1"/>
                <w:kern w:val="0"/>
                <w:sz w:val="13"/>
                <w:szCs w:val="13"/>
                <w:lang w:val="en-US" w:eastAsia="it-IT"/>
                <w14:ligatures w14:val="none"/>
              </w:rPr>
              <w:t>Kleef</w:t>
            </w:r>
            <w:proofErr w:type="spellEnd"/>
            <w:r w:rsidRPr="003C77BA">
              <w:rPr>
                <w:rFonts w:ascii="Calibri" w:eastAsia="Times New Roman" w:hAnsi="Calibri" w:cs="Calibri"/>
                <w:color w:val="000000" w:themeColor="text1"/>
                <w:kern w:val="0"/>
                <w:sz w:val="13"/>
                <w:szCs w:val="13"/>
                <w:lang w:val="en-US" w:eastAsia="it-IT"/>
                <w14:ligatures w14:val="none"/>
              </w:rPr>
              <w:t xml:space="preserve"> et al. 2022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val="en-US" w:eastAsia="it-IT"/>
                <w14:ligatures w14:val="none"/>
              </w:rPr>
              <w:instrText xml:space="preserve"> ADDIN ZOTERO_ITEM CSL_CITATION {"citationID":"rUErp7xV","properties":{"formattedCitation":"(27)","plainCitation":"(27)","noteIndex":0},"citationItems":[{"id":51,"uris":["http://zotero.org/users/local/3aA6NeCb/items/PRLCBG5T"],"itemData":{"id":51,"type":"article-journal","container-title":"Journal of Hepatology","DOI":"10.1016/j.jhep.2022.05.030","ISSN":"0168-8278, 1600-0641","issue":"4","journalAbbreviation":"Journal of Hepatology","language":"English","note":"publisher: Elsevier\nPMID: 35688226","page":"931-938","source":"www.journal-of-hepatology.eu","title":"Liver stiffness not fatty liver disease is associated with atrial fibrillation: The Rotterdam study","title-short":"Liver stiffness not fatty liver disease is associated with atrial fibrillation","volume":"77","author":[{"family":"Kleef","given":"Laurens A.","dropping-particle":"van"},{"family":"Lu","given":"Zuolin"},{"family":"Ikram","given":"M. Arfan"},{"family":"Groot","given":"Natasja M. S.","dropping-particle":"de"},{"family":"Kavousi","given":"Maryam"},{"family":"Knegt","given":"Robert J.","dropping-particle":"de"}],"issued":{"date-parts":[["2022",10,1]]}}}],"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val="en-US" w:eastAsia="it-IT"/>
                <w14:ligatures w14:val="none"/>
              </w:rPr>
              <w:t>(27)</w:t>
            </w:r>
            <w:r w:rsidRPr="003C77BA">
              <w:rPr>
                <w:rFonts w:ascii="Calibri" w:eastAsia="Times New Roman" w:hAnsi="Calibri" w:cs="Calibri"/>
                <w:color w:val="000000" w:themeColor="text1"/>
                <w:kern w:val="0"/>
                <w:sz w:val="13"/>
                <w:szCs w:val="13"/>
                <w:lang w:eastAsia="it-IT"/>
                <w14:ligatures w14:val="none"/>
              </w:rPr>
              <w:fldChar w:fldCharType="end"/>
            </w:r>
          </w:p>
          <w:p w14:paraId="3F1B0C54"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0BB4C936"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etherlands</w:t>
            </w:r>
          </w:p>
        </w:tc>
        <w:tc>
          <w:tcPr>
            <w:tcW w:w="1208" w:type="dxa"/>
            <w:noWrap/>
            <w:vAlign w:val="center"/>
            <w:hideMark/>
          </w:tcPr>
          <w:p w14:paraId="3197D62A" w14:textId="7F495E4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064</w:t>
            </w:r>
          </w:p>
        </w:tc>
        <w:tc>
          <w:tcPr>
            <w:tcW w:w="941" w:type="dxa"/>
            <w:noWrap/>
            <w:vAlign w:val="center"/>
            <w:hideMark/>
          </w:tcPr>
          <w:p w14:paraId="28FFCFEB"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0</w:t>
            </w:r>
          </w:p>
        </w:tc>
        <w:tc>
          <w:tcPr>
            <w:tcW w:w="941" w:type="dxa"/>
            <w:noWrap/>
            <w:vAlign w:val="center"/>
            <w:hideMark/>
          </w:tcPr>
          <w:p w14:paraId="78D828DC"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499</w:t>
            </w:r>
          </w:p>
        </w:tc>
        <w:tc>
          <w:tcPr>
            <w:tcW w:w="941" w:type="dxa"/>
            <w:noWrap/>
            <w:vAlign w:val="center"/>
            <w:hideMark/>
          </w:tcPr>
          <w:p w14:paraId="17A46C7F" w14:textId="2632A06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7</w:t>
            </w:r>
          </w:p>
        </w:tc>
        <w:tc>
          <w:tcPr>
            <w:tcW w:w="941" w:type="dxa"/>
            <w:noWrap/>
            <w:vAlign w:val="center"/>
            <w:hideMark/>
          </w:tcPr>
          <w:p w14:paraId="19E2FF42" w14:textId="726376E3"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5</w:t>
            </w:r>
          </w:p>
        </w:tc>
        <w:tc>
          <w:tcPr>
            <w:tcW w:w="1549" w:type="dxa"/>
            <w:vAlign w:val="center"/>
          </w:tcPr>
          <w:p w14:paraId="49DC6720" w14:textId="356574D8"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0/9/4</w:t>
            </w:r>
          </w:p>
        </w:tc>
        <w:tc>
          <w:tcPr>
            <w:tcW w:w="941" w:type="dxa"/>
            <w:noWrap/>
            <w:vAlign w:val="center"/>
            <w:hideMark/>
          </w:tcPr>
          <w:p w14:paraId="34674684" w14:textId="55A5849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079</w:t>
            </w:r>
          </w:p>
        </w:tc>
        <w:tc>
          <w:tcPr>
            <w:tcW w:w="941" w:type="dxa"/>
            <w:noWrap/>
            <w:vAlign w:val="center"/>
            <w:hideMark/>
          </w:tcPr>
          <w:p w14:paraId="790910FD"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US</w:t>
            </w:r>
          </w:p>
        </w:tc>
        <w:tc>
          <w:tcPr>
            <w:tcW w:w="941" w:type="dxa"/>
            <w:vAlign w:val="center"/>
          </w:tcPr>
          <w:p w14:paraId="6C5B2C5B" w14:textId="1E7F904A"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Medical</w:t>
            </w:r>
            <w:proofErr w:type="spellEnd"/>
            <w:r w:rsidRPr="003C77BA">
              <w:rPr>
                <w:rFonts w:ascii="Calibri" w:eastAsia="Times New Roman" w:hAnsi="Calibri" w:cs="Calibri"/>
                <w:color w:val="000000" w:themeColor="text1"/>
                <w:kern w:val="0"/>
                <w:sz w:val="13"/>
                <w:szCs w:val="13"/>
                <w:lang w:eastAsia="it-IT"/>
                <w14:ligatures w14:val="none"/>
              </w:rPr>
              <w:t xml:space="preserve"> </w:t>
            </w:r>
            <w:proofErr w:type="spellStart"/>
            <w:r w:rsidRPr="003C77BA">
              <w:rPr>
                <w:rFonts w:ascii="Calibri" w:eastAsia="Times New Roman" w:hAnsi="Calibri" w:cs="Calibri"/>
                <w:color w:val="000000" w:themeColor="text1"/>
                <w:kern w:val="0"/>
                <w:sz w:val="13"/>
                <w:szCs w:val="13"/>
                <w:lang w:eastAsia="it-IT"/>
                <w14:ligatures w14:val="none"/>
              </w:rPr>
              <w:t>records</w:t>
            </w:r>
            <w:proofErr w:type="spellEnd"/>
            <w:r w:rsidRPr="003C77BA">
              <w:rPr>
                <w:rFonts w:ascii="Calibri" w:eastAsia="Times New Roman" w:hAnsi="Calibri" w:cs="Calibri"/>
                <w:color w:val="000000" w:themeColor="text1"/>
                <w:kern w:val="0"/>
                <w:sz w:val="13"/>
                <w:szCs w:val="13"/>
                <w:lang w:eastAsia="it-IT"/>
                <w14:ligatures w14:val="none"/>
              </w:rPr>
              <w:t xml:space="preserve"> &amp; ECG</w:t>
            </w:r>
          </w:p>
        </w:tc>
        <w:tc>
          <w:tcPr>
            <w:tcW w:w="941" w:type="dxa"/>
            <w:noWrap/>
            <w:vAlign w:val="center"/>
            <w:hideMark/>
          </w:tcPr>
          <w:p w14:paraId="6BDDAE59" w14:textId="759EE8F0"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1</w:t>
            </w:r>
          </w:p>
        </w:tc>
        <w:tc>
          <w:tcPr>
            <w:tcW w:w="941" w:type="dxa"/>
            <w:noWrap/>
            <w:vAlign w:val="center"/>
            <w:hideMark/>
          </w:tcPr>
          <w:p w14:paraId="32767083"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32</w:t>
            </w:r>
          </w:p>
        </w:tc>
        <w:tc>
          <w:tcPr>
            <w:tcW w:w="941" w:type="dxa"/>
            <w:noWrap/>
            <w:vAlign w:val="center"/>
            <w:hideMark/>
          </w:tcPr>
          <w:p w14:paraId="04C725E3"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0.91 (0.60-1.38)</w:t>
            </w:r>
          </w:p>
        </w:tc>
        <w:tc>
          <w:tcPr>
            <w:tcW w:w="1111" w:type="dxa"/>
            <w:vAlign w:val="center"/>
          </w:tcPr>
          <w:p w14:paraId="67053633" w14:textId="7DC1142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 xml:space="preserve">Age, sex, alcohol intake, smoking, education, high </w:t>
            </w:r>
            <w:r w:rsidRPr="003C77BA">
              <w:rPr>
                <w:rFonts w:ascii="Calibri" w:hAnsi="Calibri" w:cs="Calibri"/>
                <w:color w:val="000000" w:themeColor="text1"/>
                <w:sz w:val="13"/>
                <w:szCs w:val="13"/>
                <w:lang w:val="en-US"/>
              </w:rPr>
              <w:lastRenderedPageBreak/>
              <w:t>waist circumference, hypertension, dyslipidemia, (pre)diabetes, coronary heart disease, heart failure</w:t>
            </w:r>
          </w:p>
        </w:tc>
      </w:tr>
      <w:tr w:rsidR="004D54F2" w:rsidRPr="003C77BA" w14:paraId="6A88864F"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0799D5BF" w14:textId="2B5BF7D2"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lastRenderedPageBreak/>
              <w:t xml:space="preserve">Choi et al. 2022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2aloQEP5","properties":{"formattedCitation":"(28)","plainCitation":"(28)","noteIndex":0},"citationItems":[{"id":54,"uris":["http://zotero.org/users/local/3aA6NeCb/items/XKJ9W66I"],"itemData":{"id":54,"type":"article-journal","abstract":"&lt;sec&gt;&lt;title&gt;Background&lt;/title&gt;&lt;p&gt;Non-alcoholic fatty liver disease (NAFLD) is a multisystem disease including cardiovascular. However, the association between NAFLD and the risk of incident atrial fibrillation (AF), especially in young adults, remains unclear. We aimed to evaluate the association between NAFLD as assessed by the fatty liver index (FLI) and the risk of AF in young adults.&lt;/p&gt;&lt;/sec&gt;&lt;sec&gt;&lt;title&gt;Methods&lt;/title&gt;&lt;p&gt;We identified individuals aged 20–39 years who underwent health examinations conducted by the Korean National Health Insurance Corporation between January 2009 and December 2012. Individuals with significant liver disease, heavy alcohol consumption, or prevalent AF were excluded. We categorized based on FLI: &amp;lt;30, 30 to &amp;lt;60, and ≥60. Incident AF was evaluated as the primary outcome.&lt;/p&gt;&lt;/sec&gt;&lt;sec&gt;&lt;title&gt;Results&lt;/title&gt;&lt;p&gt;We included 5,333,907 subjects (mean age, 31 ± 5 years; men, 57%). During a mean follow-up of 7.4 ± 1.1 years, 12,096 patients had newly diagnosed AF (incidence rate 0.31 per 1,000 person-years). After adjustment, subjects with FLI 30 to &amp;lt;60 and FLI ≥60 showed a higher risk of AF compared to those with FLI &amp;lt;30 (hazard ratio [HR] 1.21, 95% confidence interval [CI, 1.15–1.27] and HR 1.47, 95% CI [1.39–1.55], &lt;italic&gt;p&lt;/italic&gt; &amp;lt; 0.001, respectively). In women, the increased AF risk was accentuated in the higher FLI group than in the individuals with FLI &amp;lt;30, compared with men (&lt;italic&gt;p&lt;/italic&gt;-for-interaction = 0.023). A higher incident AF risk in the higher FLI groups was consistently observed in various subgroups.&lt;/p&gt;&lt;/sec&gt;&lt;sec&gt;&lt;title&gt;Conclusion&lt;/title&gt;&lt;p&gt;Among young adults, NAFLD assessed using FLI was positively correlated with the AF risk. These findings support the evidence of AF screening in young adults with high FLI scores.&lt;/p&gt;&lt;/sec&gt;","container-title":"Frontiers in Cardiovascular Medicine","DOI":"10.3389/fcvm.2022.832023","ISSN":"2297-055X","journalAbbreviation":"Front. Cardiovasc. Med.","language":"English","note":"publisher: Frontiers","source":"Frontiers","title":"Non-alcoholic Fatty Liver Disease and the Risk of Incident Atrial Fibrillation in Young Adults: A Nationwide Population-Based Cohort Study","title-short":"Non-alcoholic Fatty Liver Disease and the Risk of Incident Atrial Fibrillation in Young Adults","URL":"https://www.frontiersin.org/journals/cardiovascular-medicine/articles/10.3389/fcvm.2022.832023/full","volume":"9","author":[{"family":"Choi","given":"JungMin"},{"family":"Lee","given":"So-Ryoung"},{"family":"Choi","given":"Eue-Keun"},{"family":"Ahn","given":"Hyo-Jeong"},{"family":"Kwon","given":"Soonil"},{"family":"Park","given":"Sang-Hyeon"},{"family":"Lee","given":"HuiJin"},{"family":"Chung","given":"Jaewook"},{"family":"Han","given":"MinJu"},{"family":"Lee","given":"Seung-Woo"},{"family":"Han","given":"Kyung-Do"},{"family":"Oh","given":"Seil"},{"family":"Lip","given":"Gregory Y. H."}],"accessed":{"date-parts":[["2024",10,14]]},"issued":{"date-parts":[["2022",3,23]]}}}],"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28)</w:t>
            </w:r>
            <w:r w:rsidRPr="003C77BA">
              <w:rPr>
                <w:rFonts w:ascii="Calibri" w:eastAsia="Times New Roman" w:hAnsi="Calibri" w:cs="Calibri"/>
                <w:color w:val="000000" w:themeColor="text1"/>
                <w:kern w:val="0"/>
                <w:sz w:val="13"/>
                <w:szCs w:val="13"/>
                <w:lang w:eastAsia="it-IT"/>
                <w14:ligatures w14:val="none"/>
              </w:rPr>
              <w:fldChar w:fldCharType="end"/>
            </w:r>
          </w:p>
          <w:p w14:paraId="12D89AC4"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1AB61A8F"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Korea</w:t>
            </w:r>
          </w:p>
        </w:tc>
        <w:tc>
          <w:tcPr>
            <w:tcW w:w="1208" w:type="dxa"/>
            <w:noWrap/>
            <w:vAlign w:val="center"/>
            <w:hideMark/>
          </w:tcPr>
          <w:p w14:paraId="5725B31E" w14:textId="2D954015"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333,907</w:t>
            </w:r>
          </w:p>
        </w:tc>
        <w:tc>
          <w:tcPr>
            <w:tcW w:w="941" w:type="dxa"/>
            <w:noWrap/>
            <w:vAlign w:val="center"/>
            <w:hideMark/>
          </w:tcPr>
          <w:p w14:paraId="5C557790"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1</w:t>
            </w:r>
          </w:p>
        </w:tc>
        <w:tc>
          <w:tcPr>
            <w:tcW w:w="941" w:type="dxa"/>
            <w:noWrap/>
            <w:vAlign w:val="center"/>
            <w:hideMark/>
          </w:tcPr>
          <w:p w14:paraId="55D8BE35" w14:textId="6D351A65"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986,987</w:t>
            </w:r>
          </w:p>
        </w:tc>
        <w:tc>
          <w:tcPr>
            <w:tcW w:w="941" w:type="dxa"/>
            <w:noWrap/>
            <w:vAlign w:val="center"/>
            <w:hideMark/>
          </w:tcPr>
          <w:p w14:paraId="7705CA7F" w14:textId="68CE2C7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3</w:t>
            </w:r>
          </w:p>
        </w:tc>
        <w:tc>
          <w:tcPr>
            <w:tcW w:w="941" w:type="dxa"/>
            <w:noWrap/>
            <w:vAlign w:val="center"/>
            <w:hideMark/>
          </w:tcPr>
          <w:p w14:paraId="343662C6" w14:textId="5E7F375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w:t>
            </w:r>
          </w:p>
        </w:tc>
        <w:tc>
          <w:tcPr>
            <w:tcW w:w="1549" w:type="dxa"/>
            <w:vAlign w:val="center"/>
          </w:tcPr>
          <w:p w14:paraId="20A719AD" w14:textId="0772F414"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0.1/0.1</w:t>
            </w:r>
          </w:p>
        </w:tc>
        <w:tc>
          <w:tcPr>
            <w:tcW w:w="941" w:type="dxa"/>
            <w:noWrap/>
            <w:vAlign w:val="center"/>
            <w:hideMark/>
          </w:tcPr>
          <w:p w14:paraId="25780A57" w14:textId="276D2166"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23,678</w:t>
            </w:r>
          </w:p>
        </w:tc>
        <w:tc>
          <w:tcPr>
            <w:tcW w:w="941" w:type="dxa"/>
            <w:noWrap/>
            <w:vAlign w:val="center"/>
            <w:hideMark/>
          </w:tcPr>
          <w:p w14:paraId="09317F3B"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LI</w:t>
            </w:r>
          </w:p>
        </w:tc>
        <w:tc>
          <w:tcPr>
            <w:tcW w:w="941" w:type="dxa"/>
            <w:vAlign w:val="center"/>
          </w:tcPr>
          <w:p w14:paraId="1D07F61C" w14:textId="5DEB62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4AEAA2D2" w14:textId="00C191EE"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4</w:t>
            </w:r>
          </w:p>
        </w:tc>
        <w:tc>
          <w:tcPr>
            <w:tcW w:w="941" w:type="dxa"/>
            <w:noWrap/>
            <w:vAlign w:val="center"/>
            <w:hideMark/>
          </w:tcPr>
          <w:p w14:paraId="0930D798"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2,096</w:t>
            </w:r>
          </w:p>
          <w:p w14:paraId="26752875" w14:textId="7955482D"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incidence rate of AF was 0.25 for the FLI &lt;30 group, 0.42 for </w:t>
            </w:r>
            <w:r w:rsidR="00EF7E5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FLI 30 to &lt;60</w:t>
            </w:r>
            <w:r w:rsidR="00EF7E5D" w:rsidRPr="003C77BA">
              <w:rPr>
                <w:rFonts w:ascii="Calibri" w:eastAsia="Times New Roman" w:hAnsi="Calibri" w:cs="Calibri"/>
                <w:color w:val="000000" w:themeColor="text1"/>
                <w:kern w:val="0"/>
                <w:sz w:val="13"/>
                <w:szCs w:val="13"/>
                <w:lang w:val="en-US" w:eastAsia="it-IT"/>
                <w14:ligatures w14:val="none"/>
              </w:rPr>
              <w:t xml:space="preserve"> group</w:t>
            </w:r>
            <w:r w:rsidRPr="003C77BA">
              <w:rPr>
                <w:rFonts w:ascii="Calibri" w:eastAsia="Times New Roman" w:hAnsi="Calibri" w:cs="Calibri"/>
                <w:color w:val="000000" w:themeColor="text1"/>
                <w:kern w:val="0"/>
                <w:sz w:val="13"/>
                <w:szCs w:val="13"/>
                <w:lang w:val="en-US" w:eastAsia="it-IT"/>
                <w14:ligatures w14:val="none"/>
              </w:rPr>
              <w:t xml:space="preserve">, and 0.58 for </w:t>
            </w:r>
            <w:r w:rsidR="00EF7E5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FLI ≥ 60 group)</w:t>
            </w:r>
          </w:p>
        </w:tc>
        <w:tc>
          <w:tcPr>
            <w:tcW w:w="941" w:type="dxa"/>
            <w:noWrap/>
            <w:vAlign w:val="center"/>
            <w:hideMark/>
          </w:tcPr>
          <w:p w14:paraId="779DE5FE"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47 (1.39-1.55)</w:t>
            </w:r>
          </w:p>
        </w:tc>
        <w:tc>
          <w:tcPr>
            <w:tcW w:w="1111" w:type="dxa"/>
            <w:vAlign w:val="center"/>
          </w:tcPr>
          <w:p w14:paraId="7F8D4B23" w14:textId="1399D97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Age, sex, hypertension, diabetes mellitus, dyslipidemia, heart failure, prior ischemic stroke, prior myocardial infarction, chronic obstructive pulmonary disease, chronic kidney disease, sleep apnea, hyperthyroidism, smoking, alcohol consumption, low-income status</w:t>
            </w:r>
          </w:p>
        </w:tc>
      </w:tr>
      <w:tr w:rsidR="004064D8" w:rsidRPr="003C77BA" w14:paraId="3E13C126"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129563A3" w14:textId="7289CCC1" w:rsidR="004064D8" w:rsidRPr="003C77BA" w:rsidRDefault="004064D8" w:rsidP="001464AE">
            <w:pPr>
              <w:jc w:val="center"/>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Lei et al. 2022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iMhSU4sB","properties":{"formattedCitation":"(29)","plainCitation":"(29)","noteIndex":0},"citationItems":[{"id":56,"uris":["http://zotero.org/users/local/3aA6NeCb/items/M4VQUPR2"],"itemData":{"id":56,"type":"article-journal","abstract":"&lt;sec&gt;&lt;title&gt;Background and aims&lt;/title&gt;&lt;p&gt;The epidemiological characteristics of MAFLD and its relationship with atrial fibrillation (AF) are limited in China. Therefore, we explored the epidemiological characteristics of MAFLD from adults along with the association of MAFLD and 12-ECG diagnosed AF in a nationwide population from health check-up centers.&lt;/p&gt;&lt;/sec&gt;&lt;sec&gt;&lt;title&gt;Methods&lt;/title&gt;&lt;p&gt;This observational study used cross-sectional and longitudinal studies with 2,083,984 subjects from 2009 to 2017. Age-, sex-, and regional-standardized prevalence of MAFLD was estimated. Latent class analysis (LCA) was used to identify subclusters of MAFLD. Multivariable logistic regression and mixed-effects Cox regression models were used to analyze the relationship between MAFLD and AF.&lt;/p&gt;&lt;/sec&gt;&lt;sec&gt;&lt;title&gt;Results&lt;/title&gt;&lt;p&gt;The prevalence of MAFLD increased from 22.75% to 35.58% during the study period, with higher rates in males and populations with high BMI or resided in northern regions. The MAFLD population was clustered into three classes with different metabolic features by LCA. Notably, a high proportion of MAFLD patients in all clusters had overweight and prediabetes or diabetes. The MAFLD was significantly associated with a higher risk of AF in the cross-sectional study and in the longitudinal study. In addition, the coexistence of prediabetes or diabetes had the largest impact on subsequent AF.&lt;/p&gt;&lt;/sec&gt;&lt;sec&gt;&lt;title&gt;Conclusion&lt;/title&gt;&lt;p&gt;Our findings suggested a high prevalence of MAFLD and a high prevalence of other metabolic diseases in the MAFLD population, particularly overweight and glucose dysregulation. Moreover, MAFLD was associated with a significantly higher risk for existing and subsequent subclinical AF in the Chinese population.&lt;/p&gt;&lt;/sec&gt;","container-title":"Frontiers in Endocrinology","DOI</w:instrText>
            </w:r>
            <w:r w:rsidRPr="003C77BA">
              <w:rPr>
                <w:rFonts w:ascii="Calibri" w:eastAsia="Times New Roman" w:hAnsi="Calibri" w:cs="Calibri"/>
                <w:color w:val="000000" w:themeColor="text1"/>
                <w:kern w:val="0"/>
                <w:sz w:val="13"/>
                <w:szCs w:val="13"/>
                <w:lang w:val="en-US" w:eastAsia="it-IT"/>
                <w14:ligatures w14:val="none"/>
              </w:rPr>
              <w:instrText xml:space="preserve">":"10.3389/fendo.2022.1007171","ISSN":"1664-2392","journalAbbreviation":"Front. Endocrinol.","language":"English","note":"publisher: Frontiers","source":"Frontiers","title":"The prevalence of MAFLD and its association with atrial fibrillation in a nationwide health check-up population in China","URL":"https://www.frontiersin.org/journals/endocrinology/articles/10.3389/fendo.2022.1007171/full","volume":"13","author":[{"family":"Lei","given":"Fang"},{"family":"Qin","given":"Juan-Juan"},{"family":"Song","given":"Xiaohui"},{"family":"Liu","given":"Ye-Mao"},{"family":"Chen","given":"Ming-Ming"},{"family":"Sun","given":"Tao"},{"family":"Huang","given":"Xuewei"},{"family":"Deng","given":"Ke-Qiong"},{"family":"Zuo","given":"Xiuran"},{"family":"Yao","given":"Dongai"},{"family":"Xu","given":"Li-Juan"},{"family":"Lu","given":"Huiming"},{"family":"Wang","given":"Gang"},{"family":"Liu","given":"Feng"},{"family":"Chen","given":"Lidong"},{"family":"Luo","given":"Jie"},{"family":"Xia","given":"Jiahong"},{"family":"Wang","given":"Lin"},{"family":"Yang","given":"QiongYu"},{"family":"Zhang","given":"Peng"},{"family":"Ji","given":"Yan-Xiao"},{"family":"Zhang","given":"Xiao-Jing"},{"family":"She","given":"Zhi-Gang"},{"family":"Zeng","given":"Qiang"},{"family":"Li","given":"Hongliang"},{"family":"Cai","given":"Jingjing"}],"accessed":{"date-parts":[["2024",10,14]]},"issued":{"date-parts":[["2022",9,27]]}}}],"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val="en-US" w:eastAsia="it-IT"/>
                <w14:ligatures w14:val="none"/>
              </w:rPr>
              <w:t>(29)</w:t>
            </w:r>
            <w:r w:rsidRPr="003C77BA">
              <w:rPr>
                <w:rFonts w:ascii="Calibri" w:eastAsia="Times New Roman" w:hAnsi="Calibri" w:cs="Calibri"/>
                <w:color w:val="000000" w:themeColor="text1"/>
                <w:kern w:val="0"/>
                <w:sz w:val="13"/>
                <w:szCs w:val="13"/>
                <w:lang w:eastAsia="it-IT"/>
                <w14:ligatures w14:val="none"/>
              </w:rPr>
              <w:fldChar w:fldCharType="end"/>
            </w:r>
          </w:p>
          <w:p w14:paraId="3991C9CB" w14:textId="77777777" w:rsidR="004064D8" w:rsidRPr="003C77BA" w:rsidRDefault="004064D8" w:rsidP="001464AE">
            <w:pPr>
              <w:jc w:val="center"/>
              <w:rPr>
                <w:rFonts w:ascii="Calibri" w:eastAsia="Times New Roman" w:hAnsi="Calibri" w:cs="Calibri"/>
                <w:color w:val="000000" w:themeColor="text1"/>
                <w:kern w:val="0"/>
                <w:sz w:val="13"/>
                <w:szCs w:val="13"/>
                <w:lang w:val="en-US" w:eastAsia="it-IT"/>
                <w14:ligatures w14:val="none"/>
              </w:rPr>
            </w:pPr>
          </w:p>
        </w:tc>
        <w:tc>
          <w:tcPr>
            <w:tcW w:w="942" w:type="dxa"/>
            <w:vAlign w:val="center"/>
          </w:tcPr>
          <w:p w14:paraId="28F73216"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China</w:t>
            </w:r>
          </w:p>
        </w:tc>
        <w:tc>
          <w:tcPr>
            <w:tcW w:w="1208" w:type="dxa"/>
            <w:noWrap/>
            <w:vAlign w:val="center"/>
            <w:hideMark/>
          </w:tcPr>
          <w:p w14:paraId="2E493874" w14:textId="0612FFFE"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2,083,984</w:t>
            </w:r>
          </w:p>
        </w:tc>
        <w:tc>
          <w:tcPr>
            <w:tcW w:w="941" w:type="dxa"/>
            <w:noWrap/>
            <w:vAlign w:val="center"/>
            <w:hideMark/>
          </w:tcPr>
          <w:p w14:paraId="4A079866"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45</w:t>
            </w:r>
          </w:p>
        </w:tc>
        <w:tc>
          <w:tcPr>
            <w:tcW w:w="941" w:type="dxa"/>
            <w:noWrap/>
            <w:vAlign w:val="center"/>
            <w:hideMark/>
          </w:tcPr>
          <w:p w14:paraId="206E6E3A" w14:textId="562C5382"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205,765</w:t>
            </w:r>
          </w:p>
        </w:tc>
        <w:tc>
          <w:tcPr>
            <w:tcW w:w="941" w:type="dxa"/>
            <w:noWrap/>
            <w:vAlign w:val="center"/>
            <w:hideMark/>
          </w:tcPr>
          <w:p w14:paraId="4787737F"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24</w:t>
            </w:r>
          </w:p>
        </w:tc>
        <w:tc>
          <w:tcPr>
            <w:tcW w:w="941" w:type="dxa"/>
            <w:noWrap/>
            <w:vAlign w:val="center"/>
            <w:hideMark/>
          </w:tcPr>
          <w:p w14:paraId="3266B378" w14:textId="3DD4CE32"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6</w:t>
            </w:r>
          </w:p>
        </w:tc>
        <w:tc>
          <w:tcPr>
            <w:tcW w:w="1549" w:type="dxa"/>
            <w:vAlign w:val="center"/>
          </w:tcPr>
          <w:p w14:paraId="5F9F53BF" w14:textId="624CC4EB"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25/1.5/NA</w:t>
            </w:r>
          </w:p>
        </w:tc>
        <w:tc>
          <w:tcPr>
            <w:tcW w:w="941" w:type="dxa"/>
            <w:noWrap/>
            <w:vAlign w:val="center"/>
            <w:hideMark/>
          </w:tcPr>
          <w:p w14:paraId="28FFBE63" w14:textId="4590D09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701,718</w:t>
            </w:r>
          </w:p>
        </w:tc>
        <w:tc>
          <w:tcPr>
            <w:tcW w:w="941" w:type="dxa"/>
            <w:noWrap/>
            <w:vAlign w:val="center"/>
            <w:hideMark/>
          </w:tcPr>
          <w:p w14:paraId="7637B3DA"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US</w:t>
            </w:r>
          </w:p>
        </w:tc>
        <w:tc>
          <w:tcPr>
            <w:tcW w:w="941" w:type="dxa"/>
            <w:vAlign w:val="center"/>
          </w:tcPr>
          <w:p w14:paraId="29D16136" w14:textId="0C78023B"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ECG</w:t>
            </w:r>
          </w:p>
        </w:tc>
        <w:tc>
          <w:tcPr>
            <w:tcW w:w="941" w:type="dxa"/>
            <w:noWrap/>
            <w:vAlign w:val="center"/>
            <w:hideMark/>
          </w:tcPr>
          <w:p w14:paraId="51FBB4DF" w14:textId="55794ED0"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2.2</w:t>
            </w:r>
          </w:p>
        </w:tc>
        <w:tc>
          <w:tcPr>
            <w:tcW w:w="941" w:type="dxa"/>
            <w:noWrap/>
            <w:vAlign w:val="center"/>
            <w:hideMark/>
          </w:tcPr>
          <w:p w14:paraId="7574F776"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41</w:t>
            </w:r>
          </w:p>
          <w:p w14:paraId="4056A076" w14:textId="4BC210A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0.35% of patients with MASLD vs 0.21% of patients with no MASLD developed AF)</w:t>
            </w:r>
          </w:p>
        </w:tc>
        <w:tc>
          <w:tcPr>
            <w:tcW w:w="941" w:type="dxa"/>
            <w:noWrap/>
            <w:vAlign w:val="center"/>
            <w:hideMark/>
          </w:tcPr>
          <w:p w14:paraId="5656935A"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1.99 (1.39-2.83)</w:t>
            </w:r>
          </w:p>
        </w:tc>
        <w:tc>
          <w:tcPr>
            <w:tcW w:w="1111" w:type="dxa"/>
            <w:vAlign w:val="center"/>
          </w:tcPr>
          <w:p w14:paraId="525FBE48" w14:textId="707588CB"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Age, sex, smoking, alcohol intake, red blood cell, leukocyte count, hemoglobin, platelet count, chronic kidney disease, and medical center</w:t>
            </w:r>
          </w:p>
        </w:tc>
      </w:tr>
      <w:tr w:rsidR="004D54F2" w:rsidRPr="003C77BA" w14:paraId="74E0933F"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16E5A55A" w14:textId="6FDE4D46"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Roca-Fernandez et al. 2023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val="en-US" w:eastAsia="it-IT"/>
                <w14:ligatures w14:val="none"/>
              </w:rPr>
              <w:instrText xml:space="preserve"> ADDIN ZOTERO_ITEM CSL_CITATION {"citationID":"pcGcxyb3","properties":{"formattedCitation":"(30)","plainCitation":"(30)","noteIndex":0},"citationItems":[{"id":58,"uris":["http://zotero.org/users/local/3aA6NeCb/items/6L5XTWA3"],"itemData":{"id":58,"type":"article-journal","container-title":"Journal of Hepatology","DOI":"10.1016/j.jhep.2023.05.046","ISSN":"0168-8278, 1600-0641","issue":"5","journalAbbreviation":"Journal of Hepatology","language":"English","note":"publisher: Elsevier\nPMID: 37348789","page":"1085-1095","source":"www.journal-of-hepatology.eu","title":"Liver disease is a significant risk factor for cardiovascular outcomes – A UK Biobank study","volume":"79","author":[{"family":"Roca-Fernandez","given":"Adriana"},{"family":"Banerjee","given":"Rajarshi"},{"family":"Thomaides-Brears","given":"Helena"},{"family":"Telford","given":"Alison"},{"family":"Sanyal","given":"Arun"},{"family":"Neubauer","given":"Stefan"},{"family":"Nichols","given":"Thomas E."},{"family":"Raman","given":"Betty"},{"family":"McCracken","given":"Celeste"},{"family":"Petersen","given":"Steffen E."},{"family":"Ntusi","given":"Ntobeko AB"},{"family":"Cuthbertson","given":"Daniel J."},{"family":"Lai","given":"Michele"},{"family":"Dennis","given":"Andrea"},{"family":"Banerjee","given":"Amitava"}],"issued":{"date-parts":[["2023",11,1]]}}}],"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30)</w:t>
            </w:r>
            <w:r w:rsidRPr="003C77BA">
              <w:rPr>
                <w:rFonts w:ascii="Calibri" w:eastAsia="Times New Roman" w:hAnsi="Calibri" w:cs="Calibri"/>
                <w:color w:val="000000" w:themeColor="text1"/>
                <w:kern w:val="0"/>
                <w:sz w:val="13"/>
                <w:szCs w:val="13"/>
                <w:lang w:eastAsia="it-IT"/>
                <w14:ligatures w14:val="none"/>
              </w:rPr>
              <w:fldChar w:fldCharType="end"/>
            </w:r>
          </w:p>
          <w:p w14:paraId="75A8943C"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5F4BA5E7"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UK</w:t>
            </w:r>
          </w:p>
        </w:tc>
        <w:tc>
          <w:tcPr>
            <w:tcW w:w="1208" w:type="dxa"/>
            <w:noWrap/>
            <w:vAlign w:val="center"/>
            <w:hideMark/>
          </w:tcPr>
          <w:p w14:paraId="74287318" w14:textId="0F949E2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3,616</w:t>
            </w:r>
          </w:p>
        </w:tc>
        <w:tc>
          <w:tcPr>
            <w:tcW w:w="941" w:type="dxa"/>
            <w:noWrap/>
            <w:vAlign w:val="center"/>
            <w:hideMark/>
          </w:tcPr>
          <w:p w14:paraId="4ED45A4D"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5</w:t>
            </w:r>
          </w:p>
        </w:tc>
        <w:tc>
          <w:tcPr>
            <w:tcW w:w="941" w:type="dxa"/>
            <w:noWrap/>
            <w:vAlign w:val="center"/>
            <w:hideMark/>
          </w:tcPr>
          <w:p w14:paraId="43991C1B" w14:textId="7D8C8966"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5,938</w:t>
            </w:r>
          </w:p>
        </w:tc>
        <w:tc>
          <w:tcPr>
            <w:tcW w:w="941" w:type="dxa"/>
            <w:noWrap/>
            <w:vAlign w:val="center"/>
            <w:hideMark/>
          </w:tcPr>
          <w:p w14:paraId="63D8135E"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6</w:t>
            </w:r>
          </w:p>
        </w:tc>
        <w:tc>
          <w:tcPr>
            <w:tcW w:w="941" w:type="dxa"/>
            <w:noWrap/>
            <w:vAlign w:val="center"/>
            <w:hideMark/>
          </w:tcPr>
          <w:p w14:paraId="736BFC00" w14:textId="74AA3C7F"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w:t>
            </w:r>
          </w:p>
        </w:tc>
        <w:tc>
          <w:tcPr>
            <w:tcW w:w="1549" w:type="dxa"/>
            <w:vAlign w:val="center"/>
          </w:tcPr>
          <w:p w14:paraId="4794A807" w14:textId="2030D5C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0/12/NA</w:t>
            </w:r>
          </w:p>
        </w:tc>
        <w:tc>
          <w:tcPr>
            <w:tcW w:w="941" w:type="dxa"/>
            <w:noWrap/>
            <w:vAlign w:val="center"/>
            <w:hideMark/>
          </w:tcPr>
          <w:p w14:paraId="10AF79B3" w14:textId="7E5CC23D"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776</w:t>
            </w:r>
          </w:p>
        </w:tc>
        <w:tc>
          <w:tcPr>
            <w:tcW w:w="941" w:type="dxa"/>
            <w:noWrap/>
            <w:vAlign w:val="center"/>
            <w:hideMark/>
          </w:tcPr>
          <w:p w14:paraId="36DC7882"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MRI</w:t>
            </w:r>
          </w:p>
        </w:tc>
        <w:tc>
          <w:tcPr>
            <w:tcW w:w="941" w:type="dxa"/>
            <w:vAlign w:val="center"/>
          </w:tcPr>
          <w:p w14:paraId="52DBDA35" w14:textId="0696E569"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4307DAB5" w14:textId="608B161A"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5</w:t>
            </w:r>
          </w:p>
        </w:tc>
        <w:tc>
          <w:tcPr>
            <w:tcW w:w="941" w:type="dxa"/>
            <w:noWrap/>
            <w:vAlign w:val="center"/>
            <w:hideMark/>
          </w:tcPr>
          <w:p w14:paraId="1F5E3689"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52</w:t>
            </w:r>
          </w:p>
        </w:tc>
        <w:tc>
          <w:tcPr>
            <w:tcW w:w="941" w:type="dxa"/>
            <w:noWrap/>
            <w:vAlign w:val="center"/>
            <w:hideMark/>
          </w:tcPr>
          <w:p w14:paraId="7C5EE501"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30 (1.12-1.51)</w:t>
            </w:r>
          </w:p>
        </w:tc>
        <w:tc>
          <w:tcPr>
            <w:tcW w:w="1111" w:type="dxa"/>
            <w:vAlign w:val="center"/>
          </w:tcPr>
          <w:p w14:paraId="5F846341" w14:textId="05FF710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Age, sex, adiposity measures, systolic blood pressure, FIB-4 index, serum transaminases, C-reactive protein, hemoglobin A1c</w:t>
            </w:r>
          </w:p>
        </w:tc>
      </w:tr>
      <w:tr w:rsidR="004064D8" w:rsidRPr="003C77BA" w14:paraId="1F4DE193"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667DC189" w14:textId="241D1699"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Simon et al. 2023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x1iXe2wC","properties":{"formattedCitation":"(31)","plainCitation":"(31)","noteIndex":0},"citationItems":[{"id":61,"uris":["http://zotero.org/users/local/3aA6NeCb/items/K9AT8R99"],"itemData":{"id":61,"type":"article-journal","abstract":"Prior studies suggest a link between metabolic dysfunction-associated steatotic liver disease (MASLD) and incident arrhythmias, including atrial fibrillation (AF). However, robust data are lacking from cohorts with liver histology, which remains the gold standard for staging MASLD severity.","container-title":"Cardiovascular Diabetology","DOI":"10.1186/s12933-023-02070-5","ISSN":"1475-2840","issue":"1","journalAbbreviation":"Cardiovascular Diabetology","page":"343","source":"BioMed Central","title":"Incident cardiac arrhythmias associated with metabolic dysfunction-associated steatotic liver disease: a nationwide histology cohort study","title-short":"Incident cardiac arrhythmias associated with metabolic dysfunction-associated steatotic liver disease","volume":"22","author":[{"family":"Simon","given":"Tracey G."},{"family":"Ebrahimi","given":"Fahim"},{"family":"Roelstraete","given":"Bjorn"},{"family":"Hagström","given":"Hannes"},{"family":"Sundström","given":"Johan"},{"family":"Ludvigsson","given":"Jonas F."}],"issued":{"date-parts":[["2023",12,13]]}}}],"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31)</w:t>
            </w:r>
            <w:r w:rsidRPr="003C77BA">
              <w:rPr>
                <w:rFonts w:ascii="Calibri" w:eastAsia="Times New Roman" w:hAnsi="Calibri" w:cs="Calibri"/>
                <w:color w:val="000000" w:themeColor="text1"/>
                <w:kern w:val="0"/>
                <w:sz w:val="13"/>
                <w:szCs w:val="13"/>
                <w:lang w:eastAsia="it-IT"/>
                <w14:ligatures w14:val="none"/>
              </w:rPr>
              <w:fldChar w:fldCharType="end"/>
            </w:r>
          </w:p>
          <w:p w14:paraId="3A8AB0D8"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75AF1F04"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Sweden</w:t>
            </w:r>
            <w:proofErr w:type="spellEnd"/>
          </w:p>
        </w:tc>
        <w:tc>
          <w:tcPr>
            <w:tcW w:w="1208" w:type="dxa"/>
            <w:noWrap/>
            <w:vAlign w:val="center"/>
            <w:hideMark/>
          </w:tcPr>
          <w:p w14:paraId="5A45CBDF" w14:textId="6284669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3,062</w:t>
            </w:r>
          </w:p>
        </w:tc>
        <w:tc>
          <w:tcPr>
            <w:tcW w:w="941" w:type="dxa"/>
            <w:noWrap/>
            <w:vAlign w:val="center"/>
            <w:hideMark/>
          </w:tcPr>
          <w:p w14:paraId="42AB07BF"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3</w:t>
            </w:r>
          </w:p>
        </w:tc>
        <w:tc>
          <w:tcPr>
            <w:tcW w:w="941" w:type="dxa"/>
            <w:noWrap/>
            <w:vAlign w:val="center"/>
            <w:hideMark/>
          </w:tcPr>
          <w:p w14:paraId="36550D25" w14:textId="138012D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8,055</w:t>
            </w:r>
          </w:p>
        </w:tc>
        <w:tc>
          <w:tcPr>
            <w:tcW w:w="941" w:type="dxa"/>
            <w:noWrap/>
            <w:vAlign w:val="center"/>
            <w:hideMark/>
          </w:tcPr>
          <w:p w14:paraId="77E60759"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NA</w:t>
            </w:r>
          </w:p>
        </w:tc>
        <w:tc>
          <w:tcPr>
            <w:tcW w:w="941" w:type="dxa"/>
            <w:noWrap/>
            <w:vAlign w:val="center"/>
            <w:hideMark/>
          </w:tcPr>
          <w:p w14:paraId="4EB4E967" w14:textId="3E80D1CA"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w:t>
            </w:r>
          </w:p>
        </w:tc>
        <w:tc>
          <w:tcPr>
            <w:tcW w:w="1549" w:type="dxa"/>
            <w:vAlign w:val="center"/>
          </w:tcPr>
          <w:p w14:paraId="4C4DE8CA" w14:textId="56A1669C"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6/9/NA</w:t>
            </w:r>
          </w:p>
        </w:tc>
        <w:tc>
          <w:tcPr>
            <w:tcW w:w="941" w:type="dxa"/>
            <w:noWrap/>
            <w:vAlign w:val="center"/>
            <w:hideMark/>
          </w:tcPr>
          <w:p w14:paraId="0D6AE8DE" w14:textId="2CFEF6C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1,206</w:t>
            </w:r>
          </w:p>
        </w:tc>
        <w:tc>
          <w:tcPr>
            <w:tcW w:w="941" w:type="dxa"/>
            <w:noWrap/>
            <w:vAlign w:val="center"/>
            <w:hideMark/>
          </w:tcPr>
          <w:p w14:paraId="597434F5"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t>Biopsy</w:t>
            </w:r>
            <w:proofErr w:type="spellEnd"/>
          </w:p>
        </w:tc>
        <w:tc>
          <w:tcPr>
            <w:tcW w:w="941" w:type="dxa"/>
            <w:vAlign w:val="center"/>
          </w:tcPr>
          <w:p w14:paraId="0BBDB9FD" w14:textId="6AACCF5C"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5A209091" w14:textId="574EF94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8</w:t>
            </w:r>
          </w:p>
        </w:tc>
        <w:tc>
          <w:tcPr>
            <w:tcW w:w="941" w:type="dxa"/>
            <w:noWrap/>
            <w:vAlign w:val="center"/>
            <w:hideMark/>
          </w:tcPr>
          <w:p w14:paraId="2A1330AF"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5,333</w:t>
            </w:r>
          </w:p>
          <w:p w14:paraId="2E56E44B" w14:textId="1B95323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w:t>
            </w:r>
            <w:r w:rsidR="00F83EEE" w:rsidRPr="003C77BA">
              <w:rPr>
                <w:rFonts w:ascii="Calibri" w:eastAsia="Times New Roman" w:hAnsi="Calibri" w:cs="Calibri"/>
                <w:color w:val="000000" w:themeColor="text1"/>
                <w:kern w:val="0"/>
                <w:sz w:val="13"/>
                <w:szCs w:val="13"/>
                <w:lang w:val="en-US" w:eastAsia="it-IT"/>
                <w14:ligatures w14:val="none"/>
              </w:rPr>
              <w:t xml:space="preserve">difference </w:t>
            </w:r>
            <w:r w:rsidRPr="003C77BA">
              <w:rPr>
                <w:rFonts w:ascii="Calibri" w:eastAsia="Times New Roman" w:hAnsi="Calibri" w:cs="Calibri"/>
                <w:color w:val="000000" w:themeColor="text1"/>
                <w:kern w:val="0"/>
                <w:sz w:val="13"/>
                <w:szCs w:val="13"/>
                <w:lang w:val="en-US" w:eastAsia="it-IT"/>
                <w14:ligatures w14:val="none"/>
              </w:rPr>
              <w:t xml:space="preserve">rate of incident AF between MASLD and non-MASLD groups was 0.9 events </w:t>
            </w:r>
            <w:r w:rsidRPr="003C77BA">
              <w:rPr>
                <w:rFonts w:ascii="Calibri" w:eastAsia="Times New Roman" w:hAnsi="Calibri" w:cs="Calibri"/>
                <w:color w:val="000000" w:themeColor="text1"/>
                <w:kern w:val="0"/>
                <w:sz w:val="13"/>
                <w:szCs w:val="13"/>
                <w:lang w:val="en-US" w:eastAsia="it-IT"/>
                <w14:ligatures w14:val="none"/>
              </w:rPr>
              <w:lastRenderedPageBreak/>
              <w:t>per 1000 person/year)</w:t>
            </w:r>
          </w:p>
        </w:tc>
        <w:tc>
          <w:tcPr>
            <w:tcW w:w="941" w:type="dxa"/>
            <w:noWrap/>
            <w:vAlign w:val="center"/>
            <w:hideMark/>
          </w:tcPr>
          <w:p w14:paraId="5680CE03"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lastRenderedPageBreak/>
              <w:t>1.26 (1.18-1.35)</w:t>
            </w:r>
          </w:p>
        </w:tc>
        <w:tc>
          <w:tcPr>
            <w:tcW w:w="1111" w:type="dxa"/>
            <w:vAlign w:val="center"/>
          </w:tcPr>
          <w:p w14:paraId="266C2ED8" w14:textId="6B36E668"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Age, sex, calendar year and county, education, number of recorded hospital visits in the 1 year before the index date), diabetes, </w:t>
            </w:r>
            <w:r w:rsidRPr="003C77BA">
              <w:rPr>
                <w:rFonts w:ascii="Calibri" w:eastAsia="Times New Roman" w:hAnsi="Calibri" w:cs="Calibri"/>
                <w:color w:val="000000" w:themeColor="text1"/>
                <w:kern w:val="0"/>
                <w:sz w:val="13"/>
                <w:szCs w:val="13"/>
                <w:lang w:val="en-US" w:eastAsia="it-IT"/>
                <w14:ligatures w14:val="none"/>
              </w:rPr>
              <w:lastRenderedPageBreak/>
              <w:t>obesity, hypertension, dyslipidemia, chronic kidney disease, family history of cardiovascular disease before age 50 years, and alcohol use disorder during follow-up</w:t>
            </w:r>
          </w:p>
        </w:tc>
      </w:tr>
      <w:tr w:rsidR="004D54F2" w:rsidRPr="003C77BA" w14:paraId="6A5BC14F" w14:textId="77777777" w:rsidTr="004D54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09D3745C" w14:textId="50B5BE83"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roofErr w:type="spellStart"/>
            <w:r w:rsidRPr="003C77BA">
              <w:rPr>
                <w:rFonts w:ascii="Calibri" w:eastAsia="Times New Roman" w:hAnsi="Calibri" w:cs="Calibri"/>
                <w:color w:val="000000" w:themeColor="text1"/>
                <w:kern w:val="0"/>
                <w:sz w:val="13"/>
                <w:szCs w:val="13"/>
                <w:lang w:eastAsia="it-IT"/>
                <w14:ligatures w14:val="none"/>
              </w:rPr>
              <w:lastRenderedPageBreak/>
              <w:t>Cho</w:t>
            </w:r>
            <w:proofErr w:type="spellEnd"/>
            <w:r w:rsidRPr="003C77BA">
              <w:rPr>
                <w:rFonts w:ascii="Calibri" w:eastAsia="Times New Roman" w:hAnsi="Calibri" w:cs="Calibri"/>
                <w:color w:val="000000" w:themeColor="text1"/>
                <w:kern w:val="0"/>
                <w:sz w:val="13"/>
                <w:szCs w:val="13"/>
                <w:lang w:eastAsia="it-IT"/>
                <w14:ligatures w14:val="none"/>
              </w:rPr>
              <w:t xml:space="preserve"> et al. 2024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2jlZzNQN","properties":{"formattedCitation":"(32)","plainCitation":"(32)","noteIndex":0},"citationItems":[{"id":64,"uris":["http://zotero.org/users/local/3aA6NeCb/items/GEQQYVYZ"],"itemData":{"id":64,"type":"article-journal","abstract":"The association between nonalcoholic fatty liver disease (NAFLD) and atrial fibrillation (AF) has been inconsistent, and the impact of hepatic fibrosis on this relationship remains uncertain. We investigated the association between NAFLD and the risk of new-onset AF across different age groups.","container-title":"Cardiovascular Diabetology","DOI":"10.1186/s12933-024-02408-7","ISSN":"1475-2840","issue":"1","journalAbbreviation":"Cardiovascular Diabetology","page":"340","source":"BioMed Central","title":"Association of nonalcoholic fatty liver disease with new-onset atrial fibrillation stratified by age groups","volume":"23","author":[{"family":"Cho","given":"Eun Ju"},{"family":"Chung","given":"Goh Eun"},{"family":"Yoo","given":"Jeong-Ju"},{"family":"Cho","given":"Yuri"},{"family":"Lee","given":"Kyu Na"},{"family":"Shin","given":"Dong Wook"},{"family":"Kim","given":"Yoon Jun"},{"family":"Yoon","given":"Jung-Hwan"},{"family":"Han","given":"Kyungdo"},{"family":"Yu","given":"Su Jong"}],"issued":{"date-parts":[["2024",9,12]]}}}],"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32)</w:t>
            </w:r>
            <w:r w:rsidRPr="003C77BA">
              <w:rPr>
                <w:rFonts w:ascii="Calibri" w:eastAsia="Times New Roman" w:hAnsi="Calibri" w:cs="Calibri"/>
                <w:color w:val="000000" w:themeColor="text1"/>
                <w:kern w:val="0"/>
                <w:sz w:val="13"/>
                <w:szCs w:val="13"/>
                <w:lang w:eastAsia="it-IT"/>
                <w14:ligatures w14:val="none"/>
              </w:rPr>
              <w:fldChar w:fldCharType="end"/>
            </w:r>
          </w:p>
          <w:p w14:paraId="435058AC"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7C66A176"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Korea</w:t>
            </w:r>
          </w:p>
        </w:tc>
        <w:tc>
          <w:tcPr>
            <w:tcW w:w="1208" w:type="dxa"/>
            <w:noWrap/>
            <w:vAlign w:val="center"/>
            <w:hideMark/>
          </w:tcPr>
          <w:p w14:paraId="084D2A0D" w14:textId="1D5B29A0"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179,582</w:t>
            </w:r>
          </w:p>
        </w:tc>
        <w:tc>
          <w:tcPr>
            <w:tcW w:w="941" w:type="dxa"/>
            <w:noWrap/>
            <w:vAlign w:val="center"/>
            <w:hideMark/>
          </w:tcPr>
          <w:p w14:paraId="1352E3B5"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1</w:t>
            </w:r>
          </w:p>
        </w:tc>
        <w:tc>
          <w:tcPr>
            <w:tcW w:w="941" w:type="dxa"/>
            <w:noWrap/>
            <w:vAlign w:val="center"/>
            <w:hideMark/>
          </w:tcPr>
          <w:p w14:paraId="6DF645F5" w14:textId="63EBB406"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639,453</w:t>
            </w:r>
          </w:p>
        </w:tc>
        <w:tc>
          <w:tcPr>
            <w:tcW w:w="941" w:type="dxa"/>
            <w:noWrap/>
            <w:vAlign w:val="center"/>
            <w:hideMark/>
          </w:tcPr>
          <w:p w14:paraId="1BE6B27B"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4</w:t>
            </w:r>
          </w:p>
        </w:tc>
        <w:tc>
          <w:tcPr>
            <w:tcW w:w="941" w:type="dxa"/>
            <w:noWrap/>
            <w:vAlign w:val="center"/>
            <w:hideMark/>
          </w:tcPr>
          <w:p w14:paraId="7C59D080" w14:textId="7D29941C"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8</w:t>
            </w:r>
          </w:p>
        </w:tc>
        <w:tc>
          <w:tcPr>
            <w:tcW w:w="1549" w:type="dxa"/>
            <w:vAlign w:val="center"/>
          </w:tcPr>
          <w:p w14:paraId="658D8A39" w14:textId="7886368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4/NA/NA</w:t>
            </w:r>
          </w:p>
        </w:tc>
        <w:tc>
          <w:tcPr>
            <w:tcW w:w="941" w:type="dxa"/>
            <w:noWrap/>
            <w:vAlign w:val="center"/>
            <w:hideMark/>
          </w:tcPr>
          <w:p w14:paraId="1CA0CB11" w14:textId="63E86592"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63,102</w:t>
            </w:r>
          </w:p>
        </w:tc>
        <w:tc>
          <w:tcPr>
            <w:tcW w:w="941" w:type="dxa"/>
            <w:noWrap/>
            <w:vAlign w:val="center"/>
            <w:hideMark/>
          </w:tcPr>
          <w:p w14:paraId="5F9B1BB9"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FLI</w:t>
            </w:r>
          </w:p>
        </w:tc>
        <w:tc>
          <w:tcPr>
            <w:tcW w:w="941" w:type="dxa"/>
            <w:vAlign w:val="center"/>
          </w:tcPr>
          <w:p w14:paraId="5306F2BA" w14:textId="41E2342A"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5C836C29" w14:textId="0894E44C"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9.3</w:t>
            </w:r>
          </w:p>
        </w:tc>
        <w:tc>
          <w:tcPr>
            <w:tcW w:w="941" w:type="dxa"/>
            <w:noWrap/>
            <w:vAlign w:val="center"/>
            <w:hideMark/>
          </w:tcPr>
          <w:p w14:paraId="697F9CD5"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2,516</w:t>
            </w:r>
          </w:p>
          <w:p w14:paraId="38D94693" w14:textId="7F68CB28"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incidence rate of AF was 1.68 per 1000 person/year for </w:t>
            </w:r>
            <w:r w:rsidR="00EF7E5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 xml:space="preserve">MASLD group vs 1.75 per 1000 person/year for </w:t>
            </w:r>
            <w:r w:rsidR="00EF7E5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non-MASLD group)</w:t>
            </w:r>
          </w:p>
        </w:tc>
        <w:tc>
          <w:tcPr>
            <w:tcW w:w="941" w:type="dxa"/>
            <w:noWrap/>
            <w:vAlign w:val="center"/>
            <w:hideMark/>
          </w:tcPr>
          <w:p w14:paraId="02753B8A" w14:textId="77777777"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1 (0.96-1.05)</w:t>
            </w:r>
          </w:p>
        </w:tc>
        <w:tc>
          <w:tcPr>
            <w:tcW w:w="1111" w:type="dxa"/>
            <w:vAlign w:val="center"/>
          </w:tcPr>
          <w:p w14:paraId="6679D135" w14:textId="2D42D778" w:rsidR="004064D8" w:rsidRPr="003C77BA" w:rsidRDefault="004064D8" w:rsidP="001464A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Age, sex, income levels, body mass index, smoking, alcohol intake, physical activity, diabetes, hypertension, dyslipidemia, chronic kidney disease</w:t>
            </w:r>
          </w:p>
        </w:tc>
      </w:tr>
      <w:tr w:rsidR="004064D8" w:rsidRPr="003C77BA" w14:paraId="17E646BC" w14:textId="77777777" w:rsidTr="00045647">
        <w:trPr>
          <w:trHeight w:val="320"/>
        </w:trPr>
        <w:tc>
          <w:tcPr>
            <w:cnfStyle w:val="001000000000" w:firstRow="0" w:lastRow="0" w:firstColumn="1" w:lastColumn="0" w:oddVBand="0" w:evenVBand="0" w:oddHBand="0" w:evenHBand="0" w:firstRowFirstColumn="0" w:firstRowLastColumn="0" w:lastRowFirstColumn="0" w:lastRowLastColumn="0"/>
            <w:tcW w:w="943" w:type="dxa"/>
            <w:noWrap/>
            <w:vAlign w:val="center"/>
            <w:hideMark/>
          </w:tcPr>
          <w:p w14:paraId="5D13E97C" w14:textId="7A4806CF"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Riley et al. 2024 </w:t>
            </w:r>
            <w:r w:rsidRPr="003C77BA">
              <w:rPr>
                <w:rFonts w:ascii="Calibri" w:eastAsia="Times New Roman" w:hAnsi="Calibri" w:cs="Calibri"/>
                <w:color w:val="000000" w:themeColor="text1"/>
                <w:kern w:val="0"/>
                <w:sz w:val="13"/>
                <w:szCs w:val="13"/>
                <w:lang w:eastAsia="it-IT"/>
                <w14:ligatures w14:val="none"/>
              </w:rPr>
              <w:fldChar w:fldCharType="begin"/>
            </w:r>
            <w:r w:rsidRPr="003C77BA">
              <w:rPr>
                <w:rFonts w:ascii="Calibri" w:eastAsia="Times New Roman" w:hAnsi="Calibri" w:cs="Calibri"/>
                <w:color w:val="000000" w:themeColor="text1"/>
                <w:kern w:val="0"/>
                <w:sz w:val="13"/>
                <w:szCs w:val="13"/>
                <w:lang w:eastAsia="it-IT"/>
                <w14:ligatures w14:val="none"/>
              </w:rPr>
              <w:instrText xml:space="preserve"> ADDIN ZOTERO_ITEM CSL_CITATION {"citationID":"ReD0tIHJ","properties":{"formattedCitation":"(33)","plainCitation":"(33)","noteIndex":0},"citationItems":[{"id":67,"uris":["http://zotero.org/users/local/3aA6NeCb/items/S7MEN7C2"],"itemData":{"id":67,"type":"article-journal","abstract":"Background and Aims We examined the impact of a co-diagnosis of metabolic dysfunction-associated steatotic liver disease (MASLD) and type 2 diabetes (T2D) on patient outcomes. Methods Using TriNetX, a global federated research network (n = 114 million), we undertook two retrospective cohort studies, using time-to-event analysis. Analysis 1 compared MASLD with T2D to MASLD alone; analysis 2 compared T2D with MASLD to T2D alone. Propensity score matching using greedy nearest neighbour (calliper .1) balanced the cohorts (1:1) for significant covariates. Primary outcomes were cardiovascular, liver, diabetes-related, and cancer events over 5 years. Results Analysis 1 (n = 95 275): a co-diagnosis of T2D significantly increased the risk of ischaemic heart disease (IHD) (HR 1.39; CI: 1.34, 1.44), ischaemic stroke (HR 1.45; CI: 1.35, 1.56), heart failure (HR 1.42; CI: 1.36, 1.49), atrial fibrillation (HR 1.09; CI: 1.03, 1.16), hepatocellular carcinoma (HR 1.96; CI: 1.69, 2.27), pancreatic cancer (HR 1.25; CI: 1.06, 1.48) and liver-related complications over 5 years from MASLD diagnosis. Analysis 2 (n = 15 208): a co-diagnosis of MASLD significantly increased risk of all-cause mortality (HR 1.11; CI: 1.02, 1.22), IHD (HR 1.181; CI: 1.08, 1.29), hepatocellular (HR 50.31; CI: 6.94, 364.72), pancreatic (HR 1.78; CI: 1.12, 2.84), breast (HR 1.43; CI: 1.09, 1.88) and renal cancer (HR 2.01; CI: 1.24, 3.26), and diabetic neuropathy (HR 1.17; CI: 1.09, 1.27) over 5 years from metformin initiation. Conclusions T2D significantly potentiates the risk of cardiovascular, malignancy and liver-related outcomes in people with MASLD. The effect of MASLD on people with T2D, although less dramatic, still potentiated risk of death, IHD, malignancy and peripheral neuropathy.","container-title":"Liver International","DOI":"10.1111/liv.16016","ISSN":"1478-3231","issue":"10","language":"en","license":"© 2024 The Author(s). Liver International published by John Wiley &amp; Sons Ltd.","note":"_eprint: https://onlinelibrary.wiley.com/doi/pdf/10.1111/liv.16016","page":"2538-2550","source":"Wiley Online Library","title":"The synergistic impact of type 2 diabetes and MASLD on cardiovascular, liver, diabetes-related and cancer outcomes","volume":"44","author":[{"family":"Riley","given":"David R."},{"family":"Hydes","given":"Theresa"},{"family":"Hernadez","given":"Gema"},{"family":"Zhao","given":"Sizheng S."},{"family":"Alam","given":"Uazman"},{"family":"Cuthbertson","given":"Daniel J."}],"issued":{"date-parts":[["2024"]]}}}],"schema":"https://github.com/citation-style-language/schema/raw/master/csl-citation.json"} </w:instrText>
            </w:r>
            <w:r w:rsidRPr="003C77BA">
              <w:rPr>
                <w:rFonts w:ascii="Calibri" w:eastAsia="Times New Roman" w:hAnsi="Calibri" w:cs="Calibri"/>
                <w:color w:val="000000" w:themeColor="text1"/>
                <w:kern w:val="0"/>
                <w:sz w:val="13"/>
                <w:szCs w:val="13"/>
                <w:lang w:eastAsia="it-IT"/>
                <w14:ligatures w14:val="none"/>
              </w:rPr>
              <w:fldChar w:fldCharType="separate"/>
            </w:r>
            <w:r w:rsidRPr="003C77BA">
              <w:rPr>
                <w:rFonts w:ascii="Calibri" w:eastAsia="Times New Roman" w:hAnsi="Calibri" w:cs="Calibri"/>
                <w:noProof/>
                <w:color w:val="000000" w:themeColor="text1"/>
                <w:kern w:val="0"/>
                <w:sz w:val="13"/>
                <w:szCs w:val="13"/>
                <w:lang w:eastAsia="it-IT"/>
                <w14:ligatures w14:val="none"/>
              </w:rPr>
              <w:t>(33)</w:t>
            </w:r>
            <w:r w:rsidRPr="003C77BA">
              <w:rPr>
                <w:rFonts w:ascii="Calibri" w:eastAsia="Times New Roman" w:hAnsi="Calibri" w:cs="Calibri"/>
                <w:color w:val="000000" w:themeColor="text1"/>
                <w:kern w:val="0"/>
                <w:sz w:val="13"/>
                <w:szCs w:val="13"/>
                <w:lang w:eastAsia="it-IT"/>
                <w14:ligatures w14:val="none"/>
              </w:rPr>
              <w:fldChar w:fldCharType="end"/>
            </w:r>
          </w:p>
          <w:p w14:paraId="41AE1971" w14:textId="77777777" w:rsidR="004064D8" w:rsidRPr="003C77BA" w:rsidRDefault="004064D8" w:rsidP="001464AE">
            <w:pPr>
              <w:jc w:val="center"/>
              <w:rPr>
                <w:rFonts w:ascii="Calibri" w:eastAsia="Times New Roman" w:hAnsi="Calibri" w:cs="Calibri"/>
                <w:color w:val="000000" w:themeColor="text1"/>
                <w:kern w:val="0"/>
                <w:sz w:val="13"/>
                <w:szCs w:val="13"/>
                <w:lang w:eastAsia="it-IT"/>
                <w14:ligatures w14:val="none"/>
              </w:rPr>
            </w:pPr>
          </w:p>
        </w:tc>
        <w:tc>
          <w:tcPr>
            <w:tcW w:w="942" w:type="dxa"/>
            <w:vAlign w:val="center"/>
          </w:tcPr>
          <w:p w14:paraId="4F12EAED" w14:textId="2AE216AF"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nternational </w:t>
            </w:r>
            <w:proofErr w:type="spellStart"/>
            <w:r w:rsidRPr="003C77BA">
              <w:rPr>
                <w:rFonts w:ascii="Calibri" w:eastAsia="Times New Roman" w:hAnsi="Calibri" w:cs="Calibri"/>
                <w:color w:val="000000" w:themeColor="text1"/>
                <w:kern w:val="0"/>
                <w:sz w:val="13"/>
                <w:szCs w:val="13"/>
                <w:lang w:eastAsia="it-IT"/>
                <w14:ligatures w14:val="none"/>
              </w:rPr>
              <w:t>cohort</w:t>
            </w:r>
            <w:proofErr w:type="spellEnd"/>
          </w:p>
        </w:tc>
        <w:tc>
          <w:tcPr>
            <w:tcW w:w="1208" w:type="dxa"/>
            <w:noWrap/>
            <w:vAlign w:val="center"/>
            <w:hideMark/>
          </w:tcPr>
          <w:p w14:paraId="23CB6F00" w14:textId="27D8BB14"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28,311</w:t>
            </w:r>
          </w:p>
        </w:tc>
        <w:tc>
          <w:tcPr>
            <w:tcW w:w="941" w:type="dxa"/>
            <w:noWrap/>
            <w:vAlign w:val="center"/>
            <w:hideMark/>
          </w:tcPr>
          <w:p w14:paraId="4E6E11DD"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6</w:t>
            </w:r>
          </w:p>
        </w:tc>
        <w:tc>
          <w:tcPr>
            <w:tcW w:w="941" w:type="dxa"/>
            <w:noWrap/>
            <w:vAlign w:val="center"/>
            <w:hideMark/>
          </w:tcPr>
          <w:p w14:paraId="6FB03455" w14:textId="14D09B0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2,450</w:t>
            </w:r>
          </w:p>
        </w:tc>
        <w:tc>
          <w:tcPr>
            <w:tcW w:w="941" w:type="dxa"/>
            <w:noWrap/>
            <w:vAlign w:val="center"/>
            <w:hideMark/>
          </w:tcPr>
          <w:p w14:paraId="55D4940B"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35</w:t>
            </w:r>
          </w:p>
        </w:tc>
        <w:tc>
          <w:tcPr>
            <w:tcW w:w="941" w:type="dxa"/>
            <w:noWrap/>
            <w:vAlign w:val="center"/>
            <w:hideMark/>
          </w:tcPr>
          <w:p w14:paraId="57404AE1" w14:textId="21D8620B"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00</w:t>
            </w:r>
          </w:p>
        </w:tc>
        <w:tc>
          <w:tcPr>
            <w:tcW w:w="1549" w:type="dxa"/>
            <w:vAlign w:val="center"/>
          </w:tcPr>
          <w:p w14:paraId="51C7E340" w14:textId="28AD87B4"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70/20/8</w:t>
            </w:r>
          </w:p>
        </w:tc>
        <w:tc>
          <w:tcPr>
            <w:tcW w:w="941" w:type="dxa"/>
            <w:noWrap/>
            <w:vAlign w:val="center"/>
            <w:hideMark/>
          </w:tcPr>
          <w:p w14:paraId="58856E42" w14:textId="01FC940A"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14,120</w:t>
            </w:r>
          </w:p>
        </w:tc>
        <w:tc>
          <w:tcPr>
            <w:tcW w:w="941" w:type="dxa"/>
            <w:noWrap/>
            <w:vAlign w:val="center"/>
            <w:hideMark/>
          </w:tcPr>
          <w:p w14:paraId="11E3AF9F" w14:textId="7EEDCB36"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ICD-10</w:t>
            </w:r>
          </w:p>
        </w:tc>
        <w:tc>
          <w:tcPr>
            <w:tcW w:w="941" w:type="dxa"/>
            <w:vAlign w:val="center"/>
          </w:tcPr>
          <w:p w14:paraId="654A8FFE" w14:textId="3372CE6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 xml:space="preserve">ICD </w:t>
            </w:r>
            <w:proofErr w:type="spellStart"/>
            <w:r w:rsidRPr="003C77BA">
              <w:rPr>
                <w:rFonts w:ascii="Calibri" w:eastAsia="Times New Roman" w:hAnsi="Calibri" w:cs="Calibri"/>
                <w:color w:val="000000" w:themeColor="text1"/>
                <w:kern w:val="0"/>
                <w:sz w:val="13"/>
                <w:szCs w:val="13"/>
                <w:lang w:eastAsia="it-IT"/>
                <w14:ligatures w14:val="none"/>
              </w:rPr>
              <w:t>codes</w:t>
            </w:r>
            <w:proofErr w:type="spellEnd"/>
          </w:p>
        </w:tc>
        <w:tc>
          <w:tcPr>
            <w:tcW w:w="941" w:type="dxa"/>
            <w:noWrap/>
            <w:vAlign w:val="center"/>
            <w:hideMark/>
          </w:tcPr>
          <w:p w14:paraId="66D531D6" w14:textId="4C9AAF7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5</w:t>
            </w:r>
          </w:p>
        </w:tc>
        <w:tc>
          <w:tcPr>
            <w:tcW w:w="941" w:type="dxa"/>
            <w:noWrap/>
            <w:vAlign w:val="center"/>
            <w:hideMark/>
          </w:tcPr>
          <w:p w14:paraId="5C734AE8"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899</w:t>
            </w:r>
          </w:p>
          <w:p w14:paraId="1BE5DF19" w14:textId="00E38F85"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eastAsia="Times New Roman" w:hAnsi="Calibri" w:cs="Calibri"/>
                <w:color w:val="000000" w:themeColor="text1"/>
                <w:kern w:val="0"/>
                <w:sz w:val="13"/>
                <w:szCs w:val="13"/>
                <w:lang w:val="en-US" w:eastAsia="it-IT"/>
                <w14:ligatures w14:val="none"/>
              </w:rPr>
              <w:t xml:space="preserve">(The 5-year probability to develop AF was 5.1% in </w:t>
            </w:r>
            <w:r w:rsidR="0087280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MASLD group vs</w:t>
            </w:r>
            <w:r w:rsidR="0087280D" w:rsidRPr="003C77BA">
              <w:rPr>
                <w:rFonts w:ascii="Calibri" w:eastAsia="Times New Roman" w:hAnsi="Calibri" w:cs="Calibri"/>
                <w:color w:val="000000" w:themeColor="text1"/>
                <w:kern w:val="0"/>
                <w:sz w:val="13"/>
                <w:szCs w:val="13"/>
                <w:lang w:val="en-US" w:eastAsia="it-IT"/>
                <w14:ligatures w14:val="none"/>
              </w:rPr>
              <w:t>.</w:t>
            </w:r>
            <w:r w:rsidRPr="003C77BA">
              <w:rPr>
                <w:rFonts w:ascii="Calibri" w:eastAsia="Times New Roman" w:hAnsi="Calibri" w:cs="Calibri"/>
                <w:color w:val="000000" w:themeColor="text1"/>
                <w:kern w:val="0"/>
                <w:sz w:val="13"/>
                <w:szCs w:val="13"/>
                <w:lang w:val="en-US" w:eastAsia="it-IT"/>
                <w14:ligatures w14:val="none"/>
              </w:rPr>
              <w:t xml:space="preserve"> 5.3% in </w:t>
            </w:r>
            <w:r w:rsidR="0087280D" w:rsidRPr="003C77BA">
              <w:rPr>
                <w:rFonts w:ascii="Calibri" w:eastAsia="Times New Roman" w:hAnsi="Calibri" w:cs="Calibri"/>
                <w:color w:val="000000" w:themeColor="text1"/>
                <w:kern w:val="0"/>
                <w:sz w:val="13"/>
                <w:szCs w:val="13"/>
                <w:lang w:val="en-US" w:eastAsia="it-IT"/>
                <w14:ligatures w14:val="none"/>
              </w:rPr>
              <w:t xml:space="preserve">the </w:t>
            </w:r>
            <w:r w:rsidRPr="003C77BA">
              <w:rPr>
                <w:rFonts w:ascii="Calibri" w:eastAsia="Times New Roman" w:hAnsi="Calibri" w:cs="Calibri"/>
                <w:color w:val="000000" w:themeColor="text1"/>
                <w:kern w:val="0"/>
                <w:sz w:val="13"/>
                <w:szCs w:val="13"/>
                <w:lang w:val="en-US" w:eastAsia="it-IT"/>
                <w14:ligatures w14:val="none"/>
              </w:rPr>
              <w:t>non-MASLD group)</w:t>
            </w:r>
          </w:p>
        </w:tc>
        <w:tc>
          <w:tcPr>
            <w:tcW w:w="941" w:type="dxa"/>
            <w:noWrap/>
            <w:vAlign w:val="center"/>
            <w:hideMark/>
          </w:tcPr>
          <w:p w14:paraId="5CAC7B53" w14:textId="77777777"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eastAsia="it-IT"/>
                <w14:ligatures w14:val="none"/>
              </w:rPr>
            </w:pPr>
            <w:r w:rsidRPr="003C77BA">
              <w:rPr>
                <w:rFonts w:ascii="Calibri" w:eastAsia="Times New Roman" w:hAnsi="Calibri" w:cs="Calibri"/>
                <w:color w:val="000000" w:themeColor="text1"/>
                <w:kern w:val="0"/>
                <w:sz w:val="13"/>
                <w:szCs w:val="13"/>
                <w:lang w:eastAsia="it-IT"/>
                <w14:ligatures w14:val="none"/>
              </w:rPr>
              <w:t>0.97 (0.85-1.11)</w:t>
            </w:r>
          </w:p>
        </w:tc>
        <w:tc>
          <w:tcPr>
            <w:tcW w:w="1111" w:type="dxa"/>
            <w:vAlign w:val="center"/>
          </w:tcPr>
          <w:p w14:paraId="600416A9" w14:textId="0BEFD9C9" w:rsidR="004064D8" w:rsidRPr="003C77BA" w:rsidRDefault="004064D8" w:rsidP="001464A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13"/>
                <w:szCs w:val="13"/>
                <w:lang w:val="en-US" w:eastAsia="it-IT"/>
                <w14:ligatures w14:val="none"/>
              </w:rPr>
            </w:pPr>
            <w:r w:rsidRPr="003C77BA">
              <w:rPr>
                <w:rFonts w:ascii="Calibri" w:hAnsi="Calibri" w:cs="Calibri"/>
                <w:color w:val="000000" w:themeColor="text1"/>
                <w:sz w:val="13"/>
                <w:szCs w:val="13"/>
                <w:lang w:val="en-US"/>
              </w:rPr>
              <w:t>Propensity score matching for age, hypertension, ischemic heart disease, heart failure, chronic kidney disease, aspirin use, lipid-lowering agents</w:t>
            </w:r>
          </w:p>
        </w:tc>
      </w:tr>
    </w:tbl>
    <w:p w14:paraId="1AAC3008" w14:textId="4F049EF9" w:rsidR="004064D8" w:rsidRPr="003C77BA" w:rsidRDefault="00E24101" w:rsidP="00EA2322">
      <w:pPr>
        <w:rPr>
          <w:rFonts w:ascii="Calibri" w:hAnsi="Calibri" w:cs="Calibri"/>
          <w:sz w:val="16"/>
          <w:szCs w:val="16"/>
          <w:lang w:val="en-US"/>
        </w:rPr>
      </w:pPr>
      <w:r w:rsidRPr="003C77BA">
        <w:rPr>
          <w:rFonts w:ascii="Calibri" w:hAnsi="Calibri" w:cs="Calibri"/>
          <w:sz w:val="16"/>
          <w:szCs w:val="16"/>
          <w:vertAlign w:val="superscript"/>
          <w:lang w:val="en-US"/>
        </w:rPr>
        <w:t>§</w:t>
      </w:r>
      <w:r w:rsidRPr="003C77BA">
        <w:rPr>
          <w:rFonts w:ascii="Calibri" w:hAnsi="Calibri" w:cs="Calibri"/>
          <w:sz w:val="16"/>
          <w:szCs w:val="16"/>
          <w:lang w:val="en-US"/>
        </w:rPr>
        <w:t xml:space="preserve">Originally </w:t>
      </w:r>
      <w:r w:rsidR="0009667C" w:rsidRPr="003C77BA">
        <w:rPr>
          <w:rFonts w:ascii="Calibri" w:hAnsi="Calibri" w:cs="Calibri"/>
          <w:sz w:val="16"/>
          <w:szCs w:val="16"/>
          <w:lang w:val="en-US"/>
        </w:rPr>
        <w:t>labeled</w:t>
      </w:r>
      <w:r w:rsidRPr="003C77BA">
        <w:rPr>
          <w:rFonts w:ascii="Calibri" w:hAnsi="Calibri" w:cs="Calibri"/>
          <w:sz w:val="16"/>
          <w:szCs w:val="16"/>
          <w:lang w:val="en-US"/>
        </w:rPr>
        <w:t xml:space="preserve"> as NAFLD. *Hazard ratio was calculated based on the data reported in the original manuscript. </w:t>
      </w:r>
    </w:p>
    <w:p w14:paraId="78345F01" w14:textId="39A3805B" w:rsidR="00C0328B" w:rsidRPr="003C77BA" w:rsidRDefault="00C0328B" w:rsidP="00C0328B">
      <w:pPr>
        <w:rPr>
          <w:rFonts w:ascii="Calibri" w:hAnsi="Calibri" w:cs="Calibri"/>
          <w:sz w:val="16"/>
          <w:szCs w:val="16"/>
          <w:lang w:val="en-US"/>
        </w:rPr>
      </w:pPr>
      <w:r w:rsidRPr="003C77BA">
        <w:rPr>
          <w:rFonts w:ascii="Calibri" w:hAnsi="Calibri" w:cs="Calibri"/>
          <w:i/>
          <w:iCs/>
          <w:sz w:val="16"/>
          <w:szCs w:val="16"/>
          <w:lang w:val="en-US"/>
        </w:rPr>
        <w:t>Abbreviations</w:t>
      </w:r>
      <w:r w:rsidRPr="003C77BA">
        <w:rPr>
          <w:rFonts w:ascii="Calibri" w:hAnsi="Calibri" w:cs="Calibri"/>
          <w:sz w:val="16"/>
          <w:szCs w:val="16"/>
          <w:lang w:val="en-US"/>
        </w:rPr>
        <w:t>: AF, atrial fibrillation; BMI, body mass index; FIB</w:t>
      </w:r>
      <w:r w:rsidR="000940AF" w:rsidRPr="003C77BA">
        <w:rPr>
          <w:rFonts w:ascii="Calibri" w:hAnsi="Calibri" w:cs="Calibri"/>
          <w:sz w:val="16"/>
          <w:szCs w:val="16"/>
          <w:lang w:val="en-US"/>
        </w:rPr>
        <w:t>-</w:t>
      </w:r>
      <w:r w:rsidRPr="003C77BA">
        <w:rPr>
          <w:rFonts w:ascii="Calibri" w:hAnsi="Calibri" w:cs="Calibri"/>
          <w:sz w:val="16"/>
          <w:szCs w:val="16"/>
          <w:lang w:val="en-US"/>
        </w:rPr>
        <w:t>4, Fibrosis-4 Index; FLI, fatty liver index; ICD</w:t>
      </w:r>
      <w:r w:rsidR="000940AF" w:rsidRPr="003C77BA">
        <w:rPr>
          <w:rFonts w:ascii="Calibri" w:hAnsi="Calibri" w:cs="Calibri"/>
          <w:sz w:val="16"/>
          <w:szCs w:val="16"/>
          <w:lang w:val="en-US"/>
        </w:rPr>
        <w:t>-</w:t>
      </w:r>
      <w:r w:rsidRPr="003C77BA">
        <w:rPr>
          <w:rFonts w:ascii="Calibri" w:hAnsi="Calibri" w:cs="Calibri"/>
          <w:sz w:val="16"/>
          <w:szCs w:val="16"/>
          <w:lang w:val="en-US"/>
        </w:rPr>
        <w:t xml:space="preserve">10, International Classification of Diseases (ICD-10); MASLD, metabolic dysfunction-associated </w:t>
      </w:r>
      <w:proofErr w:type="spellStart"/>
      <w:r w:rsidRPr="003C77BA">
        <w:rPr>
          <w:rFonts w:ascii="Calibri" w:hAnsi="Calibri" w:cs="Calibri"/>
          <w:sz w:val="16"/>
          <w:szCs w:val="16"/>
          <w:lang w:val="en-US"/>
        </w:rPr>
        <w:t>steatotic</w:t>
      </w:r>
      <w:proofErr w:type="spellEnd"/>
      <w:r w:rsidRPr="003C77BA">
        <w:rPr>
          <w:rFonts w:ascii="Calibri" w:hAnsi="Calibri" w:cs="Calibri"/>
          <w:sz w:val="16"/>
          <w:szCs w:val="16"/>
          <w:lang w:val="en-US"/>
        </w:rPr>
        <w:t xml:space="preserve"> liver disease; MRI, magnetic resonance imaging; NA, not available, US, ultrasonography, </w:t>
      </w:r>
    </w:p>
    <w:p w14:paraId="1B4E24A9" w14:textId="77777777" w:rsidR="00B416D2" w:rsidRPr="003C77BA" w:rsidRDefault="00B416D2" w:rsidP="00437205">
      <w:pPr>
        <w:spacing w:line="360" w:lineRule="auto"/>
        <w:jc w:val="both"/>
        <w:rPr>
          <w:rFonts w:ascii="Calibri" w:hAnsi="Calibri" w:cs="Calibri"/>
          <w:lang w:val="en-US"/>
        </w:rPr>
        <w:sectPr w:rsidR="00B416D2" w:rsidRPr="003C77BA" w:rsidSect="00660C8A">
          <w:pgSz w:w="16838" w:h="11906" w:orient="landscape"/>
          <w:pgMar w:top="1134" w:right="1134" w:bottom="1134" w:left="1417" w:header="708" w:footer="708" w:gutter="0"/>
          <w:cols w:space="708"/>
          <w:docGrid w:linePitch="360"/>
        </w:sectPr>
      </w:pPr>
    </w:p>
    <w:p w14:paraId="347375C2" w14:textId="5CFC14D3" w:rsidR="00660C8A" w:rsidRPr="003C77BA" w:rsidRDefault="00B416D2" w:rsidP="00437205">
      <w:pPr>
        <w:spacing w:line="360" w:lineRule="auto"/>
        <w:jc w:val="both"/>
        <w:rPr>
          <w:rFonts w:ascii="Calibri" w:hAnsi="Calibri" w:cs="Calibri"/>
          <w:b/>
          <w:bCs/>
          <w:lang w:val="en-US"/>
        </w:rPr>
      </w:pPr>
      <w:r w:rsidRPr="003C77BA">
        <w:rPr>
          <w:rFonts w:ascii="Calibri" w:hAnsi="Calibri" w:cs="Calibri"/>
          <w:b/>
          <w:bCs/>
          <w:lang w:val="en-US"/>
        </w:rPr>
        <w:lastRenderedPageBreak/>
        <w:t>FIGURE LEGENDS</w:t>
      </w:r>
    </w:p>
    <w:p w14:paraId="4DB7C2C9" w14:textId="77777777" w:rsidR="003D5DCE" w:rsidRPr="003C77BA" w:rsidRDefault="003D5DCE" w:rsidP="00437205">
      <w:pPr>
        <w:spacing w:line="360" w:lineRule="auto"/>
        <w:jc w:val="both"/>
        <w:rPr>
          <w:rFonts w:ascii="Calibri" w:hAnsi="Calibri" w:cs="Calibri"/>
          <w:b/>
          <w:bCs/>
          <w:lang w:val="en-US"/>
        </w:rPr>
      </w:pPr>
    </w:p>
    <w:p w14:paraId="3704083F" w14:textId="445A9F34" w:rsidR="00B416D2" w:rsidRPr="003C77BA" w:rsidRDefault="00B416D2" w:rsidP="00B416D2">
      <w:pPr>
        <w:spacing w:line="360" w:lineRule="auto"/>
        <w:jc w:val="both"/>
        <w:rPr>
          <w:rFonts w:ascii="Calibri" w:hAnsi="Calibri" w:cs="Calibri"/>
          <w:sz w:val="22"/>
          <w:szCs w:val="22"/>
          <w:lang w:val="en-US"/>
        </w:rPr>
      </w:pPr>
      <w:r w:rsidRPr="003C77BA">
        <w:rPr>
          <w:rFonts w:ascii="Calibri" w:hAnsi="Calibri" w:cs="Calibri"/>
          <w:b/>
          <w:bCs/>
          <w:sz w:val="22"/>
          <w:szCs w:val="22"/>
          <w:lang w:val="en-US"/>
        </w:rPr>
        <w:t>Figure 1</w:t>
      </w:r>
      <w:r w:rsidRPr="003C77BA">
        <w:rPr>
          <w:rFonts w:ascii="Calibri" w:hAnsi="Calibri" w:cs="Calibri"/>
          <w:sz w:val="22"/>
          <w:szCs w:val="22"/>
          <w:lang w:val="en-US"/>
        </w:rPr>
        <w:t xml:space="preserve">. Forest plot and pooled estimates of the effect of MASLD on the risk of </w:t>
      </w:r>
      <w:r w:rsidR="004D54F2" w:rsidRPr="003C77BA">
        <w:rPr>
          <w:rFonts w:ascii="Calibri" w:hAnsi="Calibri" w:cs="Calibri"/>
          <w:sz w:val="22"/>
          <w:szCs w:val="22"/>
          <w:lang w:val="en-US"/>
        </w:rPr>
        <w:t xml:space="preserve">developing </w:t>
      </w:r>
      <w:r w:rsidRPr="003C77BA">
        <w:rPr>
          <w:rFonts w:ascii="Calibri" w:hAnsi="Calibri" w:cs="Calibri"/>
          <w:sz w:val="22"/>
          <w:szCs w:val="22"/>
          <w:lang w:val="en-US"/>
        </w:rPr>
        <w:t xml:space="preserve">incident AF in eligible </w:t>
      </w:r>
      <w:r w:rsidR="004D54F2" w:rsidRPr="003C77BA">
        <w:rPr>
          <w:rFonts w:ascii="Calibri" w:hAnsi="Calibri" w:cs="Calibri"/>
          <w:sz w:val="22"/>
          <w:szCs w:val="22"/>
          <w:lang w:val="en-US"/>
        </w:rPr>
        <w:t xml:space="preserve">retrospective </w:t>
      </w:r>
      <w:r w:rsidR="004D2949" w:rsidRPr="003C77BA">
        <w:rPr>
          <w:rFonts w:ascii="Calibri" w:hAnsi="Calibri" w:cs="Calibri"/>
          <w:sz w:val="22"/>
          <w:szCs w:val="22"/>
          <w:lang w:val="en-US"/>
        </w:rPr>
        <w:t>cohort</w:t>
      </w:r>
      <w:r w:rsidRPr="003C77BA">
        <w:rPr>
          <w:rFonts w:ascii="Calibri" w:hAnsi="Calibri" w:cs="Calibri"/>
          <w:sz w:val="22"/>
          <w:szCs w:val="22"/>
          <w:lang w:val="en-US"/>
        </w:rPr>
        <w:t xml:space="preserve"> studies</w:t>
      </w:r>
      <w:r w:rsidR="00675067" w:rsidRPr="003C77BA">
        <w:rPr>
          <w:rFonts w:ascii="Calibri" w:hAnsi="Calibri" w:cs="Calibri"/>
          <w:sz w:val="22"/>
          <w:szCs w:val="22"/>
          <w:lang w:val="en-US"/>
        </w:rPr>
        <w:t xml:space="preserve"> </w:t>
      </w:r>
      <w:r w:rsidR="004D54F2" w:rsidRPr="003C77BA">
        <w:rPr>
          <w:rFonts w:ascii="Calibri" w:hAnsi="Calibri" w:cs="Calibri"/>
          <w:sz w:val="22"/>
          <w:szCs w:val="22"/>
          <w:lang w:val="en-US"/>
        </w:rPr>
        <w:t xml:space="preserve">(n=15) </w:t>
      </w:r>
      <w:r w:rsidR="00675067" w:rsidRPr="003C77BA">
        <w:rPr>
          <w:rFonts w:ascii="Calibri" w:hAnsi="Calibri" w:cs="Calibri"/>
          <w:sz w:val="22"/>
          <w:szCs w:val="22"/>
          <w:lang w:val="en-US"/>
        </w:rPr>
        <w:t xml:space="preserve">stratified by </w:t>
      </w:r>
      <w:r w:rsidR="004D2949" w:rsidRPr="003C77BA">
        <w:rPr>
          <w:rFonts w:ascii="Calibri" w:hAnsi="Calibri" w:cs="Calibri"/>
          <w:sz w:val="22"/>
          <w:szCs w:val="22"/>
          <w:lang w:val="en-US"/>
        </w:rPr>
        <w:t xml:space="preserve">methodologies used for </w:t>
      </w:r>
      <w:r w:rsidR="008903A6" w:rsidRPr="003C77BA">
        <w:rPr>
          <w:rFonts w:ascii="Calibri" w:hAnsi="Calibri" w:cs="Calibri"/>
          <w:sz w:val="22"/>
          <w:szCs w:val="22"/>
          <w:lang w:val="en-US"/>
        </w:rPr>
        <w:t>MASLD diagnosis</w:t>
      </w:r>
      <w:r w:rsidRPr="003C77BA">
        <w:rPr>
          <w:rFonts w:ascii="Calibri" w:hAnsi="Calibri" w:cs="Calibri"/>
          <w:sz w:val="22"/>
          <w:szCs w:val="22"/>
          <w:lang w:val="en-US"/>
        </w:rPr>
        <w:t xml:space="preserve">. </w:t>
      </w:r>
    </w:p>
    <w:p w14:paraId="399E2A8C" w14:textId="3534067C" w:rsidR="00B416D2" w:rsidRPr="003C77BA" w:rsidRDefault="00B416D2" w:rsidP="00B416D2">
      <w:pPr>
        <w:spacing w:line="360" w:lineRule="auto"/>
        <w:jc w:val="both"/>
        <w:rPr>
          <w:rFonts w:ascii="Calibri" w:hAnsi="Calibri" w:cs="Calibri"/>
          <w:sz w:val="22"/>
          <w:szCs w:val="22"/>
          <w:lang w:val="en-US"/>
        </w:rPr>
      </w:pPr>
      <w:r w:rsidRPr="003C77BA">
        <w:rPr>
          <w:rFonts w:ascii="Calibri" w:hAnsi="Calibri" w:cs="Calibri"/>
          <w:b/>
          <w:bCs/>
          <w:sz w:val="22"/>
          <w:szCs w:val="22"/>
          <w:lang w:val="en-US"/>
        </w:rPr>
        <w:t>Figure 2</w:t>
      </w:r>
      <w:r w:rsidRPr="003C77BA">
        <w:rPr>
          <w:rFonts w:ascii="Calibri" w:hAnsi="Calibri" w:cs="Calibri"/>
          <w:sz w:val="22"/>
          <w:szCs w:val="22"/>
          <w:lang w:val="en-US"/>
        </w:rPr>
        <w:t xml:space="preserve">. Forest plot and pooled estimates of the effect of advanced MASLD on the risk of </w:t>
      </w:r>
      <w:r w:rsidR="004D54F2" w:rsidRPr="003C77BA">
        <w:rPr>
          <w:rFonts w:ascii="Calibri" w:hAnsi="Calibri" w:cs="Calibri"/>
          <w:sz w:val="22"/>
          <w:szCs w:val="22"/>
          <w:lang w:val="en-US"/>
        </w:rPr>
        <w:t xml:space="preserve">developing </w:t>
      </w:r>
      <w:r w:rsidRPr="003C77BA">
        <w:rPr>
          <w:rFonts w:ascii="Calibri" w:hAnsi="Calibri" w:cs="Calibri"/>
          <w:sz w:val="22"/>
          <w:szCs w:val="22"/>
          <w:lang w:val="en-US"/>
        </w:rPr>
        <w:t xml:space="preserve">incident AF in eligible </w:t>
      </w:r>
      <w:r w:rsidR="004D54F2" w:rsidRPr="003C77BA">
        <w:rPr>
          <w:rFonts w:ascii="Calibri" w:hAnsi="Calibri" w:cs="Calibri"/>
          <w:sz w:val="22"/>
          <w:szCs w:val="22"/>
          <w:lang w:val="en-US"/>
        </w:rPr>
        <w:t xml:space="preserve">retrospective </w:t>
      </w:r>
      <w:r w:rsidR="004D2949" w:rsidRPr="003C77BA">
        <w:rPr>
          <w:rFonts w:ascii="Calibri" w:hAnsi="Calibri" w:cs="Calibri"/>
          <w:sz w:val="22"/>
          <w:szCs w:val="22"/>
          <w:lang w:val="en-US"/>
        </w:rPr>
        <w:t>cohort</w:t>
      </w:r>
      <w:r w:rsidRPr="003C77BA">
        <w:rPr>
          <w:rFonts w:ascii="Calibri" w:hAnsi="Calibri" w:cs="Calibri"/>
          <w:sz w:val="22"/>
          <w:szCs w:val="22"/>
          <w:lang w:val="en-US"/>
        </w:rPr>
        <w:t xml:space="preserve"> studies</w:t>
      </w:r>
      <w:r w:rsidR="004D54F2" w:rsidRPr="003C77BA">
        <w:rPr>
          <w:rFonts w:ascii="Calibri" w:hAnsi="Calibri" w:cs="Calibri"/>
          <w:sz w:val="22"/>
          <w:szCs w:val="22"/>
          <w:lang w:val="en-US"/>
        </w:rPr>
        <w:t xml:space="preserve"> (n=3)</w:t>
      </w:r>
      <w:r w:rsidRPr="003C77BA">
        <w:rPr>
          <w:rFonts w:ascii="Calibri" w:hAnsi="Calibri" w:cs="Calibri"/>
          <w:sz w:val="22"/>
          <w:szCs w:val="22"/>
          <w:lang w:val="en-US"/>
        </w:rPr>
        <w:t xml:space="preserve">. </w:t>
      </w:r>
    </w:p>
    <w:p w14:paraId="25D60B13" w14:textId="77777777" w:rsidR="00246FAB" w:rsidRPr="003C77BA" w:rsidRDefault="00246FAB">
      <w:pPr>
        <w:rPr>
          <w:rFonts w:ascii="Calibri" w:hAnsi="Calibri" w:cs="Calibri"/>
          <w:b/>
          <w:bCs/>
          <w:sz w:val="22"/>
          <w:szCs w:val="22"/>
          <w:lang w:val="en-US"/>
        </w:rPr>
      </w:pPr>
      <w:r w:rsidRPr="003C77BA">
        <w:rPr>
          <w:rFonts w:ascii="Calibri" w:hAnsi="Calibri" w:cs="Calibri"/>
          <w:b/>
          <w:bCs/>
          <w:sz w:val="22"/>
          <w:szCs w:val="22"/>
          <w:lang w:val="en-US"/>
        </w:rPr>
        <w:br w:type="page"/>
      </w:r>
    </w:p>
    <w:p w14:paraId="3E37E028" w14:textId="06125AF1" w:rsidR="00CE01B4" w:rsidRPr="003C77BA" w:rsidRDefault="004A0A39" w:rsidP="00832054">
      <w:pPr>
        <w:spacing w:after="0" w:line="240" w:lineRule="auto"/>
        <w:jc w:val="both"/>
        <w:rPr>
          <w:rFonts w:ascii="Calibri" w:hAnsi="Calibri" w:cs="Calibri"/>
          <w:b/>
          <w:bCs/>
          <w:lang w:val="en-US"/>
        </w:rPr>
      </w:pPr>
      <w:r w:rsidRPr="003C77BA">
        <w:rPr>
          <w:rFonts w:ascii="Calibri" w:hAnsi="Calibri" w:cs="Calibri"/>
          <w:b/>
          <w:bCs/>
          <w:lang w:val="en-US"/>
        </w:rPr>
        <w:lastRenderedPageBreak/>
        <w:t>REFERENCES</w:t>
      </w:r>
    </w:p>
    <w:p w14:paraId="0937747E" w14:textId="77777777" w:rsidR="00832054" w:rsidRPr="003C77BA" w:rsidRDefault="00832054" w:rsidP="00832054">
      <w:pPr>
        <w:spacing w:after="0" w:line="240" w:lineRule="auto"/>
        <w:jc w:val="both"/>
        <w:rPr>
          <w:rFonts w:ascii="Calibri" w:hAnsi="Calibri" w:cs="Calibri"/>
          <w:b/>
          <w:bCs/>
          <w:lang w:val="en-US"/>
        </w:rPr>
      </w:pPr>
    </w:p>
    <w:p w14:paraId="496BACCA" w14:textId="77777777" w:rsidR="00E0012A" w:rsidRPr="003C77BA" w:rsidRDefault="004A0A39" w:rsidP="00E0012A">
      <w:pPr>
        <w:pStyle w:val="Bibliografia"/>
        <w:rPr>
          <w:rFonts w:ascii="Calibri" w:hAnsi="Calibri" w:cs="Calibri"/>
          <w:lang w:val="en-US"/>
        </w:rPr>
      </w:pPr>
      <w:r w:rsidRPr="003C77BA">
        <w:rPr>
          <w:rFonts w:ascii="Calibri" w:hAnsi="Calibri" w:cs="Calibri"/>
          <w:lang w:val="en-US"/>
        </w:rPr>
        <w:fldChar w:fldCharType="begin"/>
      </w:r>
      <w:r w:rsidR="00AB20FF" w:rsidRPr="003C77BA">
        <w:rPr>
          <w:rFonts w:ascii="Calibri" w:hAnsi="Calibri" w:cs="Calibri"/>
          <w:lang w:val="en-US"/>
        </w:rPr>
        <w:instrText xml:space="preserve"> ADDIN ZOTERO_BIBL {"uncited":[],"omitted":[],"custom":[]} CSL_BIBLIOGRAPHY </w:instrText>
      </w:r>
      <w:r w:rsidRPr="003C77BA">
        <w:rPr>
          <w:rFonts w:ascii="Calibri" w:hAnsi="Calibri" w:cs="Calibri"/>
          <w:lang w:val="en-US"/>
        </w:rPr>
        <w:fldChar w:fldCharType="separate"/>
      </w:r>
      <w:r w:rsidR="00E0012A" w:rsidRPr="003C77BA">
        <w:rPr>
          <w:rFonts w:ascii="Calibri" w:hAnsi="Calibri" w:cs="Calibri"/>
          <w:lang w:val="en-US"/>
        </w:rPr>
        <w:t>1.</w:t>
      </w:r>
      <w:r w:rsidR="00E0012A" w:rsidRPr="003C77BA">
        <w:rPr>
          <w:rFonts w:ascii="Calibri" w:hAnsi="Calibri" w:cs="Calibri"/>
          <w:lang w:val="en-US"/>
        </w:rPr>
        <w:tab/>
        <w:t xml:space="preserve">EASL-EASD-EASO Clinical Practice Guidelines on the management of metabolic dysfunction-associated steatotic liver disease (MASLD). J Hepatol. 2024 Sep;81(3):492–542. </w:t>
      </w:r>
    </w:p>
    <w:p w14:paraId="42D09B12"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w:t>
      </w:r>
      <w:r w:rsidRPr="003C77BA">
        <w:rPr>
          <w:rFonts w:ascii="Calibri" w:hAnsi="Calibri" w:cs="Calibri"/>
          <w:lang w:val="en-US"/>
        </w:rPr>
        <w:tab/>
        <w:t xml:space="preserve">Younossi ZM, Mangla KK, Chandramouli AS, Lazarus JV. Estimating the economic impact of comorbidities in patients with MASH and defining high-cost burden in patients with noncirrhotic MASH. Hepatol Commun. 2024 Jul 22;8(8):e0488. </w:t>
      </w:r>
    </w:p>
    <w:p w14:paraId="57D9EBA3"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w:t>
      </w:r>
      <w:r w:rsidRPr="003C77BA">
        <w:rPr>
          <w:rFonts w:ascii="Calibri" w:hAnsi="Calibri" w:cs="Calibri"/>
          <w:lang w:val="en-US"/>
        </w:rPr>
        <w:tab/>
        <w:t xml:space="preserve">Mantovani A, Csermely A, Petracca G, Beatrice G, Corey KE, Simon TG, et al. Non-alcoholic fatty liver disease and risk of fatal and non-fatal cardiovascular events: an updated systematic review and meta-analysis. Lancet Gastroenterol Hepatol. 2021 Nov 1;6(11):903–13. </w:t>
      </w:r>
    </w:p>
    <w:p w14:paraId="5E31ADD8"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4.</w:t>
      </w:r>
      <w:r w:rsidRPr="003C77BA">
        <w:rPr>
          <w:rFonts w:ascii="Calibri" w:hAnsi="Calibri" w:cs="Calibri"/>
          <w:lang w:val="en-US"/>
        </w:rPr>
        <w:tab/>
        <w:t>Mantovani A, Lonardo A, Stefan N, Targher G. Metabolic dysfunction-associated steatotic liver disease and extrahepatic gastrointestinal cancers. Metab - Clin Exp [Internet]. 2024 Nov 1 [cited 2024 Oct 18];160. Available from: https://www.metabolismjournal.com/article/S0026-0495(24)00241-5/abstract</w:t>
      </w:r>
    </w:p>
    <w:p w14:paraId="32E72B4F"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5.</w:t>
      </w:r>
      <w:r w:rsidRPr="003C77BA">
        <w:rPr>
          <w:rFonts w:ascii="Calibri" w:hAnsi="Calibri" w:cs="Calibri"/>
          <w:lang w:val="en-US"/>
        </w:rPr>
        <w:tab/>
        <w:t>Mantovani A, Scorletti E, Mosca A, Alisi A, Byrne CD, Targher G. Complications, morbidity and mortality of nonalcoholic fatty liver disease. Metab - Clin Exp [Internet]. 2020 Oct 1 [cited 2024 Oct 14];111. Available from: https://www.metabolismjournal.com/article/S0026-0495(20)30034-2/abstract</w:t>
      </w:r>
    </w:p>
    <w:p w14:paraId="6975487E"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6.</w:t>
      </w:r>
      <w:r w:rsidRPr="003C77BA">
        <w:rPr>
          <w:rFonts w:ascii="Calibri" w:hAnsi="Calibri" w:cs="Calibri"/>
          <w:lang w:val="en-US"/>
        </w:rPr>
        <w:tab/>
        <w:t xml:space="preserve">Targher G, Byrne CD, Tilg H. MASLD: a systemic metabolic disorder with cardiovascular and malignant complications. Gut. 2024 Mar 7;73(4):691–702. </w:t>
      </w:r>
    </w:p>
    <w:p w14:paraId="536AFEF6"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7.</w:t>
      </w:r>
      <w:r w:rsidRPr="003C77BA">
        <w:rPr>
          <w:rFonts w:ascii="Calibri" w:hAnsi="Calibri" w:cs="Calibri"/>
          <w:lang w:val="en-US"/>
        </w:rPr>
        <w:tab/>
        <w:t xml:space="preserve">Anstee QM, Mantovani A, Tilg H, Targher G. Risk of cardiomyopathy and cardiac arrhythmias in patients with nonalcoholic fatty liver disease. Nat Rev Gastroenterol Hepatol. 2018 Jul;15(7):425–39. </w:t>
      </w:r>
    </w:p>
    <w:p w14:paraId="4AC40081"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8.</w:t>
      </w:r>
      <w:r w:rsidRPr="003C77BA">
        <w:rPr>
          <w:rFonts w:ascii="Calibri" w:hAnsi="Calibri" w:cs="Calibri"/>
          <w:lang w:val="en-US"/>
        </w:rPr>
        <w:tab/>
        <w:t xml:space="preserve">Brundel BJJM, Ai X, Hills MT, Kuipers MF, Lip GYH, de Groot NMS. Atrial fibrillation. Nat Rev Dis Primer. 2022 Apr 7;8(1):1–23. </w:t>
      </w:r>
    </w:p>
    <w:p w14:paraId="5C54263C" w14:textId="77777777" w:rsidR="00E0012A" w:rsidRPr="003C77BA" w:rsidRDefault="00E0012A" w:rsidP="00E0012A">
      <w:pPr>
        <w:pStyle w:val="Bibliografia"/>
        <w:rPr>
          <w:rFonts w:ascii="Calibri" w:hAnsi="Calibri" w:cs="Calibri"/>
        </w:rPr>
      </w:pPr>
      <w:r w:rsidRPr="003C77BA">
        <w:rPr>
          <w:rFonts w:ascii="Calibri" w:hAnsi="Calibri" w:cs="Calibri"/>
          <w:lang w:val="en-US"/>
        </w:rPr>
        <w:t>9.</w:t>
      </w:r>
      <w:r w:rsidRPr="003C77BA">
        <w:rPr>
          <w:rFonts w:ascii="Calibri" w:hAnsi="Calibri" w:cs="Calibri"/>
          <w:lang w:val="en-US"/>
        </w:rPr>
        <w:tab/>
        <w:t xml:space="preserve">Elliott AD, Middeldorp ME, Van Gelder IC, Albert CM, Sanders P. Epidemiology and modifiable risk factors for atrial fibrillation. </w:t>
      </w:r>
      <w:r w:rsidRPr="003C77BA">
        <w:rPr>
          <w:rFonts w:ascii="Calibri" w:hAnsi="Calibri" w:cs="Calibri"/>
        </w:rPr>
        <w:t xml:space="preserve">Nat Rev Cardiol. 2023 Jun;20(6):404–17. </w:t>
      </w:r>
    </w:p>
    <w:p w14:paraId="234BAFAE" w14:textId="77777777" w:rsidR="00E0012A" w:rsidRPr="003C77BA" w:rsidRDefault="00E0012A" w:rsidP="00E0012A">
      <w:pPr>
        <w:pStyle w:val="Bibliografia"/>
        <w:rPr>
          <w:rFonts w:ascii="Calibri" w:hAnsi="Calibri" w:cs="Calibri"/>
          <w:lang w:val="en-US"/>
        </w:rPr>
      </w:pPr>
      <w:r w:rsidRPr="003C77BA">
        <w:rPr>
          <w:rFonts w:ascii="Calibri" w:hAnsi="Calibri" w:cs="Calibri"/>
        </w:rPr>
        <w:t>10.</w:t>
      </w:r>
      <w:r w:rsidRPr="003C77BA">
        <w:rPr>
          <w:rFonts w:ascii="Calibri" w:hAnsi="Calibri" w:cs="Calibri"/>
        </w:rPr>
        <w:tab/>
        <w:t xml:space="preserve">Mantovani A, Dauriz M, Sandri D, Bonapace S, Zoppini G, Tilg H, et al. </w:t>
      </w:r>
      <w:r w:rsidRPr="003C77BA">
        <w:rPr>
          <w:rFonts w:ascii="Calibri" w:hAnsi="Calibri" w:cs="Calibri"/>
          <w:lang w:val="en-US"/>
        </w:rPr>
        <w:t xml:space="preserve">Association between non-alcoholic fatty liver disease and risk of atrial fibrillation in adult individuals: An updated meta-analysis. Liver Int. 2019;39(4):758–69. </w:t>
      </w:r>
    </w:p>
    <w:p w14:paraId="299F5E8F"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1.</w:t>
      </w:r>
      <w:r w:rsidRPr="003C77BA">
        <w:rPr>
          <w:rFonts w:ascii="Calibri" w:hAnsi="Calibri" w:cs="Calibri"/>
          <w:lang w:val="en-US"/>
        </w:rPr>
        <w:tab/>
        <w:t>Zhou BG, Ju SY, Mei YZ, Jiang X, Wang M, Zheng AJ, et al. A systematic review and meta-analysis of cohort studies on the potential association between NAFLD/MAFLD and risk of incident atrial fibrillation. Front Endocrinol [Internet]. 2023 Jul 5 [cited 2024 Oct 14];14. Available from: https://www.frontiersin.org/journals/endocrinology/articles/10.3389/fendo.2023.1160532/full</w:t>
      </w:r>
    </w:p>
    <w:p w14:paraId="61FB5E34"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2.</w:t>
      </w:r>
      <w:r w:rsidRPr="003C77BA">
        <w:rPr>
          <w:rFonts w:ascii="Calibri" w:hAnsi="Calibri" w:cs="Calibri"/>
          <w:lang w:val="en-US"/>
        </w:rPr>
        <w:tab/>
        <w:t xml:space="preserve">Stroup DF, Berlin JA, Morton SC, Olkin I, Williamson GD, Rennie D, et al. Meta-analysis of Observational Studies in EpidemiologyA Proposal for Reporting. JAMA. 2000 Apr 19;283(15):2008–12. </w:t>
      </w:r>
    </w:p>
    <w:p w14:paraId="0359CAF5"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lastRenderedPageBreak/>
        <w:t>13.</w:t>
      </w:r>
      <w:r w:rsidRPr="003C77BA">
        <w:rPr>
          <w:rFonts w:ascii="Calibri" w:hAnsi="Calibri" w:cs="Calibri"/>
          <w:lang w:val="en-US"/>
        </w:rPr>
        <w:tab/>
        <w:t>Cumpston M, Li T, Page MJ, Chandler J, Welch VA, Higgins JP, et al. Updated guidance for trusted systematic reviews: a new edition of the Cochrane Handbook for Systematic Reviews of Interventions. Cochrane Database Syst Rev [Internet]. 2019 [cited 2024 Oct 14];(10). Available from: https://www.cochranelibrary.com/cdsr/doi/10.1002/14651858.ED000142/full</w:t>
      </w:r>
    </w:p>
    <w:p w14:paraId="26CBD938"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4.</w:t>
      </w:r>
      <w:r w:rsidRPr="003C77BA">
        <w:rPr>
          <w:rFonts w:ascii="Calibri" w:hAnsi="Calibri" w:cs="Calibri"/>
          <w:lang w:val="en-US"/>
        </w:rPr>
        <w:tab/>
        <w:t xml:space="preserve">Higgins JPT, Thompson SG. Quantifying heterogeneity in a meta-analysis. Stat Med. 2002 Jun 15;21(11):1539–58. </w:t>
      </w:r>
    </w:p>
    <w:p w14:paraId="7559065E"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5.</w:t>
      </w:r>
      <w:r w:rsidRPr="003C77BA">
        <w:rPr>
          <w:rFonts w:ascii="Calibri" w:hAnsi="Calibri" w:cs="Calibri"/>
          <w:lang w:val="en-US"/>
        </w:rPr>
        <w:tab/>
        <w:t>Baratta F. Nonalcoholic Fatty Liver Disease and Fibrosis Associated With Increased Risk of Cardiovascular Events in a Prospective Study - Clinical Gastroenterology and Hepatology [Internet]. [cited 2024 Oct 14]. Available from: https://www.cghjournal.org/article/S1542-3565(19)31506-X/fulltext</w:t>
      </w:r>
    </w:p>
    <w:p w14:paraId="735639DC"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6.</w:t>
      </w:r>
      <w:r w:rsidRPr="003C77BA">
        <w:rPr>
          <w:rFonts w:ascii="Calibri" w:hAnsi="Calibri" w:cs="Calibri"/>
          <w:lang w:val="en-US"/>
        </w:rPr>
        <w:tab/>
        <w:t xml:space="preserve">Simon TG, Roelstraete B, Alkhouri N, Hagström H, Sundström J, Ludvigsson JF. Cardiovascular disease risk in paediatric and young adult non-alcoholic fatty liver disease. Gut. 2023 Mar 1;72(3):573–80. </w:t>
      </w:r>
    </w:p>
    <w:p w14:paraId="4DF6948C"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7.</w:t>
      </w:r>
      <w:r w:rsidRPr="003C77BA">
        <w:rPr>
          <w:rFonts w:ascii="Calibri" w:hAnsi="Calibri" w:cs="Calibri"/>
          <w:lang w:val="en-US"/>
        </w:rPr>
        <w:tab/>
        <w:t xml:space="preserve">Boeckmans J, Michel M, Gieswinkel A, Tüscher O, Konstantinides SV, König J, et al. Inflammation in liver fibrosis and atrial fibrillation: A prospective population-based proteomic study. JHEP Rep. 2024 Oct 1;6(10):101171. </w:t>
      </w:r>
    </w:p>
    <w:p w14:paraId="07ADA0CB"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8.</w:t>
      </w:r>
      <w:r w:rsidRPr="003C77BA">
        <w:rPr>
          <w:rFonts w:ascii="Calibri" w:hAnsi="Calibri" w:cs="Calibri"/>
          <w:lang w:val="en-US"/>
        </w:rPr>
        <w:tab/>
        <w:t xml:space="preserve">Targher G, Valbusa F, Bonapace S, Bertolini L, Zenari L, Rodella S, et al. Non-Alcoholic Fatty Liver Disease Is Associated with an Increased Incidence of Atrial Fibrillation in Patients with Type 2 Diabetes. PLOS ONE. 2013 Feb 22;8(2):e57183. </w:t>
      </w:r>
    </w:p>
    <w:p w14:paraId="2AFE4EBC"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19.</w:t>
      </w:r>
      <w:r w:rsidRPr="003C77BA">
        <w:rPr>
          <w:rFonts w:ascii="Calibri" w:hAnsi="Calibri" w:cs="Calibri"/>
          <w:lang w:val="en-US"/>
        </w:rPr>
        <w:tab/>
        <w:t xml:space="preserve">Käräjämäki AJ, Pätsi OP, Savolainen M, Kesäniemi YA, Huikuri H, Ukkola O. Non-Alcoholic Fatty Liver Disease as a Predictor of Atrial Fibrillation in Middle-Aged Population (OPERA Study). PLOS ONE. 2015 Nov 16;10(11):e0142937. </w:t>
      </w:r>
    </w:p>
    <w:p w14:paraId="791F449B"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0.</w:t>
      </w:r>
      <w:r w:rsidRPr="003C77BA">
        <w:rPr>
          <w:rFonts w:ascii="Calibri" w:hAnsi="Calibri" w:cs="Calibri"/>
          <w:lang w:val="en-US"/>
        </w:rPr>
        <w:tab/>
        <w:t xml:space="preserve">You SC, Yang PS, Kim TH, Uhm JS, Pak HN, Lee MH, et al. Non-alcoholic fatty liver disease is independently associated with new onset atrial fibrillation: a nationwide cohort study in korea. J Am Coll Cardiol. 2016 Apr 5;67(13_Supplement):854–854. </w:t>
      </w:r>
    </w:p>
    <w:p w14:paraId="3F97E4FF"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1.</w:t>
      </w:r>
      <w:r w:rsidRPr="003C77BA">
        <w:rPr>
          <w:rFonts w:ascii="Calibri" w:hAnsi="Calibri" w:cs="Calibri"/>
          <w:lang w:val="en-US"/>
        </w:rPr>
        <w:tab/>
        <w:t xml:space="preserve">Long MT, Yin X, Larson MG, Ellinor PT, Lubitz SA, McManus DD, et al. Relations of Liver Fat With Prevalent and Incident Atrial Fibrillation in the Framingham Heart Study. J Am Heart Assoc. 2017 May 5;6(5):e005227. </w:t>
      </w:r>
    </w:p>
    <w:p w14:paraId="4138D9B0"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2.</w:t>
      </w:r>
      <w:r w:rsidRPr="003C77BA">
        <w:rPr>
          <w:rFonts w:ascii="Calibri" w:hAnsi="Calibri" w:cs="Calibri"/>
          <w:lang w:val="en-US"/>
        </w:rPr>
        <w:tab/>
        <w:t xml:space="preserve">Allen AM, Therneau TM, Mara KC, Larson JJ, Watt KD, Hayes SN, et al. Women with Nonalcoholic Fatty Liver Disease Lose Protection against Cardiovascular Disease– a Longitudinal Cohort Study. Am J Gastroenterol. 2019 Nov;114(11):1764–71. </w:t>
      </w:r>
    </w:p>
    <w:p w14:paraId="3D04009E" w14:textId="77777777" w:rsidR="00E0012A" w:rsidRPr="003C77BA" w:rsidRDefault="00E0012A" w:rsidP="00E0012A">
      <w:pPr>
        <w:pStyle w:val="Bibliografia"/>
        <w:rPr>
          <w:rFonts w:ascii="Calibri" w:hAnsi="Calibri" w:cs="Calibri"/>
          <w:lang w:val="da-DK"/>
        </w:rPr>
      </w:pPr>
      <w:r w:rsidRPr="003C77BA">
        <w:rPr>
          <w:rFonts w:ascii="Calibri" w:hAnsi="Calibri" w:cs="Calibri"/>
          <w:lang w:val="en-US"/>
        </w:rPr>
        <w:t>23.</w:t>
      </w:r>
      <w:r w:rsidRPr="003C77BA">
        <w:rPr>
          <w:rFonts w:ascii="Calibri" w:hAnsi="Calibri" w:cs="Calibri"/>
          <w:lang w:val="en-US"/>
        </w:rPr>
        <w:tab/>
        <w:t xml:space="preserve">Roh JH, Lee JH, Lee H, Yoon YH, Kim M, Kim YG, et al. Association between non-alcoholic fatty liver disease and risk of new-onset atrial fibrillation in healthy adults. </w:t>
      </w:r>
      <w:r w:rsidRPr="003C77BA">
        <w:rPr>
          <w:rFonts w:ascii="Calibri" w:hAnsi="Calibri" w:cs="Calibri"/>
          <w:lang w:val="da-DK"/>
        </w:rPr>
        <w:t xml:space="preserve">Liver Int. 2020;40(2):338–46. </w:t>
      </w:r>
    </w:p>
    <w:p w14:paraId="5D987268" w14:textId="77777777" w:rsidR="00E0012A" w:rsidRPr="003C77BA" w:rsidRDefault="00E0012A" w:rsidP="00E0012A">
      <w:pPr>
        <w:pStyle w:val="Bibliografia"/>
        <w:rPr>
          <w:rFonts w:ascii="Calibri" w:hAnsi="Calibri" w:cs="Calibri"/>
          <w:lang w:val="en-US"/>
        </w:rPr>
      </w:pPr>
      <w:r w:rsidRPr="003C77BA">
        <w:rPr>
          <w:rFonts w:ascii="Calibri" w:hAnsi="Calibri" w:cs="Calibri"/>
          <w:lang w:val="da-DK"/>
        </w:rPr>
        <w:t>24.</w:t>
      </w:r>
      <w:r w:rsidRPr="003C77BA">
        <w:rPr>
          <w:rFonts w:ascii="Calibri" w:hAnsi="Calibri" w:cs="Calibri"/>
          <w:lang w:val="da-DK"/>
        </w:rPr>
        <w:tab/>
        <w:t xml:space="preserve">Labenz C, Huber Y, Michel M, Nagel M, Galle PR, Kostev K, et al. </w:t>
      </w:r>
      <w:r w:rsidRPr="003C77BA">
        <w:rPr>
          <w:rFonts w:ascii="Calibri" w:hAnsi="Calibri" w:cs="Calibri"/>
          <w:lang w:val="en-US"/>
        </w:rPr>
        <w:t xml:space="preserve">Impact of NAFLD on the Incidence of Cardiovascular Diseases in a Primary Care Population in Germany. Dig Dis Sci. 2020 Jul 1;65(7):2112–9. </w:t>
      </w:r>
    </w:p>
    <w:p w14:paraId="3C69E4C9"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lastRenderedPageBreak/>
        <w:t>25.</w:t>
      </w:r>
      <w:r w:rsidRPr="003C77BA">
        <w:rPr>
          <w:rFonts w:ascii="Calibri" w:hAnsi="Calibri" w:cs="Calibri"/>
          <w:lang w:val="en-US"/>
        </w:rPr>
        <w:tab/>
        <w:t xml:space="preserve">Lee SR, Han KD, Choi EK, Oh S, Lip GYH. Nonalcoholic fatty liver disease and the risk of atrial fibrillation stratified by body mass index: a nationwide population-based study. Sci Rep. 2021 Feb 12;11(1):3737. </w:t>
      </w:r>
    </w:p>
    <w:p w14:paraId="457AC72A"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6.</w:t>
      </w:r>
      <w:r w:rsidRPr="003C77BA">
        <w:rPr>
          <w:rFonts w:ascii="Calibri" w:hAnsi="Calibri" w:cs="Calibri"/>
          <w:lang w:val="en-US"/>
        </w:rPr>
        <w:tab/>
        <w:t xml:space="preserve">Liu X, Chen W, Shao W, Jiang Y, Cao Z, He W, et al. Liver fibrosis scores and atrial fibrillation incidence in heart failure with preserved ejection fraction. ESC Heart Fail. 2022;9(6):3985–94. </w:t>
      </w:r>
    </w:p>
    <w:p w14:paraId="12376F6D"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7.</w:t>
      </w:r>
      <w:r w:rsidRPr="003C77BA">
        <w:rPr>
          <w:rFonts w:ascii="Calibri" w:hAnsi="Calibri" w:cs="Calibri"/>
          <w:lang w:val="en-US"/>
        </w:rPr>
        <w:tab/>
        <w:t xml:space="preserve">Kleef LA van, Lu Z, Ikram MA, Groot NMS de, Kavousi M, Knegt RJ de. Liver stiffness not fatty liver disease is associated with atrial fibrillation: The Rotterdam study. J Hepatol. 2022 Oct 1;77(4):931–8. </w:t>
      </w:r>
    </w:p>
    <w:p w14:paraId="73BA61EA"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8.</w:t>
      </w:r>
      <w:r w:rsidRPr="003C77BA">
        <w:rPr>
          <w:rFonts w:ascii="Calibri" w:hAnsi="Calibri" w:cs="Calibri"/>
          <w:lang w:val="en-US"/>
        </w:rPr>
        <w:tab/>
        <w:t>Choi J, Lee SR, Choi EK, Ahn HJ, Kwon S, Park SH, et al. Non-alcoholic Fatty Liver Disease and the Risk of Incident Atrial Fibrillation in Young Adults: A Nationwide Population-Based Cohort Study. Front Cardiovasc Med [Internet]. 2022 Mar 23 [cited 2024 Oct 14];9. Available from: https://www.frontiersin.org/journals/cardiovascular-medicine/articles/10.3389/fcvm.2022.832023/full</w:t>
      </w:r>
    </w:p>
    <w:p w14:paraId="504B4C7C"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29.</w:t>
      </w:r>
      <w:r w:rsidRPr="003C77BA">
        <w:rPr>
          <w:rFonts w:ascii="Calibri" w:hAnsi="Calibri" w:cs="Calibri"/>
          <w:lang w:val="en-US"/>
        </w:rPr>
        <w:tab/>
        <w:t>Lei F, Qin JJ, Song X, Liu YM, Chen MM, Sun T, et al. The prevalence of MAFLD and its association with atrial fibrillation in a nationwide health check-up population in China. Front Endocrinol [Internet]. 2022 Sep 27 [cited 2024 Oct 14];13. Available from: https://www.frontiersin.org/journals/endocrinology/articles/10.3389/fendo.2022.1007171/full</w:t>
      </w:r>
    </w:p>
    <w:p w14:paraId="73C22243" w14:textId="77777777" w:rsidR="00E0012A" w:rsidRPr="003C77BA" w:rsidRDefault="00E0012A" w:rsidP="00E0012A">
      <w:pPr>
        <w:pStyle w:val="Bibliografia"/>
        <w:rPr>
          <w:rFonts w:ascii="Calibri" w:hAnsi="Calibri" w:cs="Calibri"/>
          <w:lang w:val="en-US"/>
        </w:rPr>
      </w:pPr>
      <w:r w:rsidRPr="003C77BA">
        <w:rPr>
          <w:rFonts w:ascii="Calibri" w:hAnsi="Calibri" w:cs="Calibri"/>
          <w:lang w:val="pt-BR"/>
        </w:rPr>
        <w:t>30.</w:t>
      </w:r>
      <w:r w:rsidRPr="003C77BA">
        <w:rPr>
          <w:rFonts w:ascii="Calibri" w:hAnsi="Calibri" w:cs="Calibri"/>
          <w:lang w:val="pt-BR"/>
        </w:rPr>
        <w:tab/>
        <w:t xml:space="preserve">Roca-Fernandez A, Banerjee R, Thomaides-Brears H, Telford A, Sanyal A, Neubauer S, et al. </w:t>
      </w:r>
      <w:r w:rsidRPr="003C77BA">
        <w:rPr>
          <w:rFonts w:ascii="Calibri" w:hAnsi="Calibri" w:cs="Calibri"/>
          <w:lang w:val="en-US"/>
        </w:rPr>
        <w:t xml:space="preserve">Liver disease is a significant risk factor for cardiovascular outcomes – A UK Biobank study. J Hepatol. 2023 Nov 1;79(5):1085–95. </w:t>
      </w:r>
    </w:p>
    <w:p w14:paraId="79A94FC9"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1.</w:t>
      </w:r>
      <w:r w:rsidRPr="003C77BA">
        <w:rPr>
          <w:rFonts w:ascii="Calibri" w:hAnsi="Calibri" w:cs="Calibri"/>
          <w:lang w:val="en-US"/>
        </w:rPr>
        <w:tab/>
        <w:t xml:space="preserve">Simon TG, Ebrahimi F, Roelstraete B, Hagström H, Sundström J, Ludvigsson JF. Incident cardiac arrhythmias associated with metabolic dysfunction-associated steatotic liver disease: a nationwide histology cohort study. Cardiovasc Diabetol. 2023 Dec 13;22(1):343. </w:t>
      </w:r>
    </w:p>
    <w:p w14:paraId="6F66BDFD"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2.</w:t>
      </w:r>
      <w:r w:rsidRPr="003C77BA">
        <w:rPr>
          <w:rFonts w:ascii="Calibri" w:hAnsi="Calibri" w:cs="Calibri"/>
          <w:lang w:val="en-US"/>
        </w:rPr>
        <w:tab/>
        <w:t xml:space="preserve">Cho EJ, Chung GE, Yoo JJ, Cho Y, Lee KN, Shin DW, et al. Association of nonalcoholic fatty liver disease with new-onset atrial fibrillation stratified by age groups. Cardiovasc Diabetol. 2024 Sep 12;23(1):340. </w:t>
      </w:r>
    </w:p>
    <w:p w14:paraId="5393895F"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3.</w:t>
      </w:r>
      <w:r w:rsidRPr="003C77BA">
        <w:rPr>
          <w:rFonts w:ascii="Calibri" w:hAnsi="Calibri" w:cs="Calibri"/>
          <w:lang w:val="en-US"/>
        </w:rPr>
        <w:tab/>
        <w:t xml:space="preserve">Riley DR, Hydes T, Hernadez G, Zhao SS, Alam U, Cuthbertson DJ. The synergistic impact of type 2 diabetes and MASLD on cardiovascular, liver, diabetes-related and cancer outcomes. Liver Int. 2024;44(10):2538–50. </w:t>
      </w:r>
    </w:p>
    <w:p w14:paraId="5E09E218"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4.</w:t>
      </w:r>
      <w:r w:rsidRPr="003C77BA">
        <w:rPr>
          <w:rFonts w:ascii="Calibri" w:hAnsi="Calibri" w:cs="Calibri"/>
          <w:lang w:val="en-US"/>
        </w:rPr>
        <w:tab/>
        <w:t xml:space="preserve">Mantovani A, Byrne CD, Benfari G, Bonapace S, Simon TG, Targher G. Risk of Heart Failure in Patients With Nonalcoholic Fatty Liver Disease: JACC Review Topic of the Week. J Am Coll Cardiol. 2022 Jan 18;79(2):180–91. </w:t>
      </w:r>
    </w:p>
    <w:p w14:paraId="3C3391BA"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5.</w:t>
      </w:r>
      <w:r w:rsidRPr="003C77BA">
        <w:rPr>
          <w:rFonts w:ascii="Calibri" w:hAnsi="Calibri" w:cs="Calibri"/>
          <w:lang w:val="en-US"/>
        </w:rPr>
        <w:tab/>
        <w:t xml:space="preserve">Targher G, Tilg H, Byrne CD. Non-alcoholic fatty liver disease: a multisystem disease requiring a multidisciplinary and holistic approach. Lancet Gastroenterol Hepatol. 2021 Jul;6(7):578–88. </w:t>
      </w:r>
    </w:p>
    <w:p w14:paraId="216A72B3"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6.</w:t>
      </w:r>
      <w:r w:rsidRPr="003C77BA">
        <w:rPr>
          <w:rFonts w:ascii="Calibri" w:hAnsi="Calibri" w:cs="Calibri"/>
          <w:lang w:val="en-US"/>
        </w:rPr>
        <w:tab/>
        <w:t xml:space="preserve">Polyzos SA, Kechagias S, Tsochatzis EA. Review article: non-alcoholic fatty liver disease and cardiovascular diseases: associations and treatment considerations. Aliment Pharmacol Ther. 2021;54(8):1013–25. </w:t>
      </w:r>
    </w:p>
    <w:p w14:paraId="0BBF069C"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lastRenderedPageBreak/>
        <w:t>37.</w:t>
      </w:r>
      <w:r w:rsidRPr="003C77BA">
        <w:rPr>
          <w:rFonts w:ascii="Calibri" w:hAnsi="Calibri" w:cs="Calibri"/>
          <w:lang w:val="en-US"/>
        </w:rPr>
        <w:tab/>
        <w:t xml:space="preserve">Mantovani A. Nonalcoholic Fatty Liver Disease (NAFLD) and Risk of Cardiac Arrhythmias: A New Aspect of the Liver-heart Axis. J Clin Transl Hepatol. 2017 Jun 28;5(2):134–41. </w:t>
      </w:r>
    </w:p>
    <w:p w14:paraId="3A6D5062"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38.</w:t>
      </w:r>
      <w:r w:rsidRPr="003C77BA">
        <w:rPr>
          <w:rFonts w:ascii="Calibri" w:hAnsi="Calibri" w:cs="Calibri"/>
          <w:lang w:val="en-US"/>
        </w:rPr>
        <w:tab/>
        <w:t xml:space="preserve">Elliott AD, Middeldorp ME, Van Gelder IC, Albert CM, Sanders P. Epidemiology and modifiable risk factors for atrial fibrillation. Nat Rev Cardiol. 2023 Jun;20(6):404–17. </w:t>
      </w:r>
    </w:p>
    <w:p w14:paraId="0EB1A4E8" w14:textId="77777777" w:rsidR="00E0012A" w:rsidRPr="003C77BA" w:rsidRDefault="00E0012A" w:rsidP="00E0012A">
      <w:pPr>
        <w:pStyle w:val="Bibliografia"/>
        <w:rPr>
          <w:rFonts w:ascii="Calibri" w:hAnsi="Calibri" w:cs="Calibri"/>
          <w:lang w:val="fr-FR"/>
        </w:rPr>
      </w:pPr>
      <w:r w:rsidRPr="003C77BA">
        <w:rPr>
          <w:rFonts w:ascii="Calibri" w:hAnsi="Calibri" w:cs="Calibri"/>
          <w:lang w:val="en-US"/>
        </w:rPr>
        <w:t>39.</w:t>
      </w:r>
      <w:r w:rsidRPr="003C77BA">
        <w:rPr>
          <w:rFonts w:ascii="Calibri" w:hAnsi="Calibri" w:cs="Calibri"/>
          <w:lang w:val="en-US"/>
        </w:rPr>
        <w:tab/>
        <w:t xml:space="preserve">Brundel BJJM, Ai X, Hills MT, Kuipers MF, Lip GYH, de Groot NMS. Atrial fibrillation. </w:t>
      </w:r>
      <w:r w:rsidRPr="003C77BA">
        <w:rPr>
          <w:rFonts w:ascii="Calibri" w:hAnsi="Calibri" w:cs="Calibri"/>
          <w:lang w:val="fr-FR"/>
        </w:rPr>
        <w:t xml:space="preserve">Nat Rev Dis Primer. 2022 Apr 7;8(1):1–23. </w:t>
      </w:r>
    </w:p>
    <w:p w14:paraId="501021EF" w14:textId="77777777" w:rsidR="00E0012A" w:rsidRPr="003C77BA" w:rsidRDefault="00E0012A" w:rsidP="00E0012A">
      <w:pPr>
        <w:pStyle w:val="Bibliografia"/>
        <w:rPr>
          <w:rFonts w:ascii="Calibri" w:hAnsi="Calibri" w:cs="Calibri"/>
          <w:lang w:val="en-US"/>
        </w:rPr>
      </w:pPr>
      <w:r w:rsidRPr="003C77BA">
        <w:rPr>
          <w:rFonts w:ascii="Calibri" w:hAnsi="Calibri" w:cs="Calibri"/>
          <w:lang w:val="fr-FR"/>
        </w:rPr>
        <w:t>40.</w:t>
      </w:r>
      <w:r w:rsidRPr="003C77BA">
        <w:rPr>
          <w:rFonts w:ascii="Calibri" w:hAnsi="Calibri" w:cs="Calibri"/>
          <w:lang w:val="fr-FR"/>
        </w:rPr>
        <w:tab/>
        <w:t xml:space="preserve">Gawałko M, Saljic A, Li N, Abu-Taha I, Jespersen T, Linz D, et al. </w:t>
      </w:r>
      <w:r w:rsidRPr="003C77BA">
        <w:rPr>
          <w:rFonts w:ascii="Calibri" w:hAnsi="Calibri" w:cs="Calibri"/>
          <w:lang w:val="en-US"/>
        </w:rPr>
        <w:t xml:space="preserve">Adiposity-associated atrial fibrillation: molecular determinants, mechanisms, and clinical significance. Cardiovasc Res. 2023 Mar 1;119(3):614–30. </w:t>
      </w:r>
    </w:p>
    <w:p w14:paraId="15F2BCDF"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41.</w:t>
      </w:r>
      <w:r w:rsidRPr="003C77BA">
        <w:rPr>
          <w:rFonts w:ascii="Calibri" w:hAnsi="Calibri" w:cs="Calibri"/>
          <w:lang w:val="en-US"/>
        </w:rPr>
        <w:tab/>
        <w:t xml:space="preserve">Granér M, Nyman K, Siren R, Pentikäinen MO, Lundbom J, Hakkarainen A, et al. Ectopic Fat Depots and Left Ventricular Function in Nondiabetic Men With Nonalcoholic Fatty Liver Disease. Circ Cardiovasc Imaging. 2015 Jan;8(1):e001979. </w:t>
      </w:r>
    </w:p>
    <w:p w14:paraId="1C4471D5"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42.</w:t>
      </w:r>
      <w:r w:rsidRPr="003C77BA">
        <w:rPr>
          <w:rFonts w:ascii="Calibri" w:hAnsi="Calibri" w:cs="Calibri"/>
          <w:lang w:val="en-US"/>
        </w:rPr>
        <w:tab/>
        <w:t xml:space="preserve">Lim S, Meigs JB. Ectopic fat and cardiometabolic and vascular risk. Int J Cardiol. 2013 Nov 5;169(3):166–76. </w:t>
      </w:r>
    </w:p>
    <w:p w14:paraId="08CFC269"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43.</w:t>
      </w:r>
      <w:r w:rsidRPr="003C77BA">
        <w:rPr>
          <w:rFonts w:ascii="Calibri" w:hAnsi="Calibri" w:cs="Calibri"/>
          <w:lang w:val="en-US"/>
        </w:rPr>
        <w:tab/>
        <w:t xml:space="preserve">Byrne CD, Targher G. Ectopic Fat, Insulin Resistance, and Nonalcoholic Fatty Liver Disease. Arterioscler Thromb Vasc Biol. 2014 Jun;34(6):1155–61. </w:t>
      </w:r>
    </w:p>
    <w:p w14:paraId="2561FB4E" w14:textId="77777777" w:rsidR="00E0012A" w:rsidRPr="003C77BA" w:rsidRDefault="00E0012A" w:rsidP="00E0012A">
      <w:pPr>
        <w:pStyle w:val="Bibliografia"/>
        <w:rPr>
          <w:rFonts w:ascii="Calibri" w:hAnsi="Calibri" w:cs="Calibri"/>
          <w:lang w:val="en-US"/>
        </w:rPr>
      </w:pPr>
      <w:r w:rsidRPr="003C77BA">
        <w:rPr>
          <w:rFonts w:ascii="Calibri" w:hAnsi="Calibri" w:cs="Calibri"/>
          <w:lang w:val="en-US"/>
        </w:rPr>
        <w:t>44.</w:t>
      </w:r>
      <w:r w:rsidRPr="003C77BA">
        <w:rPr>
          <w:rFonts w:ascii="Calibri" w:hAnsi="Calibri" w:cs="Calibri"/>
          <w:lang w:val="en-US"/>
        </w:rPr>
        <w:tab/>
        <w:t xml:space="preserve">Ernault AC, Meijborg VMF, Coronel R. Modulation of Cardiac Arrhythmogenesis by Epicardial Adipose Tissue. J Am Coll Cardiol. 2021 Oct 26;78(17):1730–45. </w:t>
      </w:r>
    </w:p>
    <w:p w14:paraId="3AF2ABEA" w14:textId="77777777" w:rsidR="00E0012A" w:rsidRPr="003C77BA" w:rsidRDefault="00E0012A" w:rsidP="00E0012A">
      <w:pPr>
        <w:pStyle w:val="Bibliografia"/>
        <w:rPr>
          <w:rFonts w:ascii="Calibri" w:hAnsi="Calibri" w:cs="Calibri"/>
        </w:rPr>
      </w:pPr>
      <w:r w:rsidRPr="003C77BA">
        <w:rPr>
          <w:rFonts w:ascii="Calibri" w:hAnsi="Calibri" w:cs="Calibri"/>
          <w:lang w:val="en-US"/>
        </w:rPr>
        <w:t>45.</w:t>
      </w:r>
      <w:r w:rsidRPr="003C77BA">
        <w:rPr>
          <w:rFonts w:ascii="Calibri" w:hAnsi="Calibri" w:cs="Calibri"/>
          <w:lang w:val="en-US"/>
        </w:rPr>
        <w:tab/>
        <w:t xml:space="preserve">Younossi ZM, Paik JM, Stepanova M, Ong J, Alqahtani S, Henry L. Clinical profiles and mortality rates are similar for metabolic dysfunction-associated steatotic liver disease and non-alcoholic fatty liver disease. </w:t>
      </w:r>
      <w:r w:rsidRPr="003C77BA">
        <w:rPr>
          <w:rFonts w:ascii="Calibri" w:hAnsi="Calibri" w:cs="Calibri"/>
        </w:rPr>
        <w:t xml:space="preserve">J Hepatol. 2024 May 1;80(5):694–701. </w:t>
      </w:r>
    </w:p>
    <w:p w14:paraId="013678B0" w14:textId="6AF02D39" w:rsidR="00060A9B" w:rsidRPr="00F90932" w:rsidRDefault="004A0A39" w:rsidP="00832054">
      <w:pPr>
        <w:spacing w:after="0" w:line="240" w:lineRule="auto"/>
        <w:jc w:val="both"/>
        <w:rPr>
          <w:rFonts w:ascii="Calibri" w:hAnsi="Calibri" w:cs="Calibri"/>
          <w:lang w:val="en-US"/>
        </w:rPr>
      </w:pPr>
      <w:r w:rsidRPr="003C77BA">
        <w:rPr>
          <w:rFonts w:ascii="Calibri" w:hAnsi="Calibri" w:cs="Calibri"/>
          <w:lang w:val="en-US"/>
        </w:rPr>
        <w:fldChar w:fldCharType="end"/>
      </w:r>
    </w:p>
    <w:sectPr w:rsidR="00060A9B" w:rsidRPr="00F90932" w:rsidSect="00B416D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A97936" w14:textId="77777777" w:rsidR="001C16AB" w:rsidRDefault="001C16AB" w:rsidP="00F90932">
      <w:pPr>
        <w:spacing w:after="0" w:line="240" w:lineRule="auto"/>
      </w:pPr>
      <w:r>
        <w:separator/>
      </w:r>
    </w:p>
  </w:endnote>
  <w:endnote w:type="continuationSeparator" w:id="0">
    <w:p w14:paraId="28014FDD" w14:textId="77777777" w:rsidR="001C16AB" w:rsidRDefault="001C16AB" w:rsidP="00F90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931894245"/>
      <w:docPartObj>
        <w:docPartGallery w:val="Page Numbers (Bottom of Page)"/>
        <w:docPartUnique/>
      </w:docPartObj>
    </w:sdtPr>
    <w:sdtContent>
      <w:p w14:paraId="36D7A995" w14:textId="09EEB1BD" w:rsidR="00BE239D" w:rsidRDefault="00BE239D" w:rsidP="00D752B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23956F32" w14:textId="77777777" w:rsidR="00BE239D" w:rsidRDefault="00BE239D" w:rsidP="00F90932">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24564815"/>
      <w:docPartObj>
        <w:docPartGallery w:val="Page Numbers (Bottom of Page)"/>
        <w:docPartUnique/>
      </w:docPartObj>
    </w:sdtPr>
    <w:sdtContent>
      <w:p w14:paraId="780A4486" w14:textId="15B0D6B7" w:rsidR="00BE239D" w:rsidRDefault="00BE239D" w:rsidP="00D752B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FF2B6C">
          <w:rPr>
            <w:rStyle w:val="Numeropagina"/>
            <w:noProof/>
          </w:rPr>
          <w:t>22</w:t>
        </w:r>
        <w:r>
          <w:rPr>
            <w:rStyle w:val="Numeropagina"/>
          </w:rPr>
          <w:fldChar w:fldCharType="end"/>
        </w:r>
      </w:p>
    </w:sdtContent>
  </w:sdt>
  <w:p w14:paraId="7F0182F7" w14:textId="77777777" w:rsidR="00BE239D" w:rsidRDefault="00BE239D" w:rsidP="00F90932">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8680B9" w14:textId="77777777" w:rsidR="001C16AB" w:rsidRDefault="001C16AB" w:rsidP="00F90932">
      <w:pPr>
        <w:spacing w:after="0" w:line="240" w:lineRule="auto"/>
      </w:pPr>
      <w:r>
        <w:separator/>
      </w:r>
    </w:p>
  </w:footnote>
  <w:footnote w:type="continuationSeparator" w:id="0">
    <w:p w14:paraId="5EA18610" w14:textId="77777777" w:rsidR="001C16AB" w:rsidRDefault="001C16AB" w:rsidP="00F909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5056D5"/>
    <w:multiLevelType w:val="multilevel"/>
    <w:tmpl w:val="BF98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32091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pt-BR" w:vendorID="64" w:dllVersion="4096" w:nlCheck="1" w:checkStyle="0"/>
  <w:activeWritingStyle w:appName="MSWord" w:lang="en-US" w:vendorID="64" w:dllVersion="0" w:nlCheck="1" w:checkStyle="0"/>
  <w:activeWritingStyle w:appName="MSWord" w:lang="it-IT" w:vendorID="64" w:dllVersion="0" w:nlCheck="1" w:checkStyle="0"/>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0AB0"/>
    <w:rsid w:val="00000DF0"/>
    <w:rsid w:val="00005070"/>
    <w:rsid w:val="000062A5"/>
    <w:rsid w:val="00010BF4"/>
    <w:rsid w:val="00011181"/>
    <w:rsid w:val="000154FF"/>
    <w:rsid w:val="000209F9"/>
    <w:rsid w:val="000211AB"/>
    <w:rsid w:val="000248F7"/>
    <w:rsid w:val="0002760B"/>
    <w:rsid w:val="00045647"/>
    <w:rsid w:val="0005563A"/>
    <w:rsid w:val="000573EC"/>
    <w:rsid w:val="000577C7"/>
    <w:rsid w:val="00057EC5"/>
    <w:rsid w:val="00060436"/>
    <w:rsid w:val="00060A9B"/>
    <w:rsid w:val="000623E8"/>
    <w:rsid w:val="00065179"/>
    <w:rsid w:val="0007166B"/>
    <w:rsid w:val="0007407F"/>
    <w:rsid w:val="000756F9"/>
    <w:rsid w:val="00087ACA"/>
    <w:rsid w:val="000932A3"/>
    <w:rsid w:val="000940AF"/>
    <w:rsid w:val="0009667C"/>
    <w:rsid w:val="000A358C"/>
    <w:rsid w:val="000B179F"/>
    <w:rsid w:val="000B3783"/>
    <w:rsid w:val="000C3A32"/>
    <w:rsid w:val="000C6B56"/>
    <w:rsid w:val="000C752A"/>
    <w:rsid w:val="000C75CB"/>
    <w:rsid w:val="000D2202"/>
    <w:rsid w:val="000D30F7"/>
    <w:rsid w:val="000D4E1D"/>
    <w:rsid w:val="000E4422"/>
    <w:rsid w:val="000E6EA7"/>
    <w:rsid w:val="000F4416"/>
    <w:rsid w:val="00100A74"/>
    <w:rsid w:val="0011280C"/>
    <w:rsid w:val="00123A14"/>
    <w:rsid w:val="001409B7"/>
    <w:rsid w:val="001430D9"/>
    <w:rsid w:val="0014633C"/>
    <w:rsid w:val="001464AE"/>
    <w:rsid w:val="00150C07"/>
    <w:rsid w:val="0015206B"/>
    <w:rsid w:val="00156D52"/>
    <w:rsid w:val="00164359"/>
    <w:rsid w:val="00170CAB"/>
    <w:rsid w:val="00172511"/>
    <w:rsid w:val="0017393B"/>
    <w:rsid w:val="001749AB"/>
    <w:rsid w:val="00176257"/>
    <w:rsid w:val="0017757C"/>
    <w:rsid w:val="001804D3"/>
    <w:rsid w:val="00186DA8"/>
    <w:rsid w:val="00191976"/>
    <w:rsid w:val="00193C17"/>
    <w:rsid w:val="001C164B"/>
    <w:rsid w:val="001C16AB"/>
    <w:rsid w:val="001C1AB1"/>
    <w:rsid w:val="001C503C"/>
    <w:rsid w:val="001E04A0"/>
    <w:rsid w:val="001E1C48"/>
    <w:rsid w:val="001E21A7"/>
    <w:rsid w:val="001E2D74"/>
    <w:rsid w:val="001E5CD8"/>
    <w:rsid w:val="001E66DD"/>
    <w:rsid w:val="001F39A0"/>
    <w:rsid w:val="001F39CF"/>
    <w:rsid w:val="001F4E2D"/>
    <w:rsid w:val="00200CC3"/>
    <w:rsid w:val="0020312A"/>
    <w:rsid w:val="002048F5"/>
    <w:rsid w:val="00205D17"/>
    <w:rsid w:val="00212886"/>
    <w:rsid w:val="00214A8D"/>
    <w:rsid w:val="00222A23"/>
    <w:rsid w:val="00232584"/>
    <w:rsid w:val="0023581C"/>
    <w:rsid w:val="00246482"/>
    <w:rsid w:val="00246FAB"/>
    <w:rsid w:val="0026021F"/>
    <w:rsid w:val="00267D5A"/>
    <w:rsid w:val="00270FD7"/>
    <w:rsid w:val="00272663"/>
    <w:rsid w:val="00280525"/>
    <w:rsid w:val="00281F05"/>
    <w:rsid w:val="002850CD"/>
    <w:rsid w:val="00291516"/>
    <w:rsid w:val="002936E5"/>
    <w:rsid w:val="00294336"/>
    <w:rsid w:val="002A1CA8"/>
    <w:rsid w:val="002A5572"/>
    <w:rsid w:val="002C19B9"/>
    <w:rsid w:val="002C3D90"/>
    <w:rsid w:val="002C4A85"/>
    <w:rsid w:val="002D1F67"/>
    <w:rsid w:val="002D2FF8"/>
    <w:rsid w:val="002D497E"/>
    <w:rsid w:val="002D6062"/>
    <w:rsid w:val="002E075B"/>
    <w:rsid w:val="002E4064"/>
    <w:rsid w:val="002E485E"/>
    <w:rsid w:val="002E4BB9"/>
    <w:rsid w:val="002F04CC"/>
    <w:rsid w:val="002F6AE2"/>
    <w:rsid w:val="002F7495"/>
    <w:rsid w:val="003036EB"/>
    <w:rsid w:val="00314970"/>
    <w:rsid w:val="003162A3"/>
    <w:rsid w:val="003174A8"/>
    <w:rsid w:val="003214FF"/>
    <w:rsid w:val="00323037"/>
    <w:rsid w:val="003279CF"/>
    <w:rsid w:val="003318EA"/>
    <w:rsid w:val="00331B5A"/>
    <w:rsid w:val="00331EA4"/>
    <w:rsid w:val="00332B20"/>
    <w:rsid w:val="003337A8"/>
    <w:rsid w:val="003339A3"/>
    <w:rsid w:val="00347FEE"/>
    <w:rsid w:val="003506DF"/>
    <w:rsid w:val="003550C8"/>
    <w:rsid w:val="0036092B"/>
    <w:rsid w:val="00364C5A"/>
    <w:rsid w:val="003732FB"/>
    <w:rsid w:val="00374DAB"/>
    <w:rsid w:val="003751AF"/>
    <w:rsid w:val="003776AA"/>
    <w:rsid w:val="00385C40"/>
    <w:rsid w:val="0038605A"/>
    <w:rsid w:val="00387449"/>
    <w:rsid w:val="003939EC"/>
    <w:rsid w:val="00394208"/>
    <w:rsid w:val="00395343"/>
    <w:rsid w:val="00396113"/>
    <w:rsid w:val="003964C5"/>
    <w:rsid w:val="003B0AB0"/>
    <w:rsid w:val="003B5F0C"/>
    <w:rsid w:val="003B75D8"/>
    <w:rsid w:val="003C1F86"/>
    <w:rsid w:val="003C3101"/>
    <w:rsid w:val="003C4EE0"/>
    <w:rsid w:val="003C77BA"/>
    <w:rsid w:val="003D5DCE"/>
    <w:rsid w:val="003E5587"/>
    <w:rsid w:val="003E5B52"/>
    <w:rsid w:val="003F02D4"/>
    <w:rsid w:val="003F0C90"/>
    <w:rsid w:val="003F24C6"/>
    <w:rsid w:val="003F4EAF"/>
    <w:rsid w:val="003F696F"/>
    <w:rsid w:val="004014D9"/>
    <w:rsid w:val="004064D8"/>
    <w:rsid w:val="00410660"/>
    <w:rsid w:val="00410EBC"/>
    <w:rsid w:val="00414515"/>
    <w:rsid w:val="00417E64"/>
    <w:rsid w:val="00422F8C"/>
    <w:rsid w:val="00430F78"/>
    <w:rsid w:val="0043208F"/>
    <w:rsid w:val="00434326"/>
    <w:rsid w:val="004366A4"/>
    <w:rsid w:val="00437205"/>
    <w:rsid w:val="0044346C"/>
    <w:rsid w:val="004457AC"/>
    <w:rsid w:val="00446DE5"/>
    <w:rsid w:val="00454592"/>
    <w:rsid w:val="004574B3"/>
    <w:rsid w:val="004629AB"/>
    <w:rsid w:val="0046522B"/>
    <w:rsid w:val="00465BEE"/>
    <w:rsid w:val="004714F2"/>
    <w:rsid w:val="00471B53"/>
    <w:rsid w:val="004807FC"/>
    <w:rsid w:val="00485A95"/>
    <w:rsid w:val="00486ACB"/>
    <w:rsid w:val="00487ECD"/>
    <w:rsid w:val="00494BF5"/>
    <w:rsid w:val="00496631"/>
    <w:rsid w:val="00496FF8"/>
    <w:rsid w:val="004A0A39"/>
    <w:rsid w:val="004A7877"/>
    <w:rsid w:val="004B022B"/>
    <w:rsid w:val="004B0597"/>
    <w:rsid w:val="004B3AF6"/>
    <w:rsid w:val="004B4D76"/>
    <w:rsid w:val="004B6B22"/>
    <w:rsid w:val="004B794A"/>
    <w:rsid w:val="004C2270"/>
    <w:rsid w:val="004C3091"/>
    <w:rsid w:val="004D2949"/>
    <w:rsid w:val="004D5161"/>
    <w:rsid w:val="004D54F2"/>
    <w:rsid w:val="004D579E"/>
    <w:rsid w:val="004E21FA"/>
    <w:rsid w:val="004F5A0D"/>
    <w:rsid w:val="004F7372"/>
    <w:rsid w:val="00501E88"/>
    <w:rsid w:val="00501FF0"/>
    <w:rsid w:val="0050271A"/>
    <w:rsid w:val="005070C0"/>
    <w:rsid w:val="005102F7"/>
    <w:rsid w:val="005109C1"/>
    <w:rsid w:val="00512674"/>
    <w:rsid w:val="00522E45"/>
    <w:rsid w:val="00527C9A"/>
    <w:rsid w:val="00533F63"/>
    <w:rsid w:val="00536186"/>
    <w:rsid w:val="00545D58"/>
    <w:rsid w:val="00551567"/>
    <w:rsid w:val="00554372"/>
    <w:rsid w:val="0056417D"/>
    <w:rsid w:val="005747D4"/>
    <w:rsid w:val="005912F7"/>
    <w:rsid w:val="005A2DB9"/>
    <w:rsid w:val="005A36E5"/>
    <w:rsid w:val="005A400D"/>
    <w:rsid w:val="005B1C3D"/>
    <w:rsid w:val="005B4817"/>
    <w:rsid w:val="005D3B2D"/>
    <w:rsid w:val="005D6513"/>
    <w:rsid w:val="005E182E"/>
    <w:rsid w:val="005E5669"/>
    <w:rsid w:val="005E7516"/>
    <w:rsid w:val="005F00B6"/>
    <w:rsid w:val="005F7DBD"/>
    <w:rsid w:val="006124F2"/>
    <w:rsid w:val="00620A73"/>
    <w:rsid w:val="006213B4"/>
    <w:rsid w:val="00621478"/>
    <w:rsid w:val="0062326D"/>
    <w:rsid w:val="00623821"/>
    <w:rsid w:val="00623A09"/>
    <w:rsid w:val="00642FC1"/>
    <w:rsid w:val="00645B81"/>
    <w:rsid w:val="00647419"/>
    <w:rsid w:val="0065526B"/>
    <w:rsid w:val="00660C8A"/>
    <w:rsid w:val="00672299"/>
    <w:rsid w:val="00674E9A"/>
    <w:rsid w:val="00675067"/>
    <w:rsid w:val="00675BDD"/>
    <w:rsid w:val="00676633"/>
    <w:rsid w:val="00676EA4"/>
    <w:rsid w:val="00677727"/>
    <w:rsid w:val="006B574D"/>
    <w:rsid w:val="006C0883"/>
    <w:rsid w:val="006C4E66"/>
    <w:rsid w:val="006D25B3"/>
    <w:rsid w:val="006E0181"/>
    <w:rsid w:val="006E3322"/>
    <w:rsid w:val="006E4D18"/>
    <w:rsid w:val="006F04B3"/>
    <w:rsid w:val="00701E97"/>
    <w:rsid w:val="007022E4"/>
    <w:rsid w:val="00707150"/>
    <w:rsid w:val="007141FF"/>
    <w:rsid w:val="0071553E"/>
    <w:rsid w:val="00720A0C"/>
    <w:rsid w:val="0072345A"/>
    <w:rsid w:val="0073404A"/>
    <w:rsid w:val="00745715"/>
    <w:rsid w:val="007479D2"/>
    <w:rsid w:val="007607E7"/>
    <w:rsid w:val="0076119B"/>
    <w:rsid w:val="00765436"/>
    <w:rsid w:val="00770065"/>
    <w:rsid w:val="00770A74"/>
    <w:rsid w:val="007A7F91"/>
    <w:rsid w:val="007B25ED"/>
    <w:rsid w:val="007B7D40"/>
    <w:rsid w:val="007B7DED"/>
    <w:rsid w:val="007C05D9"/>
    <w:rsid w:val="007C3DD8"/>
    <w:rsid w:val="007C51AE"/>
    <w:rsid w:val="007D4FA8"/>
    <w:rsid w:val="007D54BA"/>
    <w:rsid w:val="007D69B5"/>
    <w:rsid w:val="007E0DA4"/>
    <w:rsid w:val="007E545D"/>
    <w:rsid w:val="007F1554"/>
    <w:rsid w:val="0081049D"/>
    <w:rsid w:val="00810A63"/>
    <w:rsid w:val="0081155D"/>
    <w:rsid w:val="008119E4"/>
    <w:rsid w:val="008139ED"/>
    <w:rsid w:val="00820B0C"/>
    <w:rsid w:val="0082100A"/>
    <w:rsid w:val="00824B18"/>
    <w:rsid w:val="008272BD"/>
    <w:rsid w:val="0082774D"/>
    <w:rsid w:val="00831EE2"/>
    <w:rsid w:val="00832054"/>
    <w:rsid w:val="0083344A"/>
    <w:rsid w:val="00836214"/>
    <w:rsid w:val="008436C5"/>
    <w:rsid w:val="00852D9E"/>
    <w:rsid w:val="00854FD9"/>
    <w:rsid w:val="00855715"/>
    <w:rsid w:val="00861A37"/>
    <w:rsid w:val="008638C0"/>
    <w:rsid w:val="008651FD"/>
    <w:rsid w:val="00867A5B"/>
    <w:rsid w:val="00871BCF"/>
    <w:rsid w:val="00872662"/>
    <w:rsid w:val="0087280D"/>
    <w:rsid w:val="008729E5"/>
    <w:rsid w:val="0087420A"/>
    <w:rsid w:val="00877E4E"/>
    <w:rsid w:val="00880903"/>
    <w:rsid w:val="008903A6"/>
    <w:rsid w:val="008923AE"/>
    <w:rsid w:val="00894BB2"/>
    <w:rsid w:val="00895620"/>
    <w:rsid w:val="00897A1B"/>
    <w:rsid w:val="00897BC7"/>
    <w:rsid w:val="008A4629"/>
    <w:rsid w:val="008B7329"/>
    <w:rsid w:val="008C45FD"/>
    <w:rsid w:val="008D371D"/>
    <w:rsid w:val="008D4AD9"/>
    <w:rsid w:val="008D5310"/>
    <w:rsid w:val="008E031A"/>
    <w:rsid w:val="008F287C"/>
    <w:rsid w:val="008F2E81"/>
    <w:rsid w:val="00913E50"/>
    <w:rsid w:val="00917EF1"/>
    <w:rsid w:val="0092117F"/>
    <w:rsid w:val="0092174B"/>
    <w:rsid w:val="00925E5A"/>
    <w:rsid w:val="00925F71"/>
    <w:rsid w:val="00935589"/>
    <w:rsid w:val="00936E14"/>
    <w:rsid w:val="00942EBC"/>
    <w:rsid w:val="00946A24"/>
    <w:rsid w:val="00946C52"/>
    <w:rsid w:val="00951AD0"/>
    <w:rsid w:val="00952DD2"/>
    <w:rsid w:val="009533D9"/>
    <w:rsid w:val="00961BE5"/>
    <w:rsid w:val="00970C94"/>
    <w:rsid w:val="009732B4"/>
    <w:rsid w:val="009A1A16"/>
    <w:rsid w:val="009A1B8B"/>
    <w:rsid w:val="009A3063"/>
    <w:rsid w:val="009A7405"/>
    <w:rsid w:val="009B6224"/>
    <w:rsid w:val="009E2F0C"/>
    <w:rsid w:val="009E4001"/>
    <w:rsid w:val="009E6640"/>
    <w:rsid w:val="009E7BBE"/>
    <w:rsid w:val="009F4880"/>
    <w:rsid w:val="009F6A53"/>
    <w:rsid w:val="00A0185D"/>
    <w:rsid w:val="00A15D49"/>
    <w:rsid w:val="00A17F8B"/>
    <w:rsid w:val="00A278A0"/>
    <w:rsid w:val="00A307E1"/>
    <w:rsid w:val="00A374CA"/>
    <w:rsid w:val="00A42569"/>
    <w:rsid w:val="00A43685"/>
    <w:rsid w:val="00A46A24"/>
    <w:rsid w:val="00A47320"/>
    <w:rsid w:val="00A519A0"/>
    <w:rsid w:val="00A55B8D"/>
    <w:rsid w:val="00A83DAE"/>
    <w:rsid w:val="00A87D33"/>
    <w:rsid w:val="00A91662"/>
    <w:rsid w:val="00A93ABA"/>
    <w:rsid w:val="00A94D75"/>
    <w:rsid w:val="00AA24C5"/>
    <w:rsid w:val="00AA24E9"/>
    <w:rsid w:val="00AA364D"/>
    <w:rsid w:val="00AA74C1"/>
    <w:rsid w:val="00AB20FF"/>
    <w:rsid w:val="00AD123D"/>
    <w:rsid w:val="00AD5D25"/>
    <w:rsid w:val="00AD7CD0"/>
    <w:rsid w:val="00AF27D3"/>
    <w:rsid w:val="00AF6A6C"/>
    <w:rsid w:val="00B008CA"/>
    <w:rsid w:val="00B01F5E"/>
    <w:rsid w:val="00B03964"/>
    <w:rsid w:val="00B07CB8"/>
    <w:rsid w:val="00B14B2A"/>
    <w:rsid w:val="00B170C6"/>
    <w:rsid w:val="00B20044"/>
    <w:rsid w:val="00B20ABF"/>
    <w:rsid w:val="00B2718B"/>
    <w:rsid w:val="00B32062"/>
    <w:rsid w:val="00B33818"/>
    <w:rsid w:val="00B416D2"/>
    <w:rsid w:val="00B42BC7"/>
    <w:rsid w:val="00B42D98"/>
    <w:rsid w:val="00B43221"/>
    <w:rsid w:val="00B56875"/>
    <w:rsid w:val="00B64FED"/>
    <w:rsid w:val="00B675A6"/>
    <w:rsid w:val="00B67B28"/>
    <w:rsid w:val="00B754B6"/>
    <w:rsid w:val="00B768E8"/>
    <w:rsid w:val="00B802DC"/>
    <w:rsid w:val="00B826ED"/>
    <w:rsid w:val="00B848D0"/>
    <w:rsid w:val="00B864CD"/>
    <w:rsid w:val="00B947B3"/>
    <w:rsid w:val="00BA1985"/>
    <w:rsid w:val="00BA5953"/>
    <w:rsid w:val="00BA6978"/>
    <w:rsid w:val="00BB1F12"/>
    <w:rsid w:val="00BB2EC8"/>
    <w:rsid w:val="00BC6815"/>
    <w:rsid w:val="00BD2AEE"/>
    <w:rsid w:val="00BE1550"/>
    <w:rsid w:val="00BE1CA3"/>
    <w:rsid w:val="00BE239D"/>
    <w:rsid w:val="00BF12FE"/>
    <w:rsid w:val="00BF2A46"/>
    <w:rsid w:val="00BF7B08"/>
    <w:rsid w:val="00C0328B"/>
    <w:rsid w:val="00C04E1E"/>
    <w:rsid w:val="00C11568"/>
    <w:rsid w:val="00C11C56"/>
    <w:rsid w:val="00C154E3"/>
    <w:rsid w:val="00C15ECF"/>
    <w:rsid w:val="00C254E1"/>
    <w:rsid w:val="00C27EE9"/>
    <w:rsid w:val="00C30288"/>
    <w:rsid w:val="00C3033B"/>
    <w:rsid w:val="00C40EBC"/>
    <w:rsid w:val="00C4192C"/>
    <w:rsid w:val="00C47225"/>
    <w:rsid w:val="00C52E88"/>
    <w:rsid w:val="00C56FB0"/>
    <w:rsid w:val="00C63D89"/>
    <w:rsid w:val="00C650CC"/>
    <w:rsid w:val="00C65171"/>
    <w:rsid w:val="00C66197"/>
    <w:rsid w:val="00C7362E"/>
    <w:rsid w:val="00C91671"/>
    <w:rsid w:val="00C96CD9"/>
    <w:rsid w:val="00CA3FD4"/>
    <w:rsid w:val="00CA5CD2"/>
    <w:rsid w:val="00CA5EA6"/>
    <w:rsid w:val="00CA6C6D"/>
    <w:rsid w:val="00CB4268"/>
    <w:rsid w:val="00CB7A7E"/>
    <w:rsid w:val="00CC1D42"/>
    <w:rsid w:val="00CC2677"/>
    <w:rsid w:val="00CC33B2"/>
    <w:rsid w:val="00CC4D53"/>
    <w:rsid w:val="00CD5816"/>
    <w:rsid w:val="00CE01B4"/>
    <w:rsid w:val="00CE4CF1"/>
    <w:rsid w:val="00D070A1"/>
    <w:rsid w:val="00D1229D"/>
    <w:rsid w:val="00D373D7"/>
    <w:rsid w:val="00D4398B"/>
    <w:rsid w:val="00D44365"/>
    <w:rsid w:val="00D46DCC"/>
    <w:rsid w:val="00D47E51"/>
    <w:rsid w:val="00D74327"/>
    <w:rsid w:val="00D752B4"/>
    <w:rsid w:val="00D80184"/>
    <w:rsid w:val="00D801B4"/>
    <w:rsid w:val="00D809F2"/>
    <w:rsid w:val="00D849C8"/>
    <w:rsid w:val="00D91826"/>
    <w:rsid w:val="00DB1C67"/>
    <w:rsid w:val="00DB3122"/>
    <w:rsid w:val="00DC2CEE"/>
    <w:rsid w:val="00DC3D60"/>
    <w:rsid w:val="00DC3EFE"/>
    <w:rsid w:val="00DC41ED"/>
    <w:rsid w:val="00DC7D56"/>
    <w:rsid w:val="00DD3186"/>
    <w:rsid w:val="00DE013C"/>
    <w:rsid w:val="00DE21C4"/>
    <w:rsid w:val="00DF0D65"/>
    <w:rsid w:val="00E0012A"/>
    <w:rsid w:val="00E03473"/>
    <w:rsid w:val="00E24101"/>
    <w:rsid w:val="00E278E2"/>
    <w:rsid w:val="00E30E26"/>
    <w:rsid w:val="00E35366"/>
    <w:rsid w:val="00E404AF"/>
    <w:rsid w:val="00E43479"/>
    <w:rsid w:val="00E518AD"/>
    <w:rsid w:val="00E719E8"/>
    <w:rsid w:val="00E72E4A"/>
    <w:rsid w:val="00E73B78"/>
    <w:rsid w:val="00E8163E"/>
    <w:rsid w:val="00E832A3"/>
    <w:rsid w:val="00E83A30"/>
    <w:rsid w:val="00E845D1"/>
    <w:rsid w:val="00E93186"/>
    <w:rsid w:val="00E944AD"/>
    <w:rsid w:val="00E94E95"/>
    <w:rsid w:val="00E9708C"/>
    <w:rsid w:val="00EA00F2"/>
    <w:rsid w:val="00EA2322"/>
    <w:rsid w:val="00EA3CDE"/>
    <w:rsid w:val="00EA3D14"/>
    <w:rsid w:val="00EA4D37"/>
    <w:rsid w:val="00EA4E60"/>
    <w:rsid w:val="00EB1315"/>
    <w:rsid w:val="00EC2200"/>
    <w:rsid w:val="00EC3541"/>
    <w:rsid w:val="00EC476F"/>
    <w:rsid w:val="00ED0527"/>
    <w:rsid w:val="00ED4211"/>
    <w:rsid w:val="00ED72BB"/>
    <w:rsid w:val="00EE14A0"/>
    <w:rsid w:val="00EE4C3D"/>
    <w:rsid w:val="00EE56F3"/>
    <w:rsid w:val="00EE68B2"/>
    <w:rsid w:val="00EF7E5D"/>
    <w:rsid w:val="00F0159C"/>
    <w:rsid w:val="00F24CF4"/>
    <w:rsid w:val="00F32E70"/>
    <w:rsid w:val="00F46677"/>
    <w:rsid w:val="00F46AC3"/>
    <w:rsid w:val="00F47BF7"/>
    <w:rsid w:val="00F56F7C"/>
    <w:rsid w:val="00F57AEA"/>
    <w:rsid w:val="00F61FBC"/>
    <w:rsid w:val="00F64E89"/>
    <w:rsid w:val="00F70F67"/>
    <w:rsid w:val="00F71BD3"/>
    <w:rsid w:val="00F7412A"/>
    <w:rsid w:val="00F756E5"/>
    <w:rsid w:val="00F76C1C"/>
    <w:rsid w:val="00F806B4"/>
    <w:rsid w:val="00F83EEE"/>
    <w:rsid w:val="00F90932"/>
    <w:rsid w:val="00F90E42"/>
    <w:rsid w:val="00F92F4D"/>
    <w:rsid w:val="00F95514"/>
    <w:rsid w:val="00F967CE"/>
    <w:rsid w:val="00F97472"/>
    <w:rsid w:val="00FA5C03"/>
    <w:rsid w:val="00FA6A97"/>
    <w:rsid w:val="00FA79FF"/>
    <w:rsid w:val="00FA7C10"/>
    <w:rsid w:val="00FA7E4C"/>
    <w:rsid w:val="00FB3C6C"/>
    <w:rsid w:val="00FB6571"/>
    <w:rsid w:val="00FB7558"/>
    <w:rsid w:val="00FC4F8E"/>
    <w:rsid w:val="00FC588E"/>
    <w:rsid w:val="00FE18EA"/>
    <w:rsid w:val="00FE4C12"/>
    <w:rsid w:val="00FE7CCB"/>
    <w:rsid w:val="00FF2B6C"/>
    <w:rsid w:val="00FF45F2"/>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1571A"/>
  <w15:chartTrackingRefBased/>
  <w15:docId w15:val="{610D7A20-EF82-164E-A43C-25136AFED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3B0A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3B0A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3B0AB0"/>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3B0AB0"/>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3B0AB0"/>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3B0AB0"/>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3B0AB0"/>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3B0AB0"/>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3B0AB0"/>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B0AB0"/>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3B0AB0"/>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3B0AB0"/>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3B0AB0"/>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3B0AB0"/>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3B0AB0"/>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3B0AB0"/>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3B0AB0"/>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3B0AB0"/>
    <w:rPr>
      <w:rFonts w:eastAsiaTheme="majorEastAsia" w:cstheme="majorBidi"/>
      <w:color w:val="272727" w:themeColor="text1" w:themeTint="D8"/>
    </w:rPr>
  </w:style>
  <w:style w:type="paragraph" w:styleId="Titolo">
    <w:name w:val="Title"/>
    <w:basedOn w:val="Normale"/>
    <w:next w:val="Normale"/>
    <w:link w:val="TitoloCarattere"/>
    <w:uiPriority w:val="10"/>
    <w:qFormat/>
    <w:rsid w:val="003B0A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3B0AB0"/>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3B0AB0"/>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3B0AB0"/>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3B0AB0"/>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3B0AB0"/>
    <w:rPr>
      <w:i/>
      <w:iCs/>
      <w:color w:val="404040" w:themeColor="text1" w:themeTint="BF"/>
    </w:rPr>
  </w:style>
  <w:style w:type="paragraph" w:styleId="Paragrafoelenco">
    <w:name w:val="List Paragraph"/>
    <w:basedOn w:val="Normale"/>
    <w:uiPriority w:val="34"/>
    <w:qFormat/>
    <w:rsid w:val="003B0AB0"/>
    <w:pPr>
      <w:ind w:left="720"/>
      <w:contextualSpacing/>
    </w:pPr>
  </w:style>
  <w:style w:type="character" w:styleId="Enfasiintensa">
    <w:name w:val="Intense Emphasis"/>
    <w:basedOn w:val="Carpredefinitoparagrafo"/>
    <w:uiPriority w:val="21"/>
    <w:qFormat/>
    <w:rsid w:val="003B0AB0"/>
    <w:rPr>
      <w:i/>
      <w:iCs/>
      <w:color w:val="0F4761" w:themeColor="accent1" w:themeShade="BF"/>
    </w:rPr>
  </w:style>
  <w:style w:type="paragraph" w:styleId="Citazioneintensa">
    <w:name w:val="Intense Quote"/>
    <w:basedOn w:val="Normale"/>
    <w:next w:val="Normale"/>
    <w:link w:val="CitazioneintensaCarattere"/>
    <w:uiPriority w:val="30"/>
    <w:qFormat/>
    <w:rsid w:val="003B0A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3B0AB0"/>
    <w:rPr>
      <w:i/>
      <w:iCs/>
      <w:color w:val="0F4761" w:themeColor="accent1" w:themeShade="BF"/>
    </w:rPr>
  </w:style>
  <w:style w:type="character" w:styleId="Riferimentointenso">
    <w:name w:val="Intense Reference"/>
    <w:basedOn w:val="Carpredefinitoparagrafo"/>
    <w:uiPriority w:val="32"/>
    <w:qFormat/>
    <w:rsid w:val="003B0AB0"/>
    <w:rPr>
      <w:b/>
      <w:bCs/>
      <w:smallCaps/>
      <w:color w:val="0F4761" w:themeColor="accent1" w:themeShade="BF"/>
      <w:spacing w:val="5"/>
    </w:rPr>
  </w:style>
  <w:style w:type="character" w:styleId="Collegamentoipertestuale">
    <w:name w:val="Hyperlink"/>
    <w:basedOn w:val="Carpredefinitoparagrafo"/>
    <w:uiPriority w:val="99"/>
    <w:unhideWhenUsed/>
    <w:rsid w:val="003B0AB0"/>
    <w:rPr>
      <w:color w:val="467886" w:themeColor="hyperlink"/>
      <w:u w:val="single"/>
    </w:rPr>
  </w:style>
  <w:style w:type="character" w:customStyle="1" w:styleId="Menzionenonrisolta1">
    <w:name w:val="Menzione non risolta1"/>
    <w:basedOn w:val="Carpredefinitoparagrafo"/>
    <w:uiPriority w:val="99"/>
    <w:semiHidden/>
    <w:unhideWhenUsed/>
    <w:rsid w:val="003B0AB0"/>
    <w:rPr>
      <w:color w:val="605E5C"/>
      <w:shd w:val="clear" w:color="auto" w:fill="E1DFDD"/>
    </w:rPr>
  </w:style>
  <w:style w:type="character" w:styleId="Rimandocommento">
    <w:name w:val="annotation reference"/>
    <w:basedOn w:val="Carpredefinitoparagrafo"/>
    <w:uiPriority w:val="99"/>
    <w:semiHidden/>
    <w:unhideWhenUsed/>
    <w:rsid w:val="00C0328B"/>
    <w:rPr>
      <w:sz w:val="16"/>
      <w:szCs w:val="16"/>
    </w:rPr>
  </w:style>
  <w:style w:type="paragraph" w:styleId="Testocommento">
    <w:name w:val="annotation text"/>
    <w:basedOn w:val="Normale"/>
    <w:link w:val="TestocommentoCarattere"/>
    <w:uiPriority w:val="99"/>
    <w:semiHidden/>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Pr>
      <w:sz w:val="20"/>
      <w:szCs w:val="20"/>
    </w:rPr>
  </w:style>
  <w:style w:type="paragraph" w:styleId="Soggettocommento">
    <w:name w:val="annotation subject"/>
    <w:basedOn w:val="Testocommento"/>
    <w:next w:val="Testocommento"/>
    <w:link w:val="SoggettocommentoCarattere"/>
    <w:uiPriority w:val="99"/>
    <w:semiHidden/>
    <w:unhideWhenUsed/>
    <w:rsid w:val="002C19B9"/>
    <w:rPr>
      <w:b/>
      <w:bCs/>
    </w:rPr>
  </w:style>
  <w:style w:type="character" w:customStyle="1" w:styleId="SoggettocommentoCarattere">
    <w:name w:val="Soggetto commento Carattere"/>
    <w:basedOn w:val="TestocommentoCarattere"/>
    <w:link w:val="Soggettocommento"/>
    <w:uiPriority w:val="99"/>
    <w:semiHidden/>
    <w:rsid w:val="002C19B9"/>
    <w:rPr>
      <w:b/>
      <w:bCs/>
      <w:sz w:val="20"/>
      <w:szCs w:val="20"/>
    </w:rPr>
  </w:style>
  <w:style w:type="paragraph" w:styleId="Bibliografia">
    <w:name w:val="Bibliography"/>
    <w:basedOn w:val="Normale"/>
    <w:next w:val="Normale"/>
    <w:uiPriority w:val="37"/>
    <w:unhideWhenUsed/>
    <w:rsid w:val="004A0A39"/>
    <w:pPr>
      <w:tabs>
        <w:tab w:val="left" w:pos="260"/>
        <w:tab w:val="left" w:pos="380"/>
      </w:tabs>
      <w:spacing w:after="240" w:line="240" w:lineRule="auto"/>
      <w:ind w:left="384" w:hanging="384"/>
    </w:pPr>
  </w:style>
  <w:style w:type="table" w:styleId="Grigliatabella">
    <w:name w:val="Table Grid"/>
    <w:basedOn w:val="Tabellanormale"/>
    <w:uiPriority w:val="39"/>
    <w:rsid w:val="0001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griglia1chiara-colore1">
    <w:name w:val="Grid Table 1 Light Accent 1"/>
    <w:basedOn w:val="Tabellanormale"/>
    <w:uiPriority w:val="46"/>
    <w:rsid w:val="0038605A"/>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Tabellagriglia5scura-colore4">
    <w:name w:val="Grid Table 5 Dark Accent 4"/>
    <w:basedOn w:val="Tabellanormale"/>
    <w:uiPriority w:val="50"/>
    <w:rsid w:val="003860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Tabellagriglia6acolori-colore4">
    <w:name w:val="Grid Table 6 Colorful Accent 4"/>
    <w:basedOn w:val="Tabellanormale"/>
    <w:uiPriority w:val="51"/>
    <w:rsid w:val="0038605A"/>
    <w:pPr>
      <w:spacing w:after="0" w:line="240" w:lineRule="auto"/>
    </w:pPr>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paragraph" w:styleId="Pidipagina">
    <w:name w:val="footer"/>
    <w:basedOn w:val="Normale"/>
    <w:link w:val="PidipaginaCarattere"/>
    <w:uiPriority w:val="99"/>
    <w:unhideWhenUsed/>
    <w:rsid w:val="00F9093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90932"/>
  </w:style>
  <w:style w:type="character" w:styleId="Numeropagina">
    <w:name w:val="page number"/>
    <w:basedOn w:val="Carpredefinitoparagrafo"/>
    <w:uiPriority w:val="99"/>
    <w:semiHidden/>
    <w:unhideWhenUsed/>
    <w:rsid w:val="00F90932"/>
  </w:style>
  <w:style w:type="paragraph" w:styleId="Testofumetto">
    <w:name w:val="Balloon Text"/>
    <w:basedOn w:val="Normale"/>
    <w:link w:val="TestofumettoCarattere"/>
    <w:uiPriority w:val="99"/>
    <w:semiHidden/>
    <w:unhideWhenUsed/>
    <w:rsid w:val="00DC2CE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C2CEE"/>
    <w:rPr>
      <w:rFonts w:ascii="Segoe UI" w:hAnsi="Segoe UI" w:cs="Segoe UI"/>
      <w:sz w:val="18"/>
      <w:szCs w:val="18"/>
    </w:rPr>
  </w:style>
  <w:style w:type="paragraph" w:styleId="Revisione">
    <w:name w:val="Revision"/>
    <w:hidden/>
    <w:uiPriority w:val="99"/>
    <w:semiHidden/>
    <w:rsid w:val="00294336"/>
    <w:pPr>
      <w:spacing w:after="0" w:line="240" w:lineRule="auto"/>
    </w:pPr>
  </w:style>
  <w:style w:type="character" w:customStyle="1" w:styleId="Menzionenonrisolta2">
    <w:name w:val="Menzione non risolta2"/>
    <w:basedOn w:val="Carpredefinitoparagrafo"/>
    <w:uiPriority w:val="99"/>
    <w:semiHidden/>
    <w:unhideWhenUsed/>
    <w:rsid w:val="00917E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052935">
      <w:bodyDiv w:val="1"/>
      <w:marLeft w:val="0"/>
      <w:marRight w:val="0"/>
      <w:marTop w:val="0"/>
      <w:marBottom w:val="0"/>
      <w:divBdr>
        <w:top w:val="none" w:sz="0" w:space="0" w:color="auto"/>
        <w:left w:val="none" w:sz="0" w:space="0" w:color="auto"/>
        <w:bottom w:val="none" w:sz="0" w:space="0" w:color="auto"/>
        <w:right w:val="none" w:sz="0" w:space="0" w:color="auto"/>
      </w:divBdr>
    </w:div>
    <w:div w:id="1197814664">
      <w:bodyDiv w:val="1"/>
      <w:marLeft w:val="0"/>
      <w:marRight w:val="0"/>
      <w:marTop w:val="0"/>
      <w:marBottom w:val="0"/>
      <w:divBdr>
        <w:top w:val="none" w:sz="0" w:space="0" w:color="auto"/>
        <w:left w:val="none" w:sz="0" w:space="0" w:color="auto"/>
        <w:bottom w:val="none" w:sz="0" w:space="0" w:color="auto"/>
        <w:right w:val="none" w:sz="0" w:space="0" w:color="auto"/>
      </w:divBdr>
    </w:div>
    <w:div w:id="1279339911">
      <w:bodyDiv w:val="1"/>
      <w:marLeft w:val="0"/>
      <w:marRight w:val="0"/>
      <w:marTop w:val="0"/>
      <w:marBottom w:val="0"/>
      <w:divBdr>
        <w:top w:val="none" w:sz="0" w:space="0" w:color="auto"/>
        <w:left w:val="none" w:sz="0" w:space="0" w:color="auto"/>
        <w:bottom w:val="none" w:sz="0" w:space="0" w:color="auto"/>
        <w:right w:val="none" w:sz="0" w:space="0" w:color="auto"/>
      </w:divBdr>
    </w:div>
    <w:div w:id="1318461321">
      <w:bodyDiv w:val="1"/>
      <w:marLeft w:val="0"/>
      <w:marRight w:val="0"/>
      <w:marTop w:val="0"/>
      <w:marBottom w:val="0"/>
      <w:divBdr>
        <w:top w:val="none" w:sz="0" w:space="0" w:color="auto"/>
        <w:left w:val="none" w:sz="0" w:space="0" w:color="auto"/>
        <w:bottom w:val="none" w:sz="0" w:space="0" w:color="auto"/>
        <w:right w:val="none" w:sz="0" w:space="0" w:color="auto"/>
      </w:divBdr>
      <w:divsChild>
        <w:div w:id="75519761">
          <w:marLeft w:val="480"/>
          <w:marRight w:val="0"/>
          <w:marTop w:val="0"/>
          <w:marBottom w:val="0"/>
          <w:divBdr>
            <w:top w:val="none" w:sz="0" w:space="0" w:color="auto"/>
            <w:left w:val="none" w:sz="0" w:space="0" w:color="auto"/>
            <w:bottom w:val="none" w:sz="0" w:space="0" w:color="auto"/>
            <w:right w:val="none" w:sz="0" w:space="0" w:color="auto"/>
          </w:divBdr>
          <w:divsChild>
            <w:div w:id="23805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239072">
      <w:bodyDiv w:val="1"/>
      <w:marLeft w:val="0"/>
      <w:marRight w:val="0"/>
      <w:marTop w:val="0"/>
      <w:marBottom w:val="0"/>
      <w:divBdr>
        <w:top w:val="none" w:sz="0" w:space="0" w:color="auto"/>
        <w:left w:val="none" w:sz="0" w:space="0" w:color="auto"/>
        <w:bottom w:val="none" w:sz="0" w:space="0" w:color="auto"/>
        <w:right w:val="none" w:sz="0" w:space="0" w:color="auto"/>
      </w:divBdr>
    </w:div>
    <w:div w:id="189485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ovanni.targher@univr.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5F3DE7-FFD5-BE45-83CE-1D36B8ABFF8D}">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12ACA-EE2A-478C-8C89-E2F2CB3CE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2</Pages>
  <Words>43336</Words>
  <Characters>253949</Characters>
  <Application>Microsoft Office Word</Application>
  <DocSecurity>0</DocSecurity>
  <Lines>7255</Lines>
  <Paragraphs>285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Mantovani</dc:creator>
  <cp:keywords/>
  <dc:description/>
  <cp:lastModifiedBy>Alessandro Mantovani</cp:lastModifiedBy>
  <cp:revision>24</cp:revision>
  <dcterms:created xsi:type="dcterms:W3CDTF">2024-11-28T22:11:00Z</dcterms:created>
  <dcterms:modified xsi:type="dcterms:W3CDTF">2024-11-3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kBMyvjGo"/&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_documentId">
    <vt:lpwstr>documentId_2749</vt:lpwstr>
  </property>
  <property fmtid="{D5CDD505-2E9C-101B-9397-08002B2CF9AE}" pid="5" name="grammarly_documentContext">
    <vt:lpwstr>{"goals":[],"domain":"general","emotions":[],"dialect":"american"}</vt:lpwstr>
  </property>
</Properties>
</file>